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0A1641" w14:textId="41635D2C" w:rsidR="00E05A8B" w:rsidRPr="00A94230" w:rsidRDefault="004C5B65" w:rsidP="00A94230">
      <w:pPr>
        <w:spacing w:line="480" w:lineRule="auto"/>
        <w:rPr>
          <w:rFonts w:ascii="Times New Roman" w:hAnsi="Times New Roman" w:cs="Times New Roman"/>
          <w:b/>
          <w:sz w:val="24"/>
          <w:szCs w:val="24"/>
          <w:lang w:val="en-GB"/>
        </w:rPr>
      </w:pPr>
      <w:r w:rsidRPr="00A94230">
        <w:rPr>
          <w:rFonts w:ascii="Times New Roman" w:hAnsi="Times New Roman" w:cs="Times New Roman"/>
          <w:b/>
          <w:sz w:val="24"/>
          <w:szCs w:val="24"/>
          <w:lang w:val="en-GB"/>
        </w:rPr>
        <w:t>Sup</w:t>
      </w:r>
      <w:r w:rsidR="00E05A8B" w:rsidRPr="00A94230">
        <w:rPr>
          <w:rFonts w:ascii="Times New Roman" w:hAnsi="Times New Roman" w:cs="Times New Roman"/>
          <w:b/>
          <w:sz w:val="24"/>
          <w:szCs w:val="24"/>
          <w:lang w:val="en-GB"/>
        </w:rPr>
        <w:t xml:space="preserve">plementary </w:t>
      </w:r>
      <w:r w:rsidR="00055C2A">
        <w:rPr>
          <w:rFonts w:ascii="Times New Roman" w:hAnsi="Times New Roman" w:cs="Times New Roman"/>
          <w:b/>
          <w:sz w:val="24"/>
          <w:szCs w:val="24"/>
          <w:lang w:val="en-GB"/>
        </w:rPr>
        <w:t>Appendix.</w:t>
      </w:r>
    </w:p>
    <w:p w14:paraId="630FA777" w14:textId="16053A01" w:rsidR="00E60824" w:rsidRPr="00EC5AF0" w:rsidRDefault="00D04611" w:rsidP="00E60824">
      <w:pPr>
        <w:spacing w:line="480" w:lineRule="auto"/>
        <w:rPr>
          <w:rFonts w:ascii="Times New Roman" w:hAnsi="Times New Roman" w:cs="Times New Roman"/>
          <w:b/>
          <w:i/>
          <w:iCs/>
          <w:sz w:val="24"/>
          <w:szCs w:val="24"/>
          <w:shd w:val="clear" w:color="auto" w:fill="FFFFFF"/>
          <w:lang w:val="en-US"/>
        </w:rPr>
      </w:pPr>
      <w:r w:rsidRPr="00EC5AF0">
        <w:rPr>
          <w:rFonts w:ascii="Times New Roman" w:hAnsi="Times New Roman" w:cs="Times New Roman"/>
          <w:b/>
          <w:i/>
          <w:iCs/>
          <w:sz w:val="24"/>
          <w:szCs w:val="24"/>
          <w:lang w:val="en-GB"/>
        </w:rPr>
        <w:t>A d</w:t>
      </w:r>
      <w:r w:rsidR="00A94230" w:rsidRPr="00EC5AF0">
        <w:rPr>
          <w:rFonts w:ascii="Times New Roman" w:hAnsi="Times New Roman" w:cs="Times New Roman"/>
          <w:b/>
          <w:i/>
          <w:iCs/>
          <w:sz w:val="24"/>
          <w:szCs w:val="24"/>
          <w:lang w:val="en-GB"/>
        </w:rPr>
        <w:t>etailed description on</w:t>
      </w:r>
      <w:r w:rsidR="0096392E" w:rsidRPr="00EC5AF0">
        <w:rPr>
          <w:rFonts w:ascii="Times New Roman" w:hAnsi="Times New Roman" w:cs="Times New Roman"/>
          <w:b/>
          <w:i/>
          <w:iCs/>
          <w:sz w:val="24"/>
          <w:szCs w:val="24"/>
          <w:lang w:val="en-GB"/>
        </w:rPr>
        <w:t xml:space="preserve"> </w:t>
      </w:r>
      <w:r w:rsidR="00AE112B" w:rsidRPr="00EC5AF0">
        <w:rPr>
          <w:rFonts w:ascii="Times New Roman" w:hAnsi="Times New Roman" w:cs="Times New Roman"/>
          <w:b/>
          <w:i/>
          <w:iCs/>
          <w:sz w:val="24"/>
          <w:szCs w:val="24"/>
          <w:lang w:val="en-GB"/>
        </w:rPr>
        <w:t>the</w:t>
      </w:r>
      <w:r w:rsidRPr="00EC5AF0">
        <w:rPr>
          <w:rFonts w:ascii="Times New Roman" w:hAnsi="Times New Roman" w:cs="Times New Roman"/>
          <w:b/>
          <w:i/>
          <w:iCs/>
          <w:sz w:val="24"/>
          <w:szCs w:val="24"/>
          <w:lang w:val="en-GB"/>
        </w:rPr>
        <w:t xml:space="preserve"> construct</w:t>
      </w:r>
      <w:r w:rsidR="00AE112B" w:rsidRPr="00EC5AF0">
        <w:rPr>
          <w:rFonts w:ascii="Times New Roman" w:hAnsi="Times New Roman" w:cs="Times New Roman"/>
          <w:b/>
          <w:i/>
          <w:iCs/>
          <w:sz w:val="24"/>
          <w:szCs w:val="24"/>
          <w:lang w:val="en-GB"/>
        </w:rPr>
        <w:t xml:space="preserve"> </w:t>
      </w:r>
      <w:r w:rsidR="00E60824" w:rsidRPr="00EC5AF0">
        <w:rPr>
          <w:rFonts w:ascii="Times New Roman" w:hAnsi="Times New Roman" w:cs="Times New Roman"/>
          <w:b/>
          <w:i/>
          <w:iCs/>
          <w:sz w:val="24"/>
          <w:szCs w:val="24"/>
          <w:lang w:val="en-GB"/>
        </w:rPr>
        <w:t>validity of</w:t>
      </w:r>
      <w:r w:rsidR="00E32D88" w:rsidRPr="00EC5AF0">
        <w:rPr>
          <w:rFonts w:ascii="Times New Roman" w:hAnsi="Times New Roman" w:cs="Times New Roman"/>
          <w:b/>
          <w:i/>
          <w:iCs/>
          <w:sz w:val="24"/>
          <w:szCs w:val="24"/>
          <w:lang w:val="en-GB"/>
        </w:rPr>
        <w:t xml:space="preserve"> the</w:t>
      </w:r>
      <w:r w:rsidR="005D4681" w:rsidRPr="00EC5AF0">
        <w:rPr>
          <w:rFonts w:ascii="Times New Roman" w:hAnsi="Times New Roman" w:cs="Times New Roman"/>
          <w:b/>
          <w:i/>
          <w:iCs/>
          <w:sz w:val="24"/>
          <w:szCs w:val="24"/>
          <w:lang w:val="en-GB"/>
        </w:rPr>
        <w:t xml:space="preserve"> IRPA and BSG</w:t>
      </w:r>
      <w:r w:rsidR="00AE112B" w:rsidRPr="00EC5AF0">
        <w:rPr>
          <w:rFonts w:ascii="Times New Roman" w:hAnsi="Times New Roman" w:cs="Times New Roman"/>
          <w:b/>
          <w:i/>
          <w:iCs/>
          <w:sz w:val="24"/>
          <w:szCs w:val="24"/>
          <w:lang w:val="en-GB"/>
        </w:rPr>
        <w:t>Q</w:t>
      </w:r>
      <w:r w:rsidR="00E60824" w:rsidRPr="00EC5AF0">
        <w:rPr>
          <w:rFonts w:ascii="Times New Roman" w:hAnsi="Times New Roman" w:cs="Times New Roman"/>
          <w:b/>
          <w:i/>
          <w:iCs/>
          <w:sz w:val="24"/>
          <w:szCs w:val="24"/>
          <w:lang w:val="en-GB"/>
        </w:rPr>
        <w:t>.</w:t>
      </w:r>
    </w:p>
    <w:p w14:paraId="7137CB31" w14:textId="618EFEDE" w:rsidR="00A94230" w:rsidRPr="00EC5AF0" w:rsidRDefault="00A94230" w:rsidP="00A94230">
      <w:pPr>
        <w:spacing w:line="480" w:lineRule="auto"/>
        <w:rPr>
          <w:rFonts w:ascii="Times New Roman" w:hAnsi="Times New Roman" w:cs="Times New Roman"/>
          <w:b/>
          <w:sz w:val="24"/>
          <w:szCs w:val="24"/>
          <w:lang w:val="en-GB"/>
        </w:rPr>
      </w:pPr>
    </w:p>
    <w:p w14:paraId="45D487EE" w14:textId="615D360F" w:rsidR="00D04611" w:rsidRPr="00EC5AF0" w:rsidRDefault="00D04611" w:rsidP="00A94230">
      <w:pPr>
        <w:spacing w:line="480" w:lineRule="auto"/>
        <w:rPr>
          <w:rFonts w:ascii="Times New Roman" w:hAnsi="Times New Roman" w:cs="Times New Roman"/>
          <w:b/>
          <w:sz w:val="24"/>
          <w:szCs w:val="24"/>
          <w:lang w:val="en-US"/>
        </w:rPr>
      </w:pPr>
      <w:r w:rsidRPr="00EC5AF0">
        <w:rPr>
          <w:rFonts w:ascii="Times New Roman" w:hAnsi="Times New Roman" w:cs="Times New Roman"/>
          <w:b/>
          <w:sz w:val="24"/>
          <w:szCs w:val="24"/>
          <w:lang w:val="en-US"/>
        </w:rPr>
        <w:t>Structural validity</w:t>
      </w:r>
    </w:p>
    <w:p w14:paraId="2808F817" w14:textId="2335FD1A" w:rsidR="00C00492" w:rsidRPr="00C00492" w:rsidRDefault="00475DE6" w:rsidP="00A02618">
      <w:pPr>
        <w:pStyle w:val="PlainText"/>
        <w:spacing w:line="480" w:lineRule="auto"/>
        <w:rPr>
          <w:rFonts w:ascii="Times New Roman" w:hAnsi="Times New Roman"/>
          <w:iCs/>
          <w:sz w:val="24"/>
          <w:szCs w:val="24"/>
          <w:lang w:val="en-US"/>
        </w:rPr>
      </w:pPr>
      <w:r>
        <w:rPr>
          <w:rFonts w:ascii="Times New Roman" w:hAnsi="Times New Roman"/>
          <w:iCs/>
          <w:sz w:val="24"/>
          <w:szCs w:val="24"/>
          <w:lang w:val="en-US"/>
        </w:rPr>
        <w:t>Co</w:t>
      </w:r>
      <w:r w:rsidR="005D4681" w:rsidRPr="00C00492">
        <w:rPr>
          <w:rFonts w:ascii="Times New Roman" w:hAnsi="Times New Roman"/>
          <w:iCs/>
          <w:sz w:val="24"/>
          <w:szCs w:val="24"/>
          <w:lang w:val="en-US"/>
        </w:rPr>
        <w:t>nfirmatory</w:t>
      </w:r>
      <w:r w:rsidR="00A94230" w:rsidRPr="00C00492">
        <w:rPr>
          <w:rFonts w:ascii="Times New Roman" w:hAnsi="Times New Roman"/>
          <w:iCs/>
          <w:sz w:val="24"/>
          <w:szCs w:val="24"/>
          <w:lang w:val="en-US"/>
        </w:rPr>
        <w:t xml:space="preserve"> factor analyses</w:t>
      </w:r>
      <w:r w:rsidR="00C00492" w:rsidRPr="00C00492">
        <w:rPr>
          <w:rFonts w:ascii="Times New Roman" w:hAnsi="Times New Roman"/>
          <w:iCs/>
          <w:sz w:val="24"/>
          <w:szCs w:val="24"/>
          <w:lang w:val="en-US"/>
        </w:rPr>
        <w:t xml:space="preserve"> were conducted</w:t>
      </w:r>
      <w:r w:rsidR="00A94230" w:rsidRPr="0096392E">
        <w:rPr>
          <w:rFonts w:ascii="Times New Roman" w:hAnsi="Times New Roman"/>
          <w:iCs/>
          <w:sz w:val="24"/>
          <w:szCs w:val="24"/>
          <w:lang w:val="en-US"/>
        </w:rPr>
        <w:t xml:space="preserve"> to examine whether reactive</w:t>
      </w:r>
      <w:r w:rsidR="00C00492" w:rsidRPr="0096392E">
        <w:rPr>
          <w:rFonts w:ascii="Times New Roman" w:hAnsi="Times New Roman"/>
          <w:iCs/>
          <w:sz w:val="24"/>
          <w:szCs w:val="24"/>
          <w:lang w:val="en-US"/>
        </w:rPr>
        <w:t xml:space="preserve"> and </w:t>
      </w:r>
      <w:r w:rsidR="00A94230" w:rsidRPr="0096392E">
        <w:rPr>
          <w:rFonts w:ascii="Times New Roman" w:hAnsi="Times New Roman"/>
          <w:iCs/>
          <w:sz w:val="24"/>
          <w:szCs w:val="24"/>
          <w:lang w:val="en-US"/>
        </w:rPr>
        <w:t>proactive aggression and</w:t>
      </w:r>
      <w:r w:rsidR="00C00492" w:rsidRPr="005D4681">
        <w:rPr>
          <w:rFonts w:ascii="Times New Roman" w:hAnsi="Times New Roman"/>
          <w:iCs/>
          <w:sz w:val="24"/>
          <w:szCs w:val="24"/>
          <w:lang w:val="en-US"/>
        </w:rPr>
        <w:t xml:space="preserve"> whether</w:t>
      </w:r>
      <w:r w:rsidR="00A94230" w:rsidRPr="003F70B5">
        <w:rPr>
          <w:rFonts w:ascii="Times New Roman" w:hAnsi="Times New Roman"/>
          <w:iCs/>
          <w:sz w:val="24"/>
          <w:szCs w:val="24"/>
          <w:lang w:val="en-US"/>
        </w:rPr>
        <w:t xml:space="preserve"> shame</w:t>
      </w:r>
      <w:r w:rsidR="00C00492" w:rsidRPr="003F70B5">
        <w:rPr>
          <w:rFonts w:ascii="Times New Roman" w:hAnsi="Times New Roman"/>
          <w:iCs/>
          <w:sz w:val="24"/>
          <w:szCs w:val="24"/>
          <w:lang w:val="en-US"/>
        </w:rPr>
        <w:t xml:space="preserve"> and </w:t>
      </w:r>
      <w:r w:rsidR="00A94230" w:rsidRPr="003F70B5">
        <w:rPr>
          <w:rFonts w:ascii="Times New Roman" w:hAnsi="Times New Roman"/>
          <w:iCs/>
          <w:sz w:val="24"/>
          <w:szCs w:val="24"/>
          <w:lang w:val="en-US"/>
        </w:rPr>
        <w:t>guilt should be treated as distinct scales in our study</w:t>
      </w:r>
      <w:r w:rsidR="000C54B9">
        <w:rPr>
          <w:rFonts w:ascii="Times New Roman" w:hAnsi="Times New Roman"/>
          <w:iCs/>
          <w:sz w:val="24"/>
          <w:szCs w:val="24"/>
          <w:lang w:val="en-US"/>
        </w:rPr>
        <w:t xml:space="preserve"> as previous studies suggest (e.g., </w:t>
      </w:r>
      <w:r w:rsidR="000C54B9" w:rsidRPr="00231122">
        <w:rPr>
          <w:rFonts w:asciiTheme="majorBidi" w:hAnsiTheme="majorBidi" w:cstheme="majorBidi"/>
          <w:sz w:val="24"/>
          <w:szCs w:val="24"/>
          <w:lang w:val="en-GB"/>
        </w:rPr>
        <w:fldChar w:fldCharType="begin">
          <w:fldData xml:space="preserve">PEVuZE5vdGU+PENpdGU+PEF1dGhvcj5DaW1hPC9BdXRob3I+PFllYXI+MjAxMzwvWWVhcj48UmVj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</w:fldData>
        </w:fldChar>
      </w:r>
      <w:r w:rsidR="000C54B9">
        <w:rPr>
          <w:rFonts w:asciiTheme="majorBidi" w:hAnsiTheme="majorBidi" w:cstheme="majorBidi"/>
          <w:sz w:val="24"/>
          <w:szCs w:val="24"/>
          <w:lang w:val="en-GB"/>
        </w:rPr>
        <w:instrText xml:space="preserve"> ADDIN EN.CITE </w:instrText>
      </w:r>
      <w:r w:rsidR="000C54B9">
        <w:rPr>
          <w:rFonts w:asciiTheme="majorBidi" w:hAnsiTheme="majorBidi" w:cstheme="majorBidi"/>
          <w:sz w:val="24"/>
          <w:szCs w:val="24"/>
          <w:lang w:val="en-GB"/>
        </w:rPr>
        <w:fldChar w:fldCharType="begin">
          <w:fldData xml:space="preserve">PEVuZE5vdGU+PENpdGU+PEF1dGhvcj5DaW1hPC9BdXRob3I+PFllYXI+MjAxMzwvWWVhcj48UmVj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</w:fldData>
        </w:fldChar>
      </w:r>
      <w:r w:rsidR="000C54B9">
        <w:rPr>
          <w:rFonts w:asciiTheme="majorBidi" w:hAnsiTheme="majorBidi" w:cstheme="majorBidi"/>
          <w:sz w:val="24"/>
          <w:szCs w:val="24"/>
          <w:lang w:val="en-GB"/>
        </w:rPr>
        <w:instrText xml:space="preserve"> ADDIN EN.CITE.DATA </w:instrText>
      </w:r>
      <w:r w:rsidR="000C54B9">
        <w:rPr>
          <w:rFonts w:asciiTheme="majorBidi" w:hAnsiTheme="majorBidi" w:cstheme="majorBidi"/>
          <w:sz w:val="24"/>
          <w:szCs w:val="24"/>
          <w:lang w:val="en-GB"/>
        </w:rPr>
      </w:r>
      <w:r w:rsidR="000C54B9">
        <w:rPr>
          <w:rFonts w:asciiTheme="majorBidi" w:hAnsiTheme="majorBidi" w:cstheme="majorBidi"/>
          <w:sz w:val="24"/>
          <w:szCs w:val="24"/>
          <w:lang w:val="en-GB"/>
        </w:rPr>
        <w:fldChar w:fldCharType="end"/>
      </w:r>
      <w:r w:rsidR="000C54B9" w:rsidRPr="00231122">
        <w:rPr>
          <w:rFonts w:asciiTheme="majorBidi" w:hAnsiTheme="majorBidi" w:cstheme="majorBidi"/>
          <w:sz w:val="24"/>
          <w:szCs w:val="24"/>
          <w:lang w:val="en-GB"/>
        </w:rPr>
      </w:r>
      <w:r w:rsidR="000C54B9" w:rsidRPr="00231122">
        <w:rPr>
          <w:rFonts w:asciiTheme="majorBidi" w:hAnsiTheme="majorBidi" w:cstheme="majorBidi"/>
          <w:sz w:val="24"/>
          <w:szCs w:val="24"/>
          <w:lang w:val="en-GB"/>
        </w:rPr>
        <w:fldChar w:fldCharType="separate"/>
      </w:r>
      <w:r w:rsidR="000C54B9">
        <w:rPr>
          <w:rFonts w:asciiTheme="majorBidi" w:hAnsiTheme="majorBidi" w:cstheme="majorBidi"/>
          <w:noProof/>
          <w:sz w:val="24"/>
          <w:szCs w:val="24"/>
          <w:lang w:val="en-GB"/>
        </w:rPr>
        <w:t>Cima et al., 2013; Kempes et al., 2005; Olthof, 2012)</w:t>
      </w:r>
      <w:r w:rsidR="000C54B9" w:rsidRPr="00231122">
        <w:rPr>
          <w:rFonts w:asciiTheme="majorBidi" w:hAnsiTheme="majorBidi" w:cstheme="majorBidi"/>
          <w:sz w:val="24"/>
          <w:szCs w:val="24"/>
          <w:lang w:val="en-GB"/>
        </w:rPr>
        <w:fldChar w:fldCharType="end"/>
      </w:r>
      <w:r w:rsidR="00A94230" w:rsidRPr="003F70B5">
        <w:rPr>
          <w:rFonts w:ascii="Times New Roman" w:hAnsi="Times New Roman"/>
          <w:iCs/>
          <w:sz w:val="24"/>
          <w:szCs w:val="24"/>
          <w:lang w:val="en-US"/>
        </w:rPr>
        <w:t>.</w:t>
      </w:r>
      <w:r w:rsidR="00C00492" w:rsidRPr="003F70B5">
        <w:rPr>
          <w:rFonts w:ascii="Times New Roman" w:hAnsi="Times New Roman"/>
          <w:iCs/>
          <w:sz w:val="24"/>
          <w:szCs w:val="24"/>
          <w:lang w:val="en-US"/>
        </w:rPr>
        <w:t xml:space="preserve"> </w:t>
      </w:r>
      <w:r w:rsidR="00C00492" w:rsidRPr="00C00492">
        <w:rPr>
          <w:rFonts w:ascii="Times New Roman" w:hAnsi="Times New Roman"/>
          <w:sz w:val="24"/>
          <w:szCs w:val="24"/>
          <w:lang w:val="en-US"/>
        </w:rPr>
        <w:t>These analyses were conducted in R version 3.</w:t>
      </w:r>
      <w:r w:rsidR="0096392E">
        <w:rPr>
          <w:rFonts w:ascii="Times New Roman" w:hAnsi="Times New Roman"/>
          <w:sz w:val="24"/>
          <w:szCs w:val="24"/>
          <w:lang w:val="en-US"/>
        </w:rPr>
        <w:t>6</w:t>
      </w:r>
      <w:r w:rsidR="00C00492" w:rsidRPr="00C00492">
        <w:rPr>
          <w:rFonts w:ascii="Times New Roman" w:hAnsi="Times New Roman"/>
          <w:sz w:val="24"/>
          <w:szCs w:val="24"/>
          <w:lang w:val="en-US"/>
        </w:rPr>
        <w:t>.1</w:t>
      </w:r>
      <w:r w:rsidR="005D4681">
        <w:rPr>
          <w:rFonts w:ascii="Times New Roman" w:hAnsi="Times New Roman"/>
          <w:sz w:val="24"/>
          <w:szCs w:val="24"/>
          <w:lang w:val="en-US"/>
        </w:rPr>
        <w:t>,</w:t>
      </w:r>
      <w:r w:rsidR="00C00492" w:rsidRPr="00C00492">
        <w:rPr>
          <w:rFonts w:ascii="Times New Roman" w:hAnsi="Times New Roman"/>
          <w:sz w:val="24"/>
          <w:szCs w:val="24"/>
          <w:lang w:val="en-US"/>
        </w:rPr>
        <w:t xml:space="preserve"> using packages lavaan and semTools. </w:t>
      </w:r>
    </w:p>
    <w:p w14:paraId="2A1A8667" w14:textId="0B460E31" w:rsidR="00A94230" w:rsidRPr="00102543" w:rsidRDefault="00A94230" w:rsidP="00A94230">
      <w:pPr>
        <w:pStyle w:val="PlainText"/>
        <w:spacing w:line="480" w:lineRule="auto"/>
        <w:rPr>
          <w:rFonts w:ascii="Times New Roman" w:hAnsi="Times New Roman"/>
          <w:iCs/>
          <w:sz w:val="24"/>
          <w:szCs w:val="24"/>
          <w:lang w:val="en-US"/>
        </w:rPr>
      </w:pPr>
      <w:r w:rsidRPr="0096392E">
        <w:rPr>
          <w:rFonts w:ascii="Times New Roman" w:hAnsi="Times New Roman"/>
          <w:iCs/>
          <w:sz w:val="24"/>
          <w:szCs w:val="24"/>
          <w:lang w:val="en-US"/>
        </w:rPr>
        <w:t>We</w:t>
      </w:r>
      <w:r w:rsidR="00C00492" w:rsidRPr="0096392E">
        <w:rPr>
          <w:rFonts w:ascii="Times New Roman" w:hAnsi="Times New Roman"/>
          <w:iCs/>
          <w:sz w:val="24"/>
          <w:szCs w:val="24"/>
          <w:lang w:val="en-US"/>
        </w:rPr>
        <w:t xml:space="preserve"> first</w:t>
      </w:r>
      <w:r w:rsidRPr="0096392E">
        <w:rPr>
          <w:rFonts w:ascii="Times New Roman" w:hAnsi="Times New Roman"/>
          <w:iCs/>
          <w:sz w:val="24"/>
          <w:szCs w:val="24"/>
          <w:lang w:val="en-US"/>
        </w:rPr>
        <w:t xml:space="preserve"> examined the fit to a</w:t>
      </w:r>
      <w:r w:rsidR="002137BF">
        <w:rPr>
          <w:rFonts w:ascii="Times New Roman" w:hAnsi="Times New Roman"/>
          <w:iCs/>
          <w:sz w:val="24"/>
          <w:szCs w:val="24"/>
          <w:lang w:val="en-US"/>
        </w:rPr>
        <w:t xml:space="preserve"> </w:t>
      </w:r>
      <w:r w:rsidRPr="0096392E">
        <w:rPr>
          <w:rFonts w:ascii="Times New Roman" w:hAnsi="Times New Roman"/>
          <w:iCs/>
          <w:sz w:val="24"/>
          <w:szCs w:val="24"/>
          <w:lang w:val="en-US"/>
        </w:rPr>
        <w:t>one-factor model and compared it to a two-facto</w:t>
      </w:r>
      <w:r w:rsidR="00C00492" w:rsidRPr="0096392E">
        <w:rPr>
          <w:rFonts w:ascii="Times New Roman" w:hAnsi="Times New Roman"/>
          <w:iCs/>
          <w:sz w:val="24"/>
          <w:szCs w:val="24"/>
          <w:lang w:val="en-US"/>
        </w:rPr>
        <w:t>r</w:t>
      </w:r>
      <w:r w:rsidRPr="0096392E">
        <w:rPr>
          <w:rFonts w:ascii="Times New Roman" w:hAnsi="Times New Roman"/>
          <w:iCs/>
          <w:sz w:val="24"/>
          <w:szCs w:val="24"/>
          <w:lang w:val="en-US"/>
        </w:rPr>
        <w:t xml:space="preserve"> model</w:t>
      </w:r>
      <w:r w:rsidR="0096392E">
        <w:rPr>
          <w:rFonts w:ascii="Times New Roman" w:hAnsi="Times New Roman"/>
          <w:iCs/>
          <w:sz w:val="24"/>
          <w:szCs w:val="24"/>
          <w:lang w:val="en-US"/>
        </w:rPr>
        <w:t xml:space="preserve"> (i.e., distinct scales for reactive/proactive aggression and shame/guilt)</w:t>
      </w:r>
      <w:r w:rsidRPr="0096392E">
        <w:rPr>
          <w:rFonts w:ascii="Times New Roman" w:hAnsi="Times New Roman"/>
          <w:iCs/>
          <w:sz w:val="24"/>
          <w:szCs w:val="24"/>
          <w:lang w:val="en-US"/>
        </w:rPr>
        <w:t xml:space="preserve">. </w:t>
      </w:r>
      <w:r w:rsidR="0096392E" w:rsidRPr="0096392E">
        <w:rPr>
          <w:rFonts w:ascii="Times New Roman" w:hAnsi="Times New Roman"/>
          <w:sz w:val="24"/>
          <w:szCs w:val="24"/>
          <w:lang w:val="en-US"/>
        </w:rPr>
        <w:t xml:space="preserve">Model fit was assessed using the </w:t>
      </w:r>
      <w:r w:rsidR="0096392E" w:rsidRPr="0096392E">
        <w:rPr>
          <w:rFonts w:ascii="Times New Roman" w:hAnsi="Times New Roman"/>
          <w:sz w:val="24"/>
          <w:szCs w:val="24"/>
        </w:rPr>
        <w:t>χ</w:t>
      </w:r>
      <w:r w:rsidR="0096392E" w:rsidRPr="0096392E">
        <w:rPr>
          <w:rFonts w:ascii="Times New Roman" w:hAnsi="Times New Roman"/>
          <w:sz w:val="24"/>
          <w:szCs w:val="24"/>
          <w:vertAlign w:val="superscript"/>
          <w:lang w:val="en-US"/>
        </w:rPr>
        <w:t xml:space="preserve">2 </w:t>
      </w:r>
      <w:r w:rsidR="0096392E" w:rsidRPr="0096392E">
        <w:rPr>
          <w:rFonts w:ascii="Times New Roman" w:hAnsi="Times New Roman"/>
          <w:sz w:val="24"/>
          <w:szCs w:val="24"/>
          <w:lang w:val="en-US"/>
        </w:rPr>
        <w:t xml:space="preserve">/df ratio, the comparative fit index (CFI), the Tucker– Lewis Index (TLI) and the root mean square error of approximation (RMSEA). </w:t>
      </w:r>
      <w:r w:rsidR="0096392E">
        <w:rPr>
          <w:rFonts w:ascii="Times New Roman" w:hAnsi="Times New Roman"/>
          <w:sz w:val="24"/>
          <w:szCs w:val="24"/>
          <w:lang w:val="en-US"/>
        </w:rPr>
        <w:t xml:space="preserve">A </w:t>
      </w:r>
      <w:r w:rsidR="0096392E" w:rsidRPr="00EA65C0">
        <w:rPr>
          <w:rFonts w:ascii="Times New Roman" w:hAnsi="Times New Roman"/>
          <w:sz w:val="24"/>
          <w:szCs w:val="24"/>
        </w:rPr>
        <w:t>χ</w:t>
      </w:r>
      <w:r w:rsidR="0096392E" w:rsidRPr="0096392E">
        <w:rPr>
          <w:rFonts w:ascii="Times New Roman" w:hAnsi="Times New Roman"/>
          <w:sz w:val="24"/>
          <w:szCs w:val="24"/>
          <w:vertAlign w:val="superscript"/>
          <w:lang w:val="en-US"/>
        </w:rPr>
        <w:t>2</w:t>
      </w:r>
      <w:r w:rsidR="0096392E" w:rsidRPr="00EA65C0">
        <w:rPr>
          <w:rFonts w:ascii="Times New Roman" w:hAnsi="Times New Roman"/>
          <w:sz w:val="24"/>
          <w:szCs w:val="24"/>
          <w:lang w:val="en-US"/>
        </w:rPr>
        <w:t xml:space="preserve"> /df ratio</w:t>
      </w:r>
      <w:r w:rsidR="0096392E">
        <w:rPr>
          <w:rFonts w:ascii="Times New Roman" w:hAnsi="Times New Roman"/>
          <w:sz w:val="24"/>
          <w:szCs w:val="24"/>
          <w:lang w:val="en-US"/>
        </w:rPr>
        <w:t xml:space="preserve"> of 3 or lower indicates good fit. </w:t>
      </w:r>
      <w:r w:rsidR="0096392E" w:rsidRPr="0096392E">
        <w:rPr>
          <w:rFonts w:ascii="Times New Roman" w:hAnsi="Times New Roman"/>
          <w:sz w:val="24"/>
          <w:szCs w:val="24"/>
          <w:lang w:val="en-US"/>
        </w:rPr>
        <w:t xml:space="preserve">CFI and TLI values above .90 indicate acceptable fit and values above .95 represent good fit. For RMSEA, </w:t>
      </w:r>
      <w:r w:rsidR="0096392E">
        <w:rPr>
          <w:rFonts w:ascii="Times New Roman" w:hAnsi="Times New Roman"/>
          <w:sz w:val="24"/>
          <w:szCs w:val="24"/>
          <w:lang w:val="en-US"/>
        </w:rPr>
        <w:t xml:space="preserve">values below .08 indicate reasonable fit and </w:t>
      </w:r>
      <w:r w:rsidR="0096392E" w:rsidRPr="0096392E">
        <w:rPr>
          <w:rFonts w:ascii="Times New Roman" w:hAnsi="Times New Roman"/>
          <w:sz w:val="24"/>
          <w:szCs w:val="24"/>
          <w:lang w:val="en-US"/>
        </w:rPr>
        <w:t xml:space="preserve">values below .05 </w:t>
      </w:r>
      <w:r w:rsidR="005D4681">
        <w:rPr>
          <w:rFonts w:ascii="Times New Roman" w:hAnsi="Times New Roman"/>
          <w:sz w:val="24"/>
          <w:szCs w:val="24"/>
          <w:lang w:val="en-US"/>
        </w:rPr>
        <w:t>represent</w:t>
      </w:r>
      <w:r w:rsidR="0096392E" w:rsidRPr="0096392E">
        <w:rPr>
          <w:rFonts w:ascii="Times New Roman" w:hAnsi="Times New Roman"/>
          <w:sz w:val="24"/>
          <w:szCs w:val="24"/>
          <w:lang w:val="en-US"/>
        </w:rPr>
        <w:t xml:space="preserve"> good fit</w:t>
      </w:r>
      <w:r w:rsidR="005D4681">
        <w:rPr>
          <w:rFonts w:ascii="Times New Roman" w:hAnsi="Times New Roman"/>
          <w:sz w:val="24"/>
          <w:szCs w:val="24"/>
          <w:lang w:val="en-US"/>
        </w:rPr>
        <w:t>.</w:t>
      </w:r>
    </w:p>
    <w:p w14:paraId="40AA620D" w14:textId="178DFBB2" w:rsidR="00A94230" w:rsidRPr="00102543" w:rsidRDefault="00083C78" w:rsidP="00083C78">
      <w:pPr>
        <w:pStyle w:val="PlainText"/>
        <w:spacing w:line="480" w:lineRule="auto"/>
        <w:ind w:firstLine="708"/>
        <w:rPr>
          <w:rFonts w:ascii="Times New Roman" w:hAnsi="Times New Roman"/>
          <w:iCs/>
          <w:sz w:val="24"/>
          <w:szCs w:val="24"/>
          <w:lang w:val="en-US"/>
        </w:rPr>
      </w:pPr>
      <w:r w:rsidRPr="00083C78">
        <w:rPr>
          <w:rFonts w:ascii="Times New Roman" w:hAnsi="Times New Roman"/>
          <w:b/>
          <w:bCs/>
          <w:i/>
          <w:sz w:val="24"/>
          <w:szCs w:val="24"/>
          <w:lang w:val="en-GB"/>
        </w:rPr>
        <w:t>Instrument for Reactive and Proactive Aggression (</w:t>
      </w:r>
      <w:r w:rsidR="00A94230" w:rsidRPr="00083C78">
        <w:rPr>
          <w:rFonts w:ascii="Times New Roman" w:hAnsi="Times New Roman"/>
          <w:b/>
          <w:bCs/>
          <w:i/>
          <w:sz w:val="24"/>
          <w:szCs w:val="24"/>
          <w:lang w:val="en-US"/>
        </w:rPr>
        <w:t>IRPA</w:t>
      </w:r>
      <w:r w:rsidR="00A94230" w:rsidRPr="00D04611">
        <w:rPr>
          <w:rFonts w:ascii="Times New Roman" w:hAnsi="Times New Roman"/>
          <w:b/>
          <w:i/>
          <w:sz w:val="24"/>
          <w:szCs w:val="24"/>
          <w:lang w:val="en-US"/>
        </w:rPr>
        <w:t>):</w:t>
      </w:r>
      <w:r w:rsidR="005D4681" w:rsidRPr="00102543">
        <w:rPr>
          <w:rFonts w:ascii="Times New Roman" w:hAnsi="Times New Roman"/>
          <w:b/>
          <w:iCs/>
          <w:sz w:val="24"/>
          <w:szCs w:val="24"/>
          <w:lang w:val="en-US"/>
        </w:rPr>
        <w:t xml:space="preserve"> </w:t>
      </w:r>
      <w:r w:rsidR="005D4681" w:rsidRPr="00102543">
        <w:rPr>
          <w:rFonts w:ascii="Times New Roman" w:hAnsi="Times New Roman"/>
          <w:iCs/>
          <w:sz w:val="24"/>
          <w:szCs w:val="24"/>
          <w:lang w:val="en-US"/>
        </w:rPr>
        <w:t xml:space="preserve">To conduct confirmatory factor analyses to evaluate the factor structure of the IRPA questionnaire six </w:t>
      </w:r>
      <w:r w:rsidR="005D4681" w:rsidRPr="00102543">
        <w:rPr>
          <w:rFonts w:ascii="Times New Roman" w:hAnsi="Times New Roman"/>
          <w:sz w:val="24"/>
          <w:szCs w:val="24"/>
          <w:lang w:val="en-US"/>
        </w:rPr>
        <w:t>parcels scores were created, which are mean scores per motive for aggression (e.g., “I was mad”, “I wanted to be mean”).</w:t>
      </w:r>
      <w:r w:rsidR="005D4681" w:rsidRPr="00102543">
        <w:rPr>
          <w:rFonts w:ascii="Times New Roman" w:hAnsi="Times New Roman"/>
          <w:iCs/>
          <w:sz w:val="24"/>
          <w:szCs w:val="24"/>
          <w:lang w:val="en-US"/>
        </w:rPr>
        <w:t xml:space="preserve"> </w:t>
      </w:r>
      <w:r w:rsidR="00A94230" w:rsidRPr="00102543">
        <w:rPr>
          <w:rFonts w:ascii="Times New Roman" w:hAnsi="Times New Roman"/>
          <w:iCs/>
          <w:sz w:val="24"/>
          <w:szCs w:val="24"/>
          <w:lang w:val="en-US"/>
        </w:rPr>
        <w:t>In a first</w:t>
      </w:r>
      <w:r w:rsidR="00A94230" w:rsidRPr="00102543">
        <w:rPr>
          <w:rFonts w:ascii="Times New Roman" w:hAnsi="Times New Roman"/>
          <w:iCs/>
          <w:sz w:val="24"/>
          <w:szCs w:val="24"/>
          <w:lang w:val="en-GB"/>
        </w:rPr>
        <w:t xml:space="preserve"> step, </w:t>
      </w:r>
      <w:r w:rsidR="002137BF" w:rsidRPr="00102543">
        <w:rPr>
          <w:rFonts w:ascii="Times New Roman" w:hAnsi="Times New Roman"/>
          <w:iCs/>
          <w:sz w:val="24"/>
          <w:szCs w:val="24"/>
          <w:lang w:val="en-GB"/>
        </w:rPr>
        <w:t>a</w:t>
      </w:r>
      <w:r w:rsidR="00A94230" w:rsidRPr="00102543">
        <w:rPr>
          <w:rFonts w:ascii="Times New Roman" w:hAnsi="Times New Roman"/>
          <w:iCs/>
          <w:sz w:val="24"/>
          <w:szCs w:val="24"/>
          <w:lang w:val="en-GB"/>
        </w:rPr>
        <w:t xml:space="preserve"> one-factor model including all aggression items was analysed and fit indices showed inadequate fit, </w:t>
      </w:r>
      <w:r w:rsidR="00A94230" w:rsidRPr="00102543">
        <w:rPr>
          <w:rFonts w:ascii="Times New Roman" w:hAnsi="Times New Roman"/>
          <w:i/>
          <w:sz w:val="24"/>
          <w:szCs w:val="24"/>
          <w:lang w:val="en-GB"/>
        </w:rPr>
        <w:t>χ</w:t>
      </w:r>
      <w:r w:rsidR="00A94230" w:rsidRPr="00102543">
        <w:rPr>
          <w:rStyle w:val="A11"/>
          <w:rFonts w:ascii="Times New Roman" w:hAnsi="Times New Roman" w:cs="Times New Roman"/>
          <w:i/>
          <w:color w:val="auto"/>
          <w:sz w:val="24"/>
          <w:szCs w:val="24"/>
          <w:vertAlign w:val="superscript"/>
          <w:lang w:val="en-GB"/>
        </w:rPr>
        <w:t>2</w:t>
      </w:r>
      <w:r w:rsidR="00A94230" w:rsidRPr="00102543">
        <w:rPr>
          <w:rStyle w:val="A11"/>
          <w:rFonts w:ascii="Times New Roman" w:hAnsi="Times New Roman" w:cs="Times New Roman"/>
          <w:iCs/>
          <w:color w:val="auto"/>
          <w:sz w:val="24"/>
          <w:szCs w:val="24"/>
          <w:lang w:val="en-GB"/>
        </w:rPr>
        <w:t>(</w:t>
      </w:r>
      <w:r w:rsidR="00A94230" w:rsidRPr="00102543">
        <w:rPr>
          <w:rStyle w:val="A11"/>
          <w:rFonts w:ascii="Times New Roman" w:hAnsi="Times New Roman" w:cs="Times New Roman"/>
          <w:i/>
          <w:color w:val="auto"/>
          <w:sz w:val="24"/>
          <w:szCs w:val="24"/>
          <w:lang w:val="en-GB"/>
        </w:rPr>
        <w:t>df</w:t>
      </w:r>
      <w:r w:rsidR="00A94230" w:rsidRPr="00102543">
        <w:rPr>
          <w:rStyle w:val="A11"/>
          <w:rFonts w:ascii="Times New Roman" w:hAnsi="Times New Roman" w:cs="Times New Roman"/>
          <w:iCs/>
          <w:color w:val="auto"/>
          <w:sz w:val="24"/>
          <w:szCs w:val="24"/>
          <w:lang w:val="en-GB"/>
        </w:rPr>
        <w:t xml:space="preserve"> = 9, </w:t>
      </w:r>
      <w:r w:rsidR="00A94230" w:rsidRPr="00102543">
        <w:rPr>
          <w:rStyle w:val="A11"/>
          <w:rFonts w:ascii="Times New Roman" w:hAnsi="Times New Roman" w:cs="Times New Roman"/>
          <w:i/>
          <w:color w:val="auto"/>
          <w:sz w:val="24"/>
          <w:szCs w:val="24"/>
          <w:lang w:val="en-GB"/>
        </w:rPr>
        <w:t>N</w:t>
      </w:r>
      <w:r w:rsidR="00A94230" w:rsidRPr="00102543">
        <w:rPr>
          <w:rStyle w:val="A11"/>
          <w:rFonts w:ascii="Times New Roman" w:hAnsi="Times New Roman" w:cs="Times New Roman"/>
          <w:iCs/>
          <w:color w:val="auto"/>
          <w:sz w:val="24"/>
          <w:szCs w:val="24"/>
          <w:lang w:val="en-GB"/>
        </w:rPr>
        <w:t xml:space="preserve"> = 307) = 158.20,</w:t>
      </w:r>
      <w:r w:rsidR="00A94230" w:rsidRPr="00102543">
        <w:rPr>
          <w:rFonts w:ascii="Times New Roman" w:hAnsi="Times New Roman"/>
          <w:iCs/>
          <w:sz w:val="24"/>
          <w:szCs w:val="24"/>
          <w:lang w:val="en-GB"/>
        </w:rPr>
        <w:t xml:space="preserve"> </w:t>
      </w:r>
      <w:r w:rsidR="00A94230" w:rsidRPr="00102543">
        <w:rPr>
          <w:rFonts w:ascii="Times New Roman" w:hAnsi="Times New Roman"/>
          <w:i/>
          <w:sz w:val="24"/>
          <w:szCs w:val="24"/>
          <w:lang w:val="en-GB"/>
        </w:rPr>
        <w:t>χ</w:t>
      </w:r>
      <w:r w:rsidR="00A94230" w:rsidRPr="00102543">
        <w:rPr>
          <w:rStyle w:val="A11"/>
          <w:rFonts w:ascii="Times New Roman" w:hAnsi="Times New Roman" w:cs="Times New Roman"/>
          <w:iCs/>
          <w:color w:val="auto"/>
          <w:sz w:val="24"/>
          <w:szCs w:val="24"/>
          <w:vertAlign w:val="superscript"/>
          <w:lang w:val="en-GB"/>
        </w:rPr>
        <w:t>2</w:t>
      </w:r>
      <w:r w:rsidR="00A94230" w:rsidRPr="00102543">
        <w:rPr>
          <w:rFonts w:ascii="Times New Roman" w:hAnsi="Times New Roman"/>
          <w:iCs/>
          <w:sz w:val="24"/>
          <w:szCs w:val="24"/>
          <w:lang w:val="en-GB"/>
        </w:rPr>
        <w:t>/</w:t>
      </w:r>
      <w:r w:rsidR="00A94230" w:rsidRPr="00102543">
        <w:rPr>
          <w:rFonts w:ascii="Times New Roman" w:hAnsi="Times New Roman"/>
          <w:i/>
          <w:sz w:val="24"/>
          <w:szCs w:val="24"/>
          <w:lang w:val="en-GB"/>
        </w:rPr>
        <w:t>df</w:t>
      </w:r>
      <w:r w:rsidR="00A94230" w:rsidRPr="00102543">
        <w:rPr>
          <w:rFonts w:ascii="Times New Roman" w:hAnsi="Times New Roman"/>
          <w:iCs/>
          <w:sz w:val="24"/>
          <w:szCs w:val="24"/>
          <w:lang w:val="en-GB"/>
        </w:rPr>
        <w:t xml:space="preserve"> = 17.58, CFI = .7</w:t>
      </w:r>
      <w:r w:rsidR="00102543">
        <w:rPr>
          <w:rFonts w:ascii="Times New Roman" w:hAnsi="Times New Roman"/>
          <w:iCs/>
          <w:sz w:val="24"/>
          <w:szCs w:val="24"/>
          <w:lang w:val="en-GB"/>
        </w:rPr>
        <w:t>9</w:t>
      </w:r>
      <w:r w:rsidR="00A94230" w:rsidRPr="00102543">
        <w:rPr>
          <w:rFonts w:ascii="Times New Roman" w:hAnsi="Times New Roman"/>
          <w:iCs/>
          <w:sz w:val="24"/>
          <w:szCs w:val="24"/>
          <w:lang w:val="en-GB"/>
        </w:rPr>
        <w:t xml:space="preserve">, TLI = .64 and RMSEA = .23. In a second step, the assumed two-factor model (with items for reactive and proactive aggression separately) was tested and demonstrated a good fit, </w:t>
      </w:r>
      <w:r w:rsidR="00A94230" w:rsidRPr="00102543">
        <w:rPr>
          <w:rFonts w:ascii="Times New Roman" w:hAnsi="Times New Roman"/>
          <w:i/>
          <w:sz w:val="24"/>
          <w:szCs w:val="24"/>
          <w:lang w:val="en-GB"/>
        </w:rPr>
        <w:t>χ</w:t>
      </w:r>
      <w:r w:rsidR="00A94230" w:rsidRPr="00102543">
        <w:rPr>
          <w:rStyle w:val="A11"/>
          <w:rFonts w:ascii="Times New Roman" w:hAnsi="Times New Roman" w:cs="Times New Roman"/>
          <w:iCs/>
          <w:color w:val="auto"/>
          <w:sz w:val="24"/>
          <w:szCs w:val="24"/>
          <w:vertAlign w:val="superscript"/>
          <w:lang w:val="en-GB"/>
        </w:rPr>
        <w:t>2</w:t>
      </w:r>
      <w:r w:rsidR="00A94230" w:rsidRPr="00102543">
        <w:rPr>
          <w:rStyle w:val="A11"/>
          <w:rFonts w:ascii="Times New Roman" w:hAnsi="Times New Roman" w:cs="Times New Roman"/>
          <w:iCs/>
          <w:color w:val="auto"/>
          <w:sz w:val="24"/>
          <w:szCs w:val="24"/>
          <w:lang w:val="en-GB"/>
        </w:rPr>
        <w:t>(</w:t>
      </w:r>
      <w:r w:rsidR="00A94230" w:rsidRPr="00102543">
        <w:rPr>
          <w:rStyle w:val="A11"/>
          <w:rFonts w:ascii="Times New Roman" w:hAnsi="Times New Roman" w:cs="Times New Roman"/>
          <w:i/>
          <w:color w:val="auto"/>
          <w:sz w:val="24"/>
          <w:szCs w:val="24"/>
          <w:lang w:val="en-GB"/>
        </w:rPr>
        <w:t>df</w:t>
      </w:r>
      <w:r w:rsidR="00A94230" w:rsidRPr="00102543">
        <w:rPr>
          <w:rStyle w:val="A11"/>
          <w:rFonts w:ascii="Times New Roman" w:hAnsi="Times New Roman" w:cs="Times New Roman"/>
          <w:iCs/>
          <w:color w:val="auto"/>
          <w:sz w:val="24"/>
          <w:szCs w:val="24"/>
          <w:lang w:val="en-GB"/>
        </w:rPr>
        <w:t xml:space="preserve"> = 8, </w:t>
      </w:r>
      <w:r w:rsidR="00A94230" w:rsidRPr="00102543">
        <w:rPr>
          <w:rStyle w:val="A11"/>
          <w:rFonts w:ascii="Times New Roman" w:hAnsi="Times New Roman" w:cs="Times New Roman"/>
          <w:i/>
          <w:color w:val="auto"/>
          <w:sz w:val="24"/>
          <w:szCs w:val="24"/>
          <w:lang w:val="en-GB"/>
        </w:rPr>
        <w:t>N</w:t>
      </w:r>
      <w:r w:rsidR="00A94230" w:rsidRPr="00102543">
        <w:rPr>
          <w:rStyle w:val="A11"/>
          <w:rFonts w:ascii="Times New Roman" w:hAnsi="Times New Roman" w:cs="Times New Roman"/>
          <w:iCs/>
          <w:color w:val="auto"/>
          <w:sz w:val="24"/>
          <w:szCs w:val="24"/>
          <w:lang w:val="en-GB"/>
        </w:rPr>
        <w:t xml:space="preserve"> = 307) = 17.50,</w:t>
      </w:r>
      <w:r w:rsidR="00A94230" w:rsidRPr="00102543">
        <w:rPr>
          <w:rFonts w:ascii="Times New Roman" w:hAnsi="Times New Roman"/>
          <w:iCs/>
          <w:sz w:val="24"/>
          <w:szCs w:val="24"/>
          <w:lang w:val="en-GB"/>
        </w:rPr>
        <w:t xml:space="preserve"> χ</w:t>
      </w:r>
      <w:r w:rsidR="00A94230" w:rsidRPr="00102543">
        <w:rPr>
          <w:rStyle w:val="A11"/>
          <w:rFonts w:ascii="Times New Roman" w:hAnsi="Times New Roman" w:cs="Times New Roman"/>
          <w:iCs/>
          <w:color w:val="auto"/>
          <w:sz w:val="24"/>
          <w:szCs w:val="24"/>
          <w:vertAlign w:val="superscript"/>
          <w:lang w:val="en-GB"/>
        </w:rPr>
        <w:t>2</w:t>
      </w:r>
      <w:r w:rsidR="00A94230" w:rsidRPr="00102543">
        <w:rPr>
          <w:rFonts w:ascii="Times New Roman" w:hAnsi="Times New Roman"/>
          <w:iCs/>
          <w:sz w:val="24"/>
          <w:szCs w:val="24"/>
          <w:lang w:val="en-GB"/>
        </w:rPr>
        <w:t>/df = 2.19, CFI = .9</w:t>
      </w:r>
      <w:r w:rsidR="00A10A1E">
        <w:rPr>
          <w:rFonts w:ascii="Times New Roman" w:hAnsi="Times New Roman"/>
          <w:iCs/>
          <w:sz w:val="24"/>
          <w:szCs w:val="24"/>
          <w:lang w:val="en-GB"/>
        </w:rPr>
        <w:t>8</w:t>
      </w:r>
      <w:r w:rsidR="00A94230" w:rsidRPr="00102543">
        <w:rPr>
          <w:rFonts w:ascii="Times New Roman" w:hAnsi="Times New Roman"/>
          <w:iCs/>
          <w:sz w:val="24"/>
          <w:szCs w:val="24"/>
          <w:lang w:val="en-GB"/>
        </w:rPr>
        <w:t>, TLI = .97 and RMSEA = .06. Based on these fit measures,</w:t>
      </w:r>
      <w:r w:rsidR="00A94230" w:rsidRPr="00102543">
        <w:rPr>
          <w:rStyle w:val="A11"/>
          <w:rFonts w:ascii="Times New Roman" w:hAnsi="Times New Roman" w:cs="Times New Roman"/>
          <w:iCs/>
          <w:color w:val="auto"/>
          <w:sz w:val="24"/>
          <w:szCs w:val="24"/>
          <w:lang w:val="en-US"/>
        </w:rPr>
        <w:t xml:space="preserve"> the two-factor model should be preferred over the one-factor model (</w:t>
      </w:r>
      <w:r w:rsidR="00A94230" w:rsidRPr="00102543">
        <w:rPr>
          <w:rFonts w:ascii="Times New Roman" w:hAnsi="Times New Roman"/>
          <w:iCs/>
          <w:sz w:val="24"/>
          <w:szCs w:val="24"/>
          <w:lang w:val="en-US"/>
        </w:rPr>
        <w:t>Δ</w:t>
      </w:r>
      <w:r w:rsidR="00A94230" w:rsidRPr="00102543">
        <w:rPr>
          <w:rFonts w:ascii="Times New Roman" w:hAnsi="Times New Roman"/>
          <w:i/>
          <w:sz w:val="24"/>
          <w:szCs w:val="24"/>
          <w:lang w:val="en-US"/>
        </w:rPr>
        <w:t>χ</w:t>
      </w:r>
      <w:r w:rsidR="00A94230" w:rsidRPr="00102543">
        <w:rPr>
          <w:rStyle w:val="A11"/>
          <w:rFonts w:ascii="Times New Roman" w:hAnsi="Times New Roman" w:cs="Times New Roman"/>
          <w:iCs/>
          <w:color w:val="auto"/>
          <w:sz w:val="24"/>
          <w:szCs w:val="24"/>
          <w:vertAlign w:val="superscript"/>
          <w:lang w:val="en-US"/>
        </w:rPr>
        <w:t>2</w:t>
      </w:r>
      <w:r w:rsidR="00A94230" w:rsidRPr="00102543">
        <w:rPr>
          <w:rStyle w:val="A11"/>
          <w:rFonts w:ascii="Times New Roman" w:hAnsi="Times New Roman" w:cs="Times New Roman"/>
          <w:iCs/>
          <w:color w:val="auto"/>
          <w:sz w:val="24"/>
          <w:szCs w:val="24"/>
          <w:lang w:val="en-US"/>
        </w:rPr>
        <w:t xml:space="preserve">(1) = 140.70, </w:t>
      </w:r>
      <w:r w:rsidR="00A94230" w:rsidRPr="00102543">
        <w:rPr>
          <w:rStyle w:val="A11"/>
          <w:rFonts w:ascii="Times New Roman" w:hAnsi="Times New Roman" w:cs="Times New Roman"/>
          <w:i/>
          <w:color w:val="auto"/>
          <w:sz w:val="24"/>
          <w:szCs w:val="24"/>
          <w:lang w:val="en-US"/>
        </w:rPr>
        <w:t>p</w:t>
      </w:r>
      <w:r w:rsidR="00A94230" w:rsidRPr="00102543">
        <w:rPr>
          <w:rStyle w:val="A11"/>
          <w:rFonts w:ascii="Times New Roman" w:hAnsi="Times New Roman" w:cs="Times New Roman"/>
          <w:iCs/>
          <w:color w:val="auto"/>
          <w:sz w:val="24"/>
          <w:szCs w:val="24"/>
          <w:lang w:val="en-US"/>
        </w:rPr>
        <w:t xml:space="preserve"> &lt; .001). </w:t>
      </w:r>
    </w:p>
    <w:p w14:paraId="63806775" w14:textId="77777777" w:rsidR="00A94230" w:rsidRPr="00102543" w:rsidRDefault="00A94230" w:rsidP="00A94230">
      <w:pPr>
        <w:pStyle w:val="PlainText"/>
        <w:spacing w:line="480" w:lineRule="auto"/>
        <w:rPr>
          <w:rFonts w:ascii="Times New Roman" w:hAnsi="Times New Roman"/>
          <w:iCs/>
          <w:sz w:val="24"/>
          <w:szCs w:val="24"/>
          <w:lang w:val="en-US"/>
        </w:rPr>
      </w:pPr>
    </w:p>
    <w:p w14:paraId="421A5AA0" w14:textId="1C1174F3" w:rsidR="00A94230" w:rsidRPr="00102543" w:rsidRDefault="00A94230" w:rsidP="00083C78">
      <w:pPr>
        <w:pStyle w:val="PlainText"/>
        <w:spacing w:line="480" w:lineRule="auto"/>
        <w:ind w:firstLine="708"/>
        <w:rPr>
          <w:rStyle w:val="A11"/>
          <w:rFonts w:ascii="Times New Roman" w:hAnsi="Times New Roman" w:cs="Times New Roman"/>
          <w:iCs/>
          <w:color w:val="auto"/>
          <w:sz w:val="24"/>
          <w:szCs w:val="24"/>
          <w:lang w:val="en-US"/>
        </w:rPr>
      </w:pPr>
      <w:r w:rsidRPr="00083C78">
        <w:rPr>
          <w:rFonts w:ascii="Times New Roman" w:hAnsi="Times New Roman"/>
          <w:b/>
          <w:i/>
          <w:sz w:val="24"/>
          <w:szCs w:val="24"/>
          <w:lang w:val="en-US"/>
        </w:rPr>
        <w:t>B</w:t>
      </w:r>
      <w:r w:rsidR="00083C78">
        <w:rPr>
          <w:rFonts w:ascii="Times New Roman" w:hAnsi="Times New Roman"/>
          <w:b/>
          <w:i/>
          <w:sz w:val="24"/>
          <w:szCs w:val="24"/>
          <w:lang w:val="en-US"/>
        </w:rPr>
        <w:t>rief Shame and Guilt Questionnaire</w:t>
      </w:r>
      <w:r w:rsidRPr="00083C78">
        <w:rPr>
          <w:rFonts w:ascii="Times New Roman" w:hAnsi="Times New Roman"/>
          <w:b/>
          <w:i/>
          <w:sz w:val="24"/>
          <w:szCs w:val="24"/>
          <w:lang w:val="en-US"/>
        </w:rPr>
        <w:t>:</w:t>
      </w:r>
      <w:r w:rsidRPr="00102543">
        <w:rPr>
          <w:rFonts w:ascii="Times New Roman" w:hAnsi="Times New Roman"/>
          <w:iCs/>
          <w:sz w:val="24"/>
          <w:szCs w:val="24"/>
          <w:lang w:val="en-US"/>
        </w:rPr>
        <w:t xml:space="preserve"> In a first</w:t>
      </w:r>
      <w:r w:rsidRPr="00102543">
        <w:rPr>
          <w:rFonts w:ascii="Times New Roman" w:hAnsi="Times New Roman"/>
          <w:iCs/>
          <w:sz w:val="24"/>
          <w:szCs w:val="24"/>
          <w:lang w:val="en-GB"/>
        </w:rPr>
        <w:t xml:space="preserve"> step, a one-factor model including all 12 shame and guilt items was analysed and fit indices ranged from a</w:t>
      </w:r>
      <w:r w:rsidR="003F70B5" w:rsidRPr="00102543">
        <w:rPr>
          <w:rFonts w:ascii="Times New Roman" w:hAnsi="Times New Roman"/>
          <w:iCs/>
          <w:sz w:val="24"/>
          <w:szCs w:val="24"/>
          <w:lang w:val="en-GB"/>
        </w:rPr>
        <w:t>cceptable</w:t>
      </w:r>
      <w:r w:rsidRPr="00102543">
        <w:rPr>
          <w:rFonts w:ascii="Times New Roman" w:hAnsi="Times New Roman"/>
          <w:iCs/>
          <w:sz w:val="24"/>
          <w:szCs w:val="24"/>
          <w:lang w:val="en-GB"/>
        </w:rPr>
        <w:t xml:space="preserve"> to inadequate fit, </w:t>
      </w:r>
      <w:r w:rsidRPr="00102543">
        <w:rPr>
          <w:rFonts w:ascii="Times New Roman" w:hAnsi="Times New Roman"/>
          <w:i/>
          <w:sz w:val="24"/>
          <w:szCs w:val="24"/>
          <w:lang w:val="en-GB"/>
        </w:rPr>
        <w:t>χ</w:t>
      </w:r>
      <w:r w:rsidRPr="00102543">
        <w:rPr>
          <w:rStyle w:val="A11"/>
          <w:rFonts w:ascii="Times New Roman" w:hAnsi="Times New Roman" w:cs="Times New Roman"/>
          <w:iCs/>
          <w:color w:val="auto"/>
          <w:sz w:val="24"/>
          <w:szCs w:val="24"/>
          <w:vertAlign w:val="superscript"/>
          <w:lang w:val="en-GB"/>
        </w:rPr>
        <w:t>2</w:t>
      </w:r>
      <w:r w:rsidRPr="00102543">
        <w:rPr>
          <w:rStyle w:val="A11"/>
          <w:rFonts w:ascii="Times New Roman" w:hAnsi="Times New Roman" w:cs="Times New Roman"/>
          <w:iCs/>
          <w:color w:val="auto"/>
          <w:sz w:val="24"/>
          <w:szCs w:val="24"/>
          <w:lang w:val="en-GB"/>
        </w:rPr>
        <w:t xml:space="preserve">(df = 54, </w:t>
      </w:r>
      <w:r w:rsidRPr="00102543">
        <w:rPr>
          <w:rStyle w:val="A11"/>
          <w:rFonts w:ascii="Times New Roman" w:hAnsi="Times New Roman" w:cs="Times New Roman"/>
          <w:i/>
          <w:color w:val="auto"/>
          <w:sz w:val="24"/>
          <w:szCs w:val="24"/>
          <w:lang w:val="en-GB"/>
        </w:rPr>
        <w:t>N</w:t>
      </w:r>
      <w:r w:rsidRPr="00102543">
        <w:rPr>
          <w:rStyle w:val="A11"/>
          <w:rFonts w:ascii="Times New Roman" w:hAnsi="Times New Roman" w:cs="Times New Roman"/>
          <w:iCs/>
          <w:color w:val="auto"/>
          <w:sz w:val="24"/>
          <w:szCs w:val="24"/>
          <w:lang w:val="en-GB"/>
        </w:rPr>
        <w:t xml:space="preserve"> = 305) = 203.29,</w:t>
      </w:r>
      <w:r w:rsidRPr="00102543">
        <w:rPr>
          <w:rFonts w:ascii="Times New Roman" w:hAnsi="Times New Roman"/>
          <w:iCs/>
          <w:sz w:val="24"/>
          <w:szCs w:val="24"/>
          <w:lang w:val="en-GB"/>
        </w:rPr>
        <w:t xml:space="preserve"> </w:t>
      </w:r>
      <w:r w:rsidRPr="00102543">
        <w:rPr>
          <w:rFonts w:ascii="Times New Roman" w:hAnsi="Times New Roman"/>
          <w:i/>
          <w:sz w:val="24"/>
          <w:szCs w:val="24"/>
          <w:lang w:val="en-GB"/>
        </w:rPr>
        <w:t>χ</w:t>
      </w:r>
      <w:r w:rsidRPr="00102543">
        <w:rPr>
          <w:rStyle w:val="A11"/>
          <w:rFonts w:ascii="Times New Roman" w:hAnsi="Times New Roman" w:cs="Times New Roman"/>
          <w:i/>
          <w:color w:val="auto"/>
          <w:sz w:val="24"/>
          <w:szCs w:val="24"/>
          <w:vertAlign w:val="superscript"/>
          <w:lang w:val="en-GB"/>
        </w:rPr>
        <w:t>2</w:t>
      </w:r>
      <w:r w:rsidRPr="00102543">
        <w:rPr>
          <w:rFonts w:ascii="Times New Roman" w:hAnsi="Times New Roman"/>
          <w:i/>
          <w:sz w:val="24"/>
          <w:szCs w:val="24"/>
          <w:lang w:val="en-GB"/>
        </w:rPr>
        <w:t>/df</w:t>
      </w:r>
      <w:r w:rsidRPr="00102543">
        <w:rPr>
          <w:rFonts w:ascii="Times New Roman" w:hAnsi="Times New Roman"/>
          <w:iCs/>
          <w:sz w:val="24"/>
          <w:szCs w:val="24"/>
          <w:lang w:val="en-GB"/>
        </w:rPr>
        <w:t xml:space="preserve"> = 3.76, CFI = .92, TLI = .90 and RMSEA = .</w:t>
      </w:r>
      <w:r w:rsidR="00CD1276">
        <w:rPr>
          <w:rFonts w:ascii="Times New Roman" w:hAnsi="Times New Roman"/>
          <w:iCs/>
          <w:sz w:val="24"/>
          <w:szCs w:val="24"/>
          <w:lang w:val="en-GB"/>
        </w:rPr>
        <w:t>10</w:t>
      </w:r>
      <w:r w:rsidRPr="00102543">
        <w:rPr>
          <w:rFonts w:ascii="Times New Roman" w:hAnsi="Times New Roman"/>
          <w:iCs/>
          <w:sz w:val="24"/>
          <w:szCs w:val="24"/>
          <w:lang w:val="en-GB"/>
        </w:rPr>
        <w:t xml:space="preserve">. In a second step, the assumed two-factor model (with 6 items for shame and 6 items for guilt separately) was tested and demonstrated a good fit, </w:t>
      </w:r>
      <w:r w:rsidRPr="00102543">
        <w:rPr>
          <w:rFonts w:ascii="Times New Roman" w:hAnsi="Times New Roman"/>
          <w:i/>
          <w:sz w:val="24"/>
          <w:szCs w:val="24"/>
          <w:lang w:val="en-GB"/>
        </w:rPr>
        <w:t>χ</w:t>
      </w:r>
      <w:r w:rsidRPr="00102543">
        <w:rPr>
          <w:rStyle w:val="A11"/>
          <w:rFonts w:ascii="Times New Roman" w:hAnsi="Times New Roman" w:cs="Times New Roman"/>
          <w:iCs/>
          <w:color w:val="auto"/>
          <w:sz w:val="24"/>
          <w:szCs w:val="24"/>
          <w:vertAlign w:val="superscript"/>
          <w:lang w:val="en-GB"/>
        </w:rPr>
        <w:t>2</w:t>
      </w:r>
      <w:r w:rsidRPr="00102543">
        <w:rPr>
          <w:rStyle w:val="A11"/>
          <w:rFonts w:ascii="Times New Roman" w:hAnsi="Times New Roman" w:cs="Times New Roman"/>
          <w:iCs/>
          <w:color w:val="auto"/>
          <w:sz w:val="24"/>
          <w:szCs w:val="24"/>
          <w:lang w:val="en-GB"/>
        </w:rPr>
        <w:t>(</w:t>
      </w:r>
      <w:r w:rsidRPr="00102543">
        <w:rPr>
          <w:rStyle w:val="A11"/>
          <w:rFonts w:ascii="Times New Roman" w:hAnsi="Times New Roman" w:cs="Times New Roman"/>
          <w:i/>
          <w:color w:val="auto"/>
          <w:sz w:val="24"/>
          <w:szCs w:val="24"/>
          <w:lang w:val="en-GB"/>
        </w:rPr>
        <w:t>df</w:t>
      </w:r>
      <w:r w:rsidRPr="00102543">
        <w:rPr>
          <w:rStyle w:val="A11"/>
          <w:rFonts w:ascii="Times New Roman" w:hAnsi="Times New Roman" w:cs="Times New Roman"/>
          <w:iCs/>
          <w:color w:val="auto"/>
          <w:sz w:val="24"/>
          <w:szCs w:val="24"/>
          <w:lang w:val="en-GB"/>
        </w:rPr>
        <w:t xml:space="preserve"> = 53, </w:t>
      </w:r>
      <w:r w:rsidRPr="00102543">
        <w:rPr>
          <w:rStyle w:val="A11"/>
          <w:rFonts w:ascii="Times New Roman" w:hAnsi="Times New Roman" w:cs="Times New Roman"/>
          <w:i/>
          <w:color w:val="auto"/>
          <w:sz w:val="24"/>
          <w:szCs w:val="24"/>
          <w:lang w:val="en-GB"/>
        </w:rPr>
        <w:t xml:space="preserve">N </w:t>
      </w:r>
      <w:r w:rsidRPr="00102543">
        <w:rPr>
          <w:rStyle w:val="A11"/>
          <w:rFonts w:ascii="Times New Roman" w:hAnsi="Times New Roman" w:cs="Times New Roman"/>
          <w:iCs/>
          <w:color w:val="auto"/>
          <w:sz w:val="24"/>
          <w:szCs w:val="24"/>
          <w:lang w:val="en-GB"/>
        </w:rPr>
        <w:t>= 305) = 133.97,</w:t>
      </w:r>
      <w:r w:rsidRPr="00102543">
        <w:rPr>
          <w:rFonts w:ascii="Times New Roman" w:hAnsi="Times New Roman"/>
          <w:iCs/>
          <w:sz w:val="24"/>
          <w:szCs w:val="24"/>
          <w:lang w:val="en-GB"/>
        </w:rPr>
        <w:t xml:space="preserve"> </w:t>
      </w:r>
      <w:r w:rsidRPr="00102543">
        <w:rPr>
          <w:rFonts w:ascii="Times New Roman" w:hAnsi="Times New Roman"/>
          <w:i/>
          <w:sz w:val="24"/>
          <w:szCs w:val="24"/>
          <w:lang w:val="en-GB"/>
        </w:rPr>
        <w:t>χ</w:t>
      </w:r>
      <w:r w:rsidRPr="00102543">
        <w:rPr>
          <w:rStyle w:val="A11"/>
          <w:rFonts w:ascii="Times New Roman" w:hAnsi="Times New Roman" w:cs="Times New Roman"/>
          <w:i/>
          <w:color w:val="auto"/>
          <w:sz w:val="24"/>
          <w:szCs w:val="24"/>
          <w:vertAlign w:val="superscript"/>
          <w:lang w:val="en-GB"/>
        </w:rPr>
        <w:t>2</w:t>
      </w:r>
      <w:r w:rsidRPr="00102543">
        <w:rPr>
          <w:rFonts w:ascii="Times New Roman" w:hAnsi="Times New Roman"/>
          <w:i/>
          <w:sz w:val="24"/>
          <w:szCs w:val="24"/>
          <w:lang w:val="en-GB"/>
        </w:rPr>
        <w:t>/df</w:t>
      </w:r>
      <w:r w:rsidRPr="00102543">
        <w:rPr>
          <w:rFonts w:ascii="Times New Roman" w:hAnsi="Times New Roman"/>
          <w:iCs/>
          <w:sz w:val="24"/>
          <w:szCs w:val="24"/>
          <w:lang w:val="en-GB"/>
        </w:rPr>
        <w:t xml:space="preserve"> = 2.53, CFI = .9</w:t>
      </w:r>
      <w:r w:rsidR="00BD1141">
        <w:rPr>
          <w:rFonts w:ascii="Times New Roman" w:hAnsi="Times New Roman"/>
          <w:iCs/>
          <w:sz w:val="24"/>
          <w:szCs w:val="24"/>
          <w:lang w:val="en-GB"/>
        </w:rPr>
        <w:t>6</w:t>
      </w:r>
      <w:r w:rsidRPr="00102543">
        <w:rPr>
          <w:rFonts w:ascii="Times New Roman" w:hAnsi="Times New Roman"/>
          <w:iCs/>
          <w:sz w:val="24"/>
          <w:szCs w:val="24"/>
          <w:lang w:val="en-GB"/>
        </w:rPr>
        <w:t>, TLI = .9</w:t>
      </w:r>
      <w:r w:rsidR="00BD1141">
        <w:rPr>
          <w:rFonts w:ascii="Times New Roman" w:hAnsi="Times New Roman"/>
          <w:iCs/>
          <w:sz w:val="24"/>
          <w:szCs w:val="24"/>
          <w:lang w:val="en-GB"/>
        </w:rPr>
        <w:t>5</w:t>
      </w:r>
      <w:r w:rsidRPr="00102543">
        <w:rPr>
          <w:rFonts w:ascii="Times New Roman" w:hAnsi="Times New Roman"/>
          <w:iCs/>
          <w:sz w:val="24"/>
          <w:szCs w:val="24"/>
          <w:lang w:val="en-GB"/>
        </w:rPr>
        <w:t xml:space="preserve"> and RMSEA = .07. Based on these fit measures,</w:t>
      </w:r>
      <w:r w:rsidRPr="00102543">
        <w:rPr>
          <w:rStyle w:val="A11"/>
          <w:rFonts w:ascii="Times New Roman" w:hAnsi="Times New Roman" w:cs="Times New Roman"/>
          <w:iCs/>
          <w:color w:val="auto"/>
          <w:sz w:val="24"/>
          <w:szCs w:val="24"/>
          <w:lang w:val="en-US"/>
        </w:rPr>
        <w:t xml:space="preserve"> the two-factor model should be preferred in comparison to the one-factor model (</w:t>
      </w:r>
      <w:r w:rsidRPr="00102543">
        <w:rPr>
          <w:rFonts w:ascii="Times New Roman" w:hAnsi="Times New Roman"/>
          <w:iCs/>
          <w:sz w:val="24"/>
          <w:szCs w:val="24"/>
          <w:lang w:val="en-US"/>
        </w:rPr>
        <w:t>Δ</w:t>
      </w:r>
      <w:r w:rsidRPr="00102543">
        <w:rPr>
          <w:rFonts w:ascii="Times New Roman" w:hAnsi="Times New Roman"/>
          <w:i/>
          <w:sz w:val="24"/>
          <w:szCs w:val="24"/>
          <w:lang w:val="en-US"/>
        </w:rPr>
        <w:t>χ</w:t>
      </w:r>
      <w:r w:rsidRPr="00102543">
        <w:rPr>
          <w:rStyle w:val="A11"/>
          <w:rFonts w:ascii="Times New Roman" w:hAnsi="Times New Roman" w:cs="Times New Roman"/>
          <w:iCs/>
          <w:color w:val="auto"/>
          <w:sz w:val="24"/>
          <w:szCs w:val="24"/>
          <w:vertAlign w:val="superscript"/>
          <w:lang w:val="en-US"/>
        </w:rPr>
        <w:t>2</w:t>
      </w:r>
      <w:r w:rsidRPr="00102543">
        <w:rPr>
          <w:rStyle w:val="A11"/>
          <w:rFonts w:ascii="Times New Roman" w:hAnsi="Times New Roman" w:cs="Times New Roman"/>
          <w:iCs/>
          <w:color w:val="auto"/>
          <w:sz w:val="24"/>
          <w:szCs w:val="24"/>
          <w:lang w:val="en-US"/>
        </w:rPr>
        <w:t xml:space="preserve">(1) = 69.32, </w:t>
      </w:r>
      <w:r w:rsidRPr="00102543">
        <w:rPr>
          <w:rStyle w:val="A11"/>
          <w:rFonts w:ascii="Times New Roman" w:hAnsi="Times New Roman" w:cs="Times New Roman"/>
          <w:i/>
          <w:color w:val="auto"/>
          <w:sz w:val="24"/>
          <w:szCs w:val="24"/>
          <w:lang w:val="en-US"/>
        </w:rPr>
        <w:t>p</w:t>
      </w:r>
      <w:r w:rsidRPr="00102543">
        <w:rPr>
          <w:rStyle w:val="A11"/>
          <w:rFonts w:ascii="Times New Roman" w:hAnsi="Times New Roman" w:cs="Times New Roman"/>
          <w:iCs/>
          <w:color w:val="auto"/>
          <w:sz w:val="24"/>
          <w:szCs w:val="24"/>
          <w:lang w:val="en-US"/>
        </w:rPr>
        <w:t xml:space="preserve"> &lt; .001). </w:t>
      </w:r>
    </w:p>
    <w:p w14:paraId="76E9C467" w14:textId="77777777" w:rsidR="00E60824" w:rsidRDefault="00A94230" w:rsidP="00083C78">
      <w:pPr>
        <w:spacing w:line="480" w:lineRule="auto"/>
        <w:ind w:firstLine="708"/>
        <w:rPr>
          <w:rStyle w:val="A11"/>
          <w:rFonts w:ascii="Times New Roman" w:hAnsi="Times New Roman" w:cs="Times New Roman"/>
          <w:iCs/>
          <w:color w:val="auto"/>
          <w:sz w:val="24"/>
          <w:szCs w:val="24"/>
          <w:lang w:val="en-US"/>
        </w:rPr>
      </w:pPr>
      <w:r w:rsidRPr="00102543">
        <w:rPr>
          <w:rStyle w:val="A11"/>
          <w:rFonts w:ascii="Times New Roman" w:hAnsi="Times New Roman" w:cs="Times New Roman"/>
          <w:iCs/>
          <w:color w:val="auto"/>
          <w:sz w:val="24"/>
          <w:szCs w:val="24"/>
          <w:lang w:val="en-US"/>
        </w:rPr>
        <w:t>These</w:t>
      </w:r>
      <w:r w:rsidR="002137BF" w:rsidRPr="00102543">
        <w:rPr>
          <w:rStyle w:val="A11"/>
          <w:rFonts w:ascii="Times New Roman" w:hAnsi="Times New Roman" w:cs="Times New Roman"/>
          <w:iCs/>
          <w:color w:val="auto"/>
          <w:sz w:val="24"/>
          <w:szCs w:val="24"/>
          <w:lang w:val="en-US"/>
        </w:rPr>
        <w:t xml:space="preserve"> </w:t>
      </w:r>
      <w:r w:rsidRPr="00102543">
        <w:rPr>
          <w:rStyle w:val="A11"/>
          <w:rFonts w:ascii="Times New Roman" w:hAnsi="Times New Roman" w:cs="Times New Roman"/>
          <w:iCs/>
          <w:color w:val="auto"/>
          <w:sz w:val="24"/>
          <w:szCs w:val="24"/>
          <w:lang w:val="en-US"/>
        </w:rPr>
        <w:t>analyses indicate that reactive and proactive aggression, and shame and guilt should be treated as distinct scales</w:t>
      </w:r>
      <w:r w:rsidR="003F70B5" w:rsidRPr="00102543">
        <w:rPr>
          <w:rStyle w:val="A11"/>
          <w:rFonts w:ascii="Times New Roman" w:hAnsi="Times New Roman" w:cs="Times New Roman"/>
          <w:iCs/>
          <w:color w:val="auto"/>
          <w:sz w:val="24"/>
          <w:szCs w:val="24"/>
          <w:lang w:val="en-US"/>
        </w:rPr>
        <w:t xml:space="preserve"> in our </w:t>
      </w:r>
      <w:r w:rsidR="00055C2A" w:rsidRPr="00102543">
        <w:rPr>
          <w:rStyle w:val="A11"/>
          <w:rFonts w:ascii="Times New Roman" w:hAnsi="Times New Roman" w:cs="Times New Roman"/>
          <w:iCs/>
          <w:color w:val="auto"/>
          <w:sz w:val="24"/>
          <w:szCs w:val="24"/>
          <w:lang w:val="en-US"/>
        </w:rPr>
        <w:t>study.</w:t>
      </w:r>
    </w:p>
    <w:p w14:paraId="4C43B26B" w14:textId="130CACBE" w:rsidR="00D04611" w:rsidRDefault="00D04611" w:rsidP="00A94230">
      <w:pPr>
        <w:spacing w:line="480" w:lineRule="auto"/>
        <w:rPr>
          <w:rStyle w:val="A11"/>
          <w:rFonts w:ascii="Times New Roman" w:hAnsi="Times New Roman" w:cs="Times New Roman"/>
          <w:iCs/>
          <w:color w:val="auto"/>
          <w:sz w:val="24"/>
          <w:szCs w:val="24"/>
          <w:lang w:val="en-US"/>
        </w:rPr>
      </w:pPr>
    </w:p>
    <w:p w14:paraId="684BAC05" w14:textId="1375C2FE" w:rsidR="00CC463D" w:rsidRPr="0031470D" w:rsidRDefault="00CC463D" w:rsidP="006848E2">
      <w:pPr>
        <w:spacing w:line="480" w:lineRule="auto"/>
        <w:rPr>
          <w:rStyle w:val="A11"/>
          <w:rFonts w:ascii="Times New Roman" w:hAnsi="Times New Roman" w:cs="Times New Roman"/>
          <w:b/>
          <w:bCs/>
          <w:i/>
          <w:color w:val="auto"/>
          <w:sz w:val="24"/>
          <w:szCs w:val="24"/>
          <w:lang w:val="en-US"/>
        </w:rPr>
      </w:pPr>
      <w:r w:rsidRPr="0031470D">
        <w:rPr>
          <w:rStyle w:val="A11"/>
          <w:rFonts w:ascii="Times New Roman" w:hAnsi="Times New Roman" w:cs="Times New Roman"/>
          <w:b/>
          <w:bCs/>
          <w:iCs/>
          <w:color w:val="auto"/>
          <w:sz w:val="24"/>
          <w:szCs w:val="24"/>
          <w:lang w:val="en-US"/>
        </w:rPr>
        <w:t>Convergent and discriminant validity</w:t>
      </w:r>
      <w:r w:rsidR="00A172B8" w:rsidRPr="0031470D">
        <w:rPr>
          <w:rStyle w:val="A11"/>
          <w:rFonts w:ascii="Times New Roman" w:hAnsi="Times New Roman" w:cs="Times New Roman"/>
          <w:b/>
          <w:bCs/>
          <w:iCs/>
          <w:color w:val="auto"/>
          <w:sz w:val="24"/>
          <w:szCs w:val="24"/>
          <w:lang w:val="en-US"/>
        </w:rPr>
        <w:t xml:space="preserve"> based on previous studies</w:t>
      </w:r>
    </w:p>
    <w:p w14:paraId="44301CC5" w14:textId="23894782" w:rsidR="0080145E" w:rsidRPr="0031470D" w:rsidRDefault="00A172B8" w:rsidP="0080145E">
      <w:pPr>
        <w:spacing w:line="480" w:lineRule="auto"/>
        <w:ind w:firstLine="708"/>
        <w:rPr>
          <w:rFonts w:ascii="Times New Roman" w:eastAsia="TimesNewRoman" w:hAnsi="Times New Roman" w:cs="Times New Roman"/>
          <w:sz w:val="24"/>
          <w:szCs w:val="24"/>
          <w:lang w:val="en-GB"/>
        </w:rPr>
      </w:pPr>
      <w:r w:rsidRPr="0031470D">
        <w:rPr>
          <w:rFonts w:ascii="Times New Roman" w:eastAsia="TimesNewRoman" w:hAnsi="Times New Roman" w:cs="Times New Roman"/>
          <w:b/>
          <w:bCs/>
          <w:sz w:val="24"/>
          <w:szCs w:val="24"/>
          <w:lang w:val="en-GB"/>
        </w:rPr>
        <w:t>IRPA</w:t>
      </w:r>
      <w:r w:rsidRPr="0031470D">
        <w:rPr>
          <w:rFonts w:ascii="Times New Roman" w:eastAsia="TimesNewRoman" w:hAnsi="Times New Roman" w:cs="Times New Roman"/>
          <w:sz w:val="24"/>
          <w:szCs w:val="24"/>
          <w:lang w:val="en-GB"/>
        </w:rPr>
        <w:t xml:space="preserve">. </w:t>
      </w:r>
      <w:r w:rsidR="00E60824" w:rsidRPr="0031470D">
        <w:rPr>
          <w:rFonts w:ascii="Times New Roman" w:eastAsia="TimesNewRoman" w:hAnsi="Times New Roman" w:cs="Times New Roman"/>
          <w:sz w:val="24"/>
          <w:szCs w:val="24"/>
          <w:lang w:val="en-GB"/>
        </w:rPr>
        <w:t xml:space="preserve">A previous </w:t>
      </w:r>
      <w:r w:rsidR="007C6C10" w:rsidRPr="0031470D">
        <w:rPr>
          <w:rFonts w:ascii="Times New Roman" w:eastAsia="TimesNewRoman" w:hAnsi="Times New Roman" w:cs="Times New Roman"/>
          <w:sz w:val="24"/>
          <w:szCs w:val="24"/>
          <w:lang w:val="en-GB"/>
        </w:rPr>
        <w:t xml:space="preserve">validation </w:t>
      </w:r>
      <w:r w:rsidR="00E60824" w:rsidRPr="0031470D">
        <w:rPr>
          <w:rFonts w:ascii="Times New Roman" w:eastAsia="TimesNewRoman" w:hAnsi="Times New Roman" w:cs="Times New Roman"/>
          <w:sz w:val="24"/>
          <w:szCs w:val="24"/>
          <w:lang w:val="en-GB"/>
        </w:rPr>
        <w:t>study</w:t>
      </w:r>
      <w:r w:rsidR="00083C78" w:rsidRPr="0031470D">
        <w:rPr>
          <w:rFonts w:ascii="Times New Roman" w:eastAsia="TimesNewRoman" w:hAnsi="Times New Roman" w:cs="Times New Roman"/>
          <w:sz w:val="24"/>
          <w:szCs w:val="24"/>
          <w:lang w:val="en-GB"/>
        </w:rPr>
        <w:t xml:space="preserve"> </w:t>
      </w:r>
      <w:r w:rsidR="006848E2" w:rsidRPr="0031470D">
        <w:rPr>
          <w:rFonts w:ascii="Times New Roman" w:eastAsia="TimesNewRoman" w:hAnsi="Times New Roman" w:cs="Times New Roman"/>
          <w:sz w:val="24"/>
          <w:szCs w:val="24"/>
          <w:lang w:val="en-GB"/>
        </w:rPr>
        <w:t xml:space="preserve">has indicated that the IRPA </w:t>
      </w:r>
      <w:r w:rsidR="00E60824" w:rsidRPr="0031470D">
        <w:rPr>
          <w:rFonts w:ascii="Times New Roman" w:eastAsia="TimesNewRoman" w:hAnsi="Times New Roman" w:cs="Times New Roman"/>
          <w:sz w:val="24"/>
          <w:szCs w:val="24"/>
          <w:lang w:val="en-GB"/>
        </w:rPr>
        <w:t>is a</w:t>
      </w:r>
      <w:r w:rsidR="00A7652E" w:rsidRPr="0031470D">
        <w:rPr>
          <w:rFonts w:ascii="Times New Roman" w:eastAsia="TimesNewRoman" w:hAnsi="Times New Roman" w:cs="Times New Roman"/>
          <w:sz w:val="24"/>
          <w:szCs w:val="24"/>
          <w:lang w:val="en-GB"/>
        </w:rPr>
        <w:t xml:space="preserve"> reliable and</w:t>
      </w:r>
      <w:r w:rsidR="00E60824" w:rsidRPr="0031470D">
        <w:rPr>
          <w:rFonts w:ascii="Times New Roman" w:eastAsia="TimesNewRoman" w:hAnsi="Times New Roman" w:cs="Times New Roman"/>
          <w:sz w:val="24"/>
          <w:szCs w:val="24"/>
          <w:lang w:val="en-GB"/>
        </w:rPr>
        <w:t xml:space="preserve"> valid instrument</w:t>
      </w:r>
      <w:r w:rsidR="00E06F79" w:rsidRPr="0031470D">
        <w:rPr>
          <w:rFonts w:ascii="Times New Roman" w:eastAsia="TimesNewRoman" w:hAnsi="Times New Roman" w:cs="Times New Roman"/>
          <w:sz w:val="24"/>
          <w:szCs w:val="24"/>
          <w:lang w:val="en-GB"/>
        </w:rPr>
        <w:t xml:space="preserve"> to use</w:t>
      </w:r>
      <w:r w:rsidR="00E60824" w:rsidRPr="0031470D">
        <w:rPr>
          <w:rFonts w:ascii="Times New Roman" w:eastAsia="TimesNewRoman" w:hAnsi="Times New Roman" w:cs="Times New Roman"/>
          <w:sz w:val="24"/>
          <w:szCs w:val="24"/>
          <w:lang w:val="en-GB"/>
        </w:rPr>
        <w:t xml:space="preserve"> </w:t>
      </w:r>
      <w:r w:rsidR="00D55928" w:rsidRPr="0031470D">
        <w:rPr>
          <w:rFonts w:ascii="Times New Roman" w:eastAsia="TimesNewRoman" w:hAnsi="Times New Roman" w:cs="Times New Roman"/>
          <w:sz w:val="24"/>
          <w:szCs w:val="24"/>
          <w:lang w:val="en-GB"/>
        </w:rPr>
        <w:t>with</w:t>
      </w:r>
      <w:r w:rsidR="00E8013B" w:rsidRPr="0031470D">
        <w:rPr>
          <w:rFonts w:ascii="Times New Roman" w:eastAsia="TimesNewRoman" w:hAnsi="Times New Roman" w:cs="Times New Roman"/>
          <w:sz w:val="24"/>
          <w:szCs w:val="24"/>
          <w:lang w:val="en-GB"/>
        </w:rPr>
        <w:t xml:space="preserve"> </w:t>
      </w:r>
      <w:r w:rsidR="00E60824" w:rsidRPr="0031470D">
        <w:rPr>
          <w:rFonts w:ascii="Times New Roman" w:eastAsia="TimesNewRoman" w:hAnsi="Times New Roman" w:cs="Times New Roman"/>
          <w:sz w:val="24"/>
          <w:szCs w:val="24"/>
          <w:lang w:val="en-GB"/>
        </w:rPr>
        <w:t xml:space="preserve">children </w:t>
      </w:r>
      <w:r w:rsidR="00E06F79" w:rsidRPr="0031470D">
        <w:rPr>
          <w:rFonts w:ascii="Times New Roman" w:eastAsia="TimesNewRoman" w:hAnsi="Times New Roman" w:cs="Times New Roman"/>
          <w:sz w:val="24"/>
          <w:szCs w:val="24"/>
          <w:lang w:val="en-GB"/>
        </w:rPr>
        <w:t>of</w:t>
      </w:r>
      <w:r w:rsidR="00E60824" w:rsidRPr="0031470D">
        <w:rPr>
          <w:rFonts w:ascii="Times New Roman" w:eastAsia="TimesNewRoman" w:hAnsi="Times New Roman" w:cs="Times New Roman"/>
          <w:sz w:val="24"/>
          <w:szCs w:val="24"/>
          <w:lang w:val="en-GB"/>
        </w:rPr>
        <w:t xml:space="preserve"> nine years</w:t>
      </w:r>
      <w:r w:rsidR="00D55928" w:rsidRPr="0031470D">
        <w:rPr>
          <w:rFonts w:ascii="Times New Roman" w:eastAsia="TimesNewRoman" w:hAnsi="Times New Roman" w:cs="Times New Roman"/>
          <w:sz w:val="24"/>
          <w:szCs w:val="24"/>
          <w:lang w:val="en-GB"/>
        </w:rPr>
        <w:t xml:space="preserve"> and older</w:t>
      </w:r>
      <w:r w:rsidR="00E06F79" w:rsidRPr="0031470D">
        <w:rPr>
          <w:rFonts w:ascii="Times New Roman" w:eastAsia="TimesNewRoman" w:hAnsi="Times New Roman" w:cs="Times New Roman"/>
          <w:sz w:val="24"/>
          <w:szCs w:val="24"/>
          <w:lang w:val="en-GB"/>
        </w:rPr>
        <w:t xml:space="preserve"> (Rieffe et al., 2016). Rieffe and colleagues (2016)</w:t>
      </w:r>
      <w:r w:rsidR="006848E2" w:rsidRPr="0031470D">
        <w:rPr>
          <w:rFonts w:ascii="Times New Roman" w:eastAsia="TimesNewRoman" w:hAnsi="Times New Roman" w:cs="Times New Roman"/>
          <w:sz w:val="24"/>
          <w:szCs w:val="24"/>
          <w:lang w:val="en-GB"/>
        </w:rPr>
        <w:t xml:space="preserve"> found </w:t>
      </w:r>
      <w:r w:rsidR="001B2FB5" w:rsidRPr="0031470D">
        <w:rPr>
          <w:rFonts w:ascii="Times New Roman" w:hAnsi="Times New Roman" w:cs="Times New Roman"/>
          <w:sz w:val="24"/>
          <w:szCs w:val="24"/>
          <w:shd w:val="clear" w:color="auto" w:fill="FFFFFF"/>
          <w:lang w:val="en-US"/>
        </w:rPr>
        <w:t>differential</w:t>
      </w:r>
      <w:r w:rsidR="006848E2" w:rsidRPr="0031470D">
        <w:rPr>
          <w:rFonts w:ascii="Times New Roman" w:hAnsi="Times New Roman" w:cs="Times New Roman"/>
          <w:sz w:val="24"/>
          <w:szCs w:val="24"/>
          <w:shd w:val="clear" w:color="auto" w:fill="FFFFFF"/>
          <w:lang w:val="en-US"/>
        </w:rPr>
        <w:t xml:space="preserve"> correlations with theoretically important variables for the scales reactive and proactive aggression. Reactive aggression was </w:t>
      </w:r>
      <w:r w:rsidR="00E06F79" w:rsidRPr="0031470D">
        <w:rPr>
          <w:rFonts w:ascii="Times New Roman" w:eastAsia="TimesNewRoman" w:hAnsi="Times New Roman" w:cs="Times New Roman"/>
          <w:sz w:val="24"/>
          <w:szCs w:val="24"/>
          <w:lang w:val="en-GB"/>
        </w:rPr>
        <w:t xml:space="preserve">uniquely related to </w:t>
      </w:r>
      <w:r w:rsidR="006848E2" w:rsidRPr="0031470D">
        <w:rPr>
          <w:rFonts w:ascii="Times New Roman" w:eastAsia="TimesNewRoman" w:hAnsi="Times New Roman" w:cs="Times New Roman"/>
          <w:sz w:val="24"/>
          <w:szCs w:val="24"/>
          <w:lang w:val="en-GB"/>
        </w:rPr>
        <w:t xml:space="preserve">lower levels of </w:t>
      </w:r>
      <w:r w:rsidR="00F25A67" w:rsidRPr="0031470D">
        <w:rPr>
          <w:rFonts w:ascii="Times New Roman" w:eastAsia="TimesNewRoman" w:hAnsi="Times New Roman" w:cs="Times New Roman"/>
          <w:sz w:val="24"/>
          <w:szCs w:val="24"/>
          <w:lang w:val="en-GB"/>
        </w:rPr>
        <w:t xml:space="preserve">self-reported </w:t>
      </w:r>
      <w:r w:rsidR="006848E2" w:rsidRPr="0031470D">
        <w:rPr>
          <w:rFonts w:ascii="Times New Roman" w:eastAsia="TimesNewRoman" w:hAnsi="Times New Roman" w:cs="Times New Roman"/>
          <w:sz w:val="24"/>
          <w:szCs w:val="24"/>
          <w:lang w:val="en-GB"/>
        </w:rPr>
        <w:t>emotion awareness and self-esteem. P</w:t>
      </w:r>
      <w:r w:rsidR="00E06F79" w:rsidRPr="0031470D">
        <w:rPr>
          <w:rFonts w:ascii="Times New Roman" w:eastAsia="TimesNewRoman" w:hAnsi="Times New Roman" w:cs="Times New Roman"/>
          <w:sz w:val="24"/>
          <w:szCs w:val="24"/>
          <w:lang w:val="en-GB"/>
        </w:rPr>
        <w:t>roactive aggression</w:t>
      </w:r>
      <w:r w:rsidR="006848E2" w:rsidRPr="0031470D">
        <w:rPr>
          <w:rFonts w:ascii="Times New Roman" w:eastAsia="TimesNewRoman" w:hAnsi="Times New Roman" w:cs="Times New Roman"/>
          <w:sz w:val="24"/>
          <w:szCs w:val="24"/>
          <w:lang w:val="en-GB"/>
        </w:rPr>
        <w:t xml:space="preserve"> was uniquely associated with</w:t>
      </w:r>
      <w:r w:rsidR="00462AF0" w:rsidRPr="0031470D">
        <w:rPr>
          <w:rFonts w:ascii="Times New Roman" w:eastAsia="TimesNewRoman" w:hAnsi="Times New Roman" w:cs="Times New Roman"/>
          <w:sz w:val="24"/>
          <w:szCs w:val="24"/>
          <w:lang w:val="en-GB"/>
        </w:rPr>
        <w:t xml:space="preserve"> a higher levels of</w:t>
      </w:r>
      <w:r w:rsidR="006848E2" w:rsidRPr="0031470D">
        <w:rPr>
          <w:rFonts w:ascii="Times New Roman" w:eastAsia="TimesNewRoman" w:hAnsi="Times New Roman" w:cs="Times New Roman"/>
          <w:sz w:val="24"/>
          <w:szCs w:val="24"/>
          <w:lang w:val="en-GB"/>
        </w:rPr>
        <w:t xml:space="preserve"> </w:t>
      </w:r>
      <w:r w:rsidR="00F25A67" w:rsidRPr="0031470D">
        <w:rPr>
          <w:rFonts w:ascii="Times New Roman" w:eastAsia="TimesNewRoman" w:hAnsi="Times New Roman" w:cs="Times New Roman"/>
          <w:sz w:val="24"/>
          <w:szCs w:val="24"/>
          <w:lang w:val="en-GB"/>
        </w:rPr>
        <w:t>conduct problems as reported by parents, and antisocial behaviours as reported by peers.</w:t>
      </w:r>
      <w:r w:rsidR="001B2FB5" w:rsidRPr="0031470D">
        <w:rPr>
          <w:rFonts w:ascii="Times New Roman" w:eastAsia="TimesNewRoman" w:hAnsi="Times New Roman" w:cs="Times New Roman"/>
          <w:sz w:val="24"/>
          <w:szCs w:val="24"/>
          <w:lang w:val="en-GB"/>
        </w:rPr>
        <w:t xml:space="preserve"> Another study using the IRPA found a positive correlation</w:t>
      </w:r>
      <w:r w:rsidR="00080E7B" w:rsidRPr="0031470D">
        <w:rPr>
          <w:rFonts w:ascii="Times New Roman" w:eastAsia="TimesNewRoman" w:hAnsi="Times New Roman" w:cs="Times New Roman"/>
          <w:sz w:val="24"/>
          <w:szCs w:val="24"/>
          <w:lang w:val="en-GB"/>
        </w:rPr>
        <w:t xml:space="preserve"> </w:t>
      </w:r>
      <w:r w:rsidR="0080145E" w:rsidRPr="0031470D">
        <w:rPr>
          <w:rFonts w:ascii="Times New Roman" w:eastAsia="TimesNewRoman" w:hAnsi="Times New Roman" w:cs="Times New Roman"/>
          <w:sz w:val="24"/>
          <w:szCs w:val="24"/>
          <w:lang w:val="en-GB"/>
        </w:rPr>
        <w:t>for</w:t>
      </w:r>
      <w:r w:rsidR="00080E7B" w:rsidRPr="0031470D">
        <w:rPr>
          <w:rFonts w:ascii="Times New Roman" w:eastAsia="TimesNewRoman" w:hAnsi="Times New Roman" w:cs="Times New Roman"/>
          <w:sz w:val="24"/>
          <w:szCs w:val="24"/>
          <w:lang w:val="en-GB"/>
        </w:rPr>
        <w:t xml:space="preserve"> anger dysregulation with </w:t>
      </w:r>
      <w:r w:rsidR="001B2FB5" w:rsidRPr="0031470D">
        <w:rPr>
          <w:rFonts w:ascii="Times New Roman" w:eastAsia="TimesNewRoman" w:hAnsi="Times New Roman" w:cs="Times New Roman"/>
          <w:sz w:val="24"/>
          <w:szCs w:val="24"/>
          <w:lang w:val="en-GB"/>
        </w:rPr>
        <w:t xml:space="preserve">reactive aggression, but </w:t>
      </w:r>
      <w:r w:rsidR="00A01246" w:rsidRPr="0031470D">
        <w:rPr>
          <w:rFonts w:ascii="Times New Roman" w:eastAsia="TimesNewRoman" w:hAnsi="Times New Roman" w:cs="Times New Roman"/>
          <w:sz w:val="24"/>
          <w:szCs w:val="24"/>
          <w:lang w:val="en-GB"/>
        </w:rPr>
        <w:t>not</w:t>
      </w:r>
      <w:r w:rsidR="001B2FB5" w:rsidRPr="0031470D">
        <w:rPr>
          <w:rFonts w:ascii="Times New Roman" w:eastAsia="TimesNewRoman" w:hAnsi="Times New Roman" w:cs="Times New Roman"/>
          <w:sz w:val="24"/>
          <w:szCs w:val="24"/>
          <w:lang w:val="en-GB"/>
        </w:rPr>
        <w:t xml:space="preserve"> </w:t>
      </w:r>
      <w:r w:rsidR="00080E7B" w:rsidRPr="0031470D">
        <w:rPr>
          <w:rFonts w:ascii="Times New Roman" w:eastAsia="TimesNewRoman" w:hAnsi="Times New Roman" w:cs="Times New Roman"/>
          <w:sz w:val="24"/>
          <w:szCs w:val="24"/>
          <w:lang w:val="en-GB"/>
        </w:rPr>
        <w:t>with</w:t>
      </w:r>
      <w:r w:rsidR="001B2FB5" w:rsidRPr="0031470D">
        <w:rPr>
          <w:rFonts w:ascii="Times New Roman" w:eastAsia="TimesNewRoman" w:hAnsi="Times New Roman" w:cs="Times New Roman"/>
          <w:sz w:val="24"/>
          <w:szCs w:val="24"/>
          <w:lang w:val="en-GB"/>
        </w:rPr>
        <w:t xml:space="preserve"> proactive aggression</w:t>
      </w:r>
      <w:r w:rsidR="00C47992">
        <w:rPr>
          <w:rFonts w:ascii="Times New Roman" w:eastAsia="TimesNewRoman" w:hAnsi="Times New Roman" w:cs="Times New Roman"/>
          <w:sz w:val="24"/>
          <w:szCs w:val="24"/>
          <w:lang w:val="en-GB"/>
        </w:rPr>
        <w:t xml:space="preserve"> in </w:t>
      </w:r>
      <w:r w:rsidR="00FE24BF">
        <w:rPr>
          <w:rFonts w:ascii="Times New Roman" w:eastAsia="TimesNewRoman" w:hAnsi="Times New Roman" w:cs="Times New Roman"/>
          <w:sz w:val="24"/>
          <w:szCs w:val="24"/>
          <w:lang w:val="en-GB"/>
        </w:rPr>
        <w:t>adolescents</w:t>
      </w:r>
      <w:r w:rsidR="00C47992">
        <w:rPr>
          <w:rFonts w:ascii="Times New Roman" w:eastAsia="TimesNewRoman" w:hAnsi="Times New Roman" w:cs="Times New Roman"/>
          <w:sz w:val="24"/>
          <w:szCs w:val="24"/>
          <w:lang w:val="en-GB"/>
        </w:rPr>
        <w:t xml:space="preserve"> with and without a developmental language disorder</w:t>
      </w:r>
      <w:r w:rsidR="008B2B24">
        <w:rPr>
          <w:rFonts w:ascii="Times New Roman" w:eastAsia="TimesNewRoman" w:hAnsi="Times New Roman" w:cs="Times New Roman"/>
          <w:sz w:val="24"/>
          <w:szCs w:val="24"/>
          <w:lang w:val="en-GB"/>
        </w:rPr>
        <w:t xml:space="preserve"> </w:t>
      </w:r>
      <w:r w:rsidR="008B2B24" w:rsidRPr="0031470D">
        <w:rPr>
          <w:rFonts w:ascii="Times New Roman" w:eastAsia="TimesNewRoman" w:hAnsi="Times New Roman" w:cs="Times New Roman"/>
          <w:sz w:val="24"/>
          <w:szCs w:val="24"/>
          <w:lang w:val="en-GB"/>
        </w:rPr>
        <w:t>(van den Bedem, Dockrell, van Alphen &amp; Rieffe, 2020)</w:t>
      </w:r>
      <w:r w:rsidR="00080E7B" w:rsidRPr="0031470D">
        <w:rPr>
          <w:rFonts w:ascii="Times New Roman" w:eastAsia="TimesNewRoman" w:hAnsi="Times New Roman" w:cs="Times New Roman"/>
          <w:sz w:val="24"/>
          <w:szCs w:val="24"/>
          <w:lang w:val="en-GB"/>
        </w:rPr>
        <w:t>.</w:t>
      </w:r>
    </w:p>
    <w:p w14:paraId="6D94713B" w14:textId="3CFD906A" w:rsidR="00BD1145" w:rsidRPr="00897DAB" w:rsidRDefault="0080145E" w:rsidP="0080145E">
      <w:pPr>
        <w:spacing w:line="480" w:lineRule="auto"/>
        <w:ind w:firstLine="708"/>
        <w:rPr>
          <w:rFonts w:ascii="Times New Roman" w:hAnsi="Times New Roman" w:cs="Times New Roman"/>
          <w:sz w:val="24"/>
          <w:szCs w:val="24"/>
          <w:lang w:val="en-GB"/>
        </w:rPr>
      </w:pPr>
      <w:r w:rsidRPr="0031470D">
        <w:rPr>
          <w:rFonts w:ascii="Times New Roman" w:eastAsia="TimesNewRoman" w:hAnsi="Times New Roman" w:cs="Times New Roman"/>
          <w:b/>
          <w:bCs/>
          <w:sz w:val="24"/>
          <w:szCs w:val="24"/>
          <w:lang w:val="en-GB"/>
        </w:rPr>
        <w:t>BSGQ</w:t>
      </w:r>
      <w:r w:rsidRPr="0031470D">
        <w:rPr>
          <w:rFonts w:asciiTheme="majorBidi" w:hAnsiTheme="majorBidi" w:cstheme="majorBidi"/>
          <w:b/>
          <w:bCs/>
          <w:sz w:val="24"/>
          <w:szCs w:val="24"/>
          <w:lang w:val="en-GB"/>
        </w:rPr>
        <w:t xml:space="preserve">. </w:t>
      </w:r>
      <w:r w:rsidR="005A008B" w:rsidRPr="0031470D">
        <w:rPr>
          <w:rFonts w:asciiTheme="majorBidi" w:hAnsiTheme="majorBidi" w:cstheme="majorBidi"/>
          <w:sz w:val="24"/>
          <w:szCs w:val="24"/>
          <w:lang w:val="en-GB"/>
        </w:rPr>
        <w:t>Two separate studies</w:t>
      </w:r>
      <w:r w:rsidRPr="0031470D">
        <w:rPr>
          <w:rFonts w:asciiTheme="majorBidi" w:hAnsiTheme="majorBidi" w:cstheme="majorBidi"/>
          <w:sz w:val="24"/>
          <w:szCs w:val="24"/>
          <w:lang w:val="en-GB"/>
        </w:rPr>
        <w:t xml:space="preserve"> </w:t>
      </w:r>
      <w:r w:rsidR="00462AF0" w:rsidRPr="0031470D">
        <w:rPr>
          <w:rFonts w:asciiTheme="majorBidi" w:hAnsiTheme="majorBidi" w:cstheme="majorBidi"/>
          <w:sz w:val="24"/>
          <w:szCs w:val="24"/>
          <w:lang w:val="en-GB"/>
        </w:rPr>
        <w:t xml:space="preserve">confirmed that </w:t>
      </w:r>
      <w:r w:rsidRPr="0031470D">
        <w:rPr>
          <w:rFonts w:asciiTheme="majorBidi" w:hAnsiTheme="majorBidi" w:cstheme="majorBidi"/>
          <w:sz w:val="24"/>
          <w:szCs w:val="24"/>
          <w:lang w:val="en-GB"/>
        </w:rPr>
        <w:t xml:space="preserve">the BSGQ </w:t>
      </w:r>
      <w:r w:rsidR="00462AF0" w:rsidRPr="0031470D">
        <w:rPr>
          <w:rFonts w:asciiTheme="majorBidi" w:hAnsiTheme="majorBidi" w:cstheme="majorBidi"/>
          <w:sz w:val="24"/>
          <w:szCs w:val="24"/>
          <w:lang w:val="en-GB"/>
        </w:rPr>
        <w:t xml:space="preserve">can used validly </w:t>
      </w:r>
      <w:r w:rsidRPr="0031470D">
        <w:rPr>
          <w:rFonts w:asciiTheme="majorBidi" w:hAnsiTheme="majorBidi" w:cstheme="majorBidi"/>
          <w:sz w:val="24"/>
          <w:szCs w:val="24"/>
          <w:lang w:val="en-GB"/>
        </w:rPr>
        <w:t xml:space="preserve">in </w:t>
      </w:r>
      <w:r w:rsidR="005470A7">
        <w:rPr>
          <w:rFonts w:asciiTheme="majorBidi" w:hAnsiTheme="majorBidi" w:cstheme="majorBidi"/>
          <w:sz w:val="24"/>
          <w:szCs w:val="24"/>
          <w:lang w:val="en-GB"/>
        </w:rPr>
        <w:t xml:space="preserve">both </w:t>
      </w:r>
      <w:r w:rsidRPr="0031470D">
        <w:rPr>
          <w:rFonts w:asciiTheme="majorBidi" w:hAnsiTheme="majorBidi" w:cstheme="majorBidi"/>
          <w:sz w:val="24"/>
          <w:szCs w:val="24"/>
          <w:lang w:val="en-GB"/>
        </w:rPr>
        <w:t>adolescents with</w:t>
      </w:r>
      <w:r w:rsidR="005A008B" w:rsidRPr="0031470D">
        <w:rPr>
          <w:rFonts w:asciiTheme="majorBidi" w:hAnsiTheme="majorBidi" w:cstheme="majorBidi"/>
          <w:sz w:val="24"/>
          <w:szCs w:val="24"/>
          <w:lang w:val="en-GB"/>
        </w:rPr>
        <w:t xml:space="preserve"> and without hearing loss (Novin &amp; Rieffe, 2015; Broekhof et al., 2020). </w:t>
      </w:r>
      <w:proofErr w:type="spellStart"/>
      <w:r w:rsidR="005A008B" w:rsidRPr="0031470D">
        <w:rPr>
          <w:rFonts w:asciiTheme="majorBidi" w:hAnsiTheme="majorBidi" w:cstheme="majorBidi"/>
          <w:sz w:val="24"/>
          <w:szCs w:val="24"/>
          <w:lang w:val="en-GB"/>
        </w:rPr>
        <w:t>Novin</w:t>
      </w:r>
      <w:proofErr w:type="spellEnd"/>
      <w:r w:rsidR="005A008B" w:rsidRPr="0031470D">
        <w:rPr>
          <w:rFonts w:asciiTheme="majorBidi" w:hAnsiTheme="majorBidi" w:cstheme="majorBidi"/>
          <w:sz w:val="24"/>
          <w:szCs w:val="24"/>
          <w:lang w:val="en-GB"/>
        </w:rPr>
        <w:t xml:space="preserve"> and Rieffe</w:t>
      </w:r>
      <w:r w:rsidR="003F54D6">
        <w:rPr>
          <w:rFonts w:asciiTheme="majorBidi" w:hAnsiTheme="majorBidi" w:cstheme="majorBidi"/>
          <w:sz w:val="24"/>
          <w:szCs w:val="24"/>
          <w:lang w:val="en-GB"/>
        </w:rPr>
        <w:t xml:space="preserve"> (2015)</w:t>
      </w:r>
      <w:r w:rsidR="005A008B" w:rsidRPr="0031470D">
        <w:rPr>
          <w:rFonts w:asciiTheme="majorBidi" w:hAnsiTheme="majorBidi" w:cstheme="majorBidi"/>
          <w:sz w:val="24"/>
          <w:szCs w:val="24"/>
          <w:lang w:val="en-GB"/>
        </w:rPr>
        <w:t xml:space="preserve"> validated the use of the BSGQ in</w:t>
      </w:r>
      <w:r w:rsidR="00462AF0" w:rsidRPr="0031470D">
        <w:rPr>
          <w:rFonts w:asciiTheme="majorBidi" w:hAnsiTheme="majorBidi" w:cstheme="majorBidi"/>
          <w:sz w:val="24"/>
          <w:szCs w:val="24"/>
          <w:lang w:val="en-GB"/>
        </w:rPr>
        <w:t xml:space="preserve"> a hearing sample of</w:t>
      </w:r>
      <w:r w:rsidR="005A008B" w:rsidRPr="0031470D">
        <w:rPr>
          <w:rFonts w:asciiTheme="majorBidi" w:hAnsiTheme="majorBidi" w:cstheme="majorBidi"/>
          <w:sz w:val="24"/>
          <w:szCs w:val="24"/>
          <w:lang w:val="en-GB"/>
        </w:rPr>
        <w:t xml:space="preserve"> 9</w:t>
      </w:r>
      <w:r w:rsidR="00462AF0" w:rsidRPr="0031470D">
        <w:rPr>
          <w:rFonts w:asciiTheme="majorBidi" w:hAnsiTheme="majorBidi" w:cstheme="majorBidi"/>
          <w:sz w:val="24"/>
          <w:szCs w:val="24"/>
          <w:lang w:val="en-GB"/>
        </w:rPr>
        <w:t xml:space="preserve"> to </w:t>
      </w:r>
      <w:r w:rsidR="003F54D6" w:rsidRPr="0031470D">
        <w:rPr>
          <w:rFonts w:asciiTheme="majorBidi" w:hAnsiTheme="majorBidi" w:cstheme="majorBidi"/>
          <w:sz w:val="24"/>
          <w:szCs w:val="24"/>
          <w:lang w:val="en-GB"/>
        </w:rPr>
        <w:t>14-year</w:t>
      </w:r>
      <w:r w:rsidR="005A008B" w:rsidRPr="0031470D">
        <w:rPr>
          <w:rFonts w:asciiTheme="majorBidi" w:hAnsiTheme="majorBidi" w:cstheme="majorBidi"/>
          <w:sz w:val="24"/>
          <w:szCs w:val="24"/>
          <w:lang w:val="en-GB"/>
        </w:rPr>
        <w:t xml:space="preserve"> </w:t>
      </w:r>
      <w:r w:rsidR="005A008B" w:rsidRPr="0031470D">
        <w:rPr>
          <w:rFonts w:asciiTheme="majorBidi" w:hAnsiTheme="majorBidi" w:cstheme="majorBidi"/>
          <w:sz w:val="24"/>
          <w:szCs w:val="24"/>
          <w:lang w:val="en-GB"/>
        </w:rPr>
        <w:lastRenderedPageBreak/>
        <w:t xml:space="preserve">olds. In their study, shame was uniquely associated </w:t>
      </w:r>
      <w:r w:rsidR="003F54D6" w:rsidRPr="0031470D">
        <w:rPr>
          <w:rFonts w:asciiTheme="majorBidi" w:hAnsiTheme="majorBidi" w:cstheme="majorBidi"/>
          <w:sz w:val="24"/>
          <w:szCs w:val="24"/>
          <w:lang w:val="en-GB"/>
        </w:rPr>
        <w:t>with higher</w:t>
      </w:r>
      <w:r w:rsidR="00462AF0" w:rsidRPr="0031470D">
        <w:rPr>
          <w:rFonts w:asciiTheme="majorBidi" w:hAnsiTheme="majorBidi" w:cstheme="majorBidi"/>
          <w:sz w:val="24"/>
          <w:szCs w:val="24"/>
          <w:lang w:val="en-GB"/>
        </w:rPr>
        <w:t xml:space="preserve"> levels of social anxiety and worry, and guilt </w:t>
      </w:r>
      <w:r w:rsidR="00462AF0" w:rsidRPr="00897DAB">
        <w:rPr>
          <w:rFonts w:ascii="Times New Roman" w:hAnsi="Times New Roman" w:cs="Times New Roman"/>
          <w:sz w:val="24"/>
          <w:szCs w:val="24"/>
          <w:lang w:val="en-GB"/>
        </w:rPr>
        <w:t xml:space="preserve">was uniquely associated with lower levels of conduct problems as reported by children and teachers. Broekhof and colleagues (2020) validated the use of the BSGQ in 9 to </w:t>
      </w:r>
      <w:r w:rsidR="003F54D6" w:rsidRPr="00897DAB">
        <w:rPr>
          <w:rFonts w:ascii="Times New Roman" w:hAnsi="Times New Roman" w:cs="Times New Roman"/>
          <w:sz w:val="24"/>
          <w:szCs w:val="24"/>
          <w:lang w:val="en-GB"/>
        </w:rPr>
        <w:t>15-year</w:t>
      </w:r>
      <w:r w:rsidR="00BD1145" w:rsidRPr="00897DAB">
        <w:rPr>
          <w:rFonts w:ascii="Times New Roman" w:hAnsi="Times New Roman" w:cs="Times New Roman"/>
          <w:sz w:val="24"/>
          <w:szCs w:val="24"/>
          <w:lang w:val="en-GB"/>
        </w:rPr>
        <w:t xml:space="preserve"> </w:t>
      </w:r>
      <w:r w:rsidR="00462AF0" w:rsidRPr="00897DAB">
        <w:rPr>
          <w:rFonts w:ascii="Times New Roman" w:hAnsi="Times New Roman" w:cs="Times New Roman"/>
          <w:sz w:val="24"/>
          <w:szCs w:val="24"/>
          <w:lang w:val="en-GB"/>
        </w:rPr>
        <w:t>olds</w:t>
      </w:r>
      <w:r w:rsidR="00BD1145" w:rsidRPr="00897DAB">
        <w:rPr>
          <w:rFonts w:ascii="Times New Roman" w:hAnsi="Times New Roman" w:cs="Times New Roman"/>
          <w:sz w:val="24"/>
          <w:szCs w:val="24"/>
          <w:lang w:val="en-GB"/>
        </w:rPr>
        <w:t xml:space="preserve"> with hearing loss. This study indicated that shame was uniquely associated with more a lower self-esteem, and guilt was uniquely associated with higher levels of delinquency and psychopathic behaviours</w:t>
      </w:r>
      <w:r w:rsidR="008B2B24">
        <w:rPr>
          <w:rFonts w:ascii="Times New Roman" w:hAnsi="Times New Roman" w:cs="Times New Roman"/>
          <w:sz w:val="24"/>
          <w:szCs w:val="24"/>
          <w:lang w:val="en-GB"/>
        </w:rPr>
        <w:t>.</w:t>
      </w:r>
    </w:p>
    <w:p w14:paraId="40705C17" w14:textId="7D7612C8" w:rsidR="00897DAB" w:rsidRPr="008B2B24" w:rsidRDefault="00BD1145" w:rsidP="008B2B24">
      <w:pPr>
        <w:spacing w:line="480" w:lineRule="auto"/>
        <w:ind w:firstLine="708"/>
        <w:rPr>
          <w:rFonts w:ascii="Times New Roman" w:hAnsi="Times New Roman" w:cs="Times New Roman"/>
          <w:sz w:val="24"/>
          <w:szCs w:val="24"/>
          <w:shd w:val="clear" w:color="auto" w:fill="FFFFFF"/>
          <w:lang w:val="en-US"/>
        </w:rPr>
      </w:pPr>
      <w:r w:rsidRPr="00FE24BF">
        <w:rPr>
          <w:rFonts w:ascii="Times New Roman" w:hAnsi="Times New Roman" w:cs="Times New Roman"/>
          <w:sz w:val="24"/>
          <w:szCs w:val="24"/>
          <w:shd w:val="clear" w:color="auto" w:fill="FFFFFF"/>
          <w:lang w:val="en-US"/>
        </w:rPr>
        <w:t>Based on previous studies, we can conclude that both types of aggression and shame and guilt as measured by the IRPA and BSGQ are differently related to theoretically important variables in adolescence.</w:t>
      </w:r>
      <w:r w:rsidR="00AB72D1" w:rsidRPr="00FE24BF">
        <w:rPr>
          <w:rFonts w:ascii="Times New Roman" w:hAnsi="Times New Roman" w:cs="Times New Roman"/>
          <w:sz w:val="24"/>
          <w:szCs w:val="24"/>
          <w:shd w:val="clear" w:color="auto" w:fill="FFFFFF"/>
          <w:lang w:val="en-US"/>
        </w:rPr>
        <w:t xml:space="preserve"> This indicates that both the IRPA and BSGQ display </w:t>
      </w:r>
      <w:r w:rsidR="00AB72D1" w:rsidRPr="008B2B24">
        <w:rPr>
          <w:rFonts w:ascii="Times New Roman" w:hAnsi="Times New Roman" w:cs="Times New Roman"/>
          <w:sz w:val="24"/>
          <w:szCs w:val="24"/>
          <w:shd w:val="clear" w:color="auto" w:fill="FFFFFF"/>
          <w:lang w:val="en-US"/>
        </w:rPr>
        <w:t>convergent and discriminant validity.</w:t>
      </w:r>
    </w:p>
    <w:p w14:paraId="35BB6B7B" w14:textId="15BB562C" w:rsidR="00897DAB" w:rsidRPr="008B2B24" w:rsidRDefault="00897DAB" w:rsidP="008B2B24">
      <w:pPr>
        <w:spacing w:line="480" w:lineRule="auto"/>
        <w:ind w:left="284" w:hanging="284"/>
        <w:rPr>
          <w:rFonts w:ascii="Times New Roman" w:hAnsi="Times New Roman" w:cs="Times New Roman"/>
          <w:sz w:val="24"/>
          <w:szCs w:val="24"/>
          <w:shd w:val="clear" w:color="auto" w:fill="FFFFFF"/>
          <w:lang w:val="en-US"/>
        </w:rPr>
      </w:pPr>
    </w:p>
    <w:p w14:paraId="16650522" w14:textId="77777777" w:rsidR="005470A7" w:rsidRPr="005470A7" w:rsidRDefault="00897DAB" w:rsidP="005470A7">
      <w:pPr>
        <w:spacing w:line="480" w:lineRule="auto"/>
        <w:ind w:left="284" w:hanging="284"/>
        <w:rPr>
          <w:rFonts w:ascii="Times New Roman" w:hAnsi="Times New Roman" w:cs="Times New Roman"/>
          <w:b/>
          <w:bCs/>
          <w:sz w:val="24"/>
          <w:szCs w:val="24"/>
          <w:shd w:val="clear" w:color="auto" w:fill="FFFFFF"/>
        </w:rPr>
      </w:pPr>
      <w:r w:rsidRPr="005470A7">
        <w:rPr>
          <w:rFonts w:ascii="Times New Roman" w:hAnsi="Times New Roman" w:cs="Times New Roman"/>
          <w:b/>
          <w:bCs/>
          <w:sz w:val="24"/>
          <w:szCs w:val="24"/>
          <w:shd w:val="clear" w:color="auto" w:fill="FFFFFF"/>
        </w:rPr>
        <w:t>References:</w:t>
      </w:r>
    </w:p>
    <w:p w14:paraId="7F750F27" w14:textId="7BEB8BF4" w:rsidR="008B2B24" w:rsidRPr="00AE72CB" w:rsidRDefault="008B2B24" w:rsidP="005470A7">
      <w:pPr>
        <w:spacing w:line="480" w:lineRule="auto"/>
        <w:ind w:left="284" w:hanging="284"/>
        <w:rPr>
          <w:rFonts w:ascii="Times New Roman" w:hAnsi="Times New Roman" w:cs="Times New Roman"/>
          <w:b/>
          <w:bCs/>
          <w:sz w:val="24"/>
          <w:szCs w:val="24"/>
          <w:shd w:val="clear" w:color="auto" w:fill="FFFFFF"/>
          <w:lang w:val="en-US"/>
        </w:rPr>
      </w:pPr>
      <w:r w:rsidRPr="005470A7">
        <w:rPr>
          <w:rFonts w:ascii="Times New Roman" w:hAnsi="Times New Roman" w:cs="Times New Roman"/>
          <w:sz w:val="24"/>
          <w:szCs w:val="24"/>
        </w:rPr>
        <w:t>Broekhof, E., Kouwenberg, M., Oosterveld, P., Frijns, J. H. M., &amp; Rieffe, C. (2020). </w:t>
      </w:r>
      <w:r w:rsidRPr="005470A7">
        <w:rPr>
          <w:rFonts w:ascii="Times New Roman" w:hAnsi="Times New Roman" w:cs="Times New Roman"/>
          <w:sz w:val="24"/>
          <w:szCs w:val="24"/>
          <w:lang w:val="en-US"/>
        </w:rPr>
        <w:t xml:space="preserve">Use of the Brief Shame and Guilt Questionnaire in </w:t>
      </w:r>
      <w:r w:rsidR="00C66B0B" w:rsidRPr="005470A7">
        <w:rPr>
          <w:rFonts w:ascii="Times New Roman" w:hAnsi="Times New Roman" w:cs="Times New Roman"/>
          <w:sz w:val="24"/>
          <w:szCs w:val="24"/>
          <w:lang w:val="en-US"/>
        </w:rPr>
        <w:t>d</w:t>
      </w:r>
      <w:r w:rsidRPr="005470A7">
        <w:rPr>
          <w:rFonts w:ascii="Times New Roman" w:hAnsi="Times New Roman" w:cs="Times New Roman"/>
          <w:sz w:val="24"/>
          <w:szCs w:val="24"/>
          <w:lang w:val="en-US"/>
        </w:rPr>
        <w:t xml:space="preserve">eaf and </w:t>
      </w:r>
      <w:r w:rsidR="00C66B0B" w:rsidRPr="005470A7">
        <w:rPr>
          <w:rFonts w:ascii="Times New Roman" w:hAnsi="Times New Roman" w:cs="Times New Roman"/>
          <w:sz w:val="24"/>
          <w:szCs w:val="24"/>
          <w:lang w:val="en-US"/>
        </w:rPr>
        <w:t>h</w:t>
      </w:r>
      <w:r w:rsidRPr="005470A7">
        <w:rPr>
          <w:rFonts w:ascii="Times New Roman" w:hAnsi="Times New Roman" w:cs="Times New Roman"/>
          <w:sz w:val="24"/>
          <w:szCs w:val="24"/>
          <w:lang w:val="en-US"/>
        </w:rPr>
        <w:t xml:space="preserve">ard of </w:t>
      </w:r>
      <w:r w:rsidR="00C66B0B" w:rsidRPr="005470A7">
        <w:rPr>
          <w:rFonts w:ascii="Times New Roman" w:hAnsi="Times New Roman" w:cs="Times New Roman"/>
          <w:sz w:val="24"/>
          <w:szCs w:val="24"/>
          <w:lang w:val="en-US"/>
        </w:rPr>
        <w:t>h</w:t>
      </w:r>
      <w:r w:rsidRPr="005470A7">
        <w:rPr>
          <w:rFonts w:ascii="Times New Roman" w:hAnsi="Times New Roman" w:cs="Times New Roman"/>
          <w:sz w:val="24"/>
          <w:szCs w:val="24"/>
          <w:lang w:val="en-US"/>
        </w:rPr>
        <w:t xml:space="preserve">earing </w:t>
      </w:r>
      <w:r w:rsidR="00C66B0B" w:rsidRPr="005470A7">
        <w:rPr>
          <w:rFonts w:ascii="Times New Roman" w:hAnsi="Times New Roman" w:cs="Times New Roman"/>
          <w:sz w:val="24"/>
          <w:szCs w:val="24"/>
          <w:lang w:val="en-US"/>
        </w:rPr>
        <w:t>c</w:t>
      </w:r>
      <w:r w:rsidRPr="005470A7">
        <w:rPr>
          <w:rFonts w:ascii="Times New Roman" w:hAnsi="Times New Roman" w:cs="Times New Roman"/>
          <w:sz w:val="24"/>
          <w:szCs w:val="24"/>
          <w:lang w:val="en-US"/>
        </w:rPr>
        <w:t xml:space="preserve">hildren and </w:t>
      </w:r>
      <w:r w:rsidR="00C66B0B" w:rsidRPr="005470A7">
        <w:rPr>
          <w:rFonts w:ascii="Times New Roman" w:hAnsi="Times New Roman" w:cs="Times New Roman"/>
          <w:sz w:val="24"/>
          <w:szCs w:val="24"/>
          <w:lang w:val="en-US"/>
        </w:rPr>
        <w:t>a</w:t>
      </w:r>
      <w:r w:rsidRPr="005470A7">
        <w:rPr>
          <w:rFonts w:ascii="Times New Roman" w:hAnsi="Times New Roman" w:cs="Times New Roman"/>
          <w:sz w:val="24"/>
          <w:szCs w:val="24"/>
          <w:lang w:val="en-US"/>
        </w:rPr>
        <w:t>dolescents. </w:t>
      </w:r>
      <w:r w:rsidRPr="005470A7">
        <w:rPr>
          <w:rStyle w:val="Emphasis"/>
          <w:rFonts w:ascii="Times New Roman" w:hAnsi="Times New Roman" w:cs="Times New Roman"/>
          <w:sz w:val="24"/>
          <w:szCs w:val="24"/>
          <w:lang w:val="en-US"/>
        </w:rPr>
        <w:t>Assessment</w:t>
      </w:r>
      <w:r w:rsidR="00C66B0B" w:rsidRPr="005470A7">
        <w:rPr>
          <w:rStyle w:val="Emphasis"/>
          <w:rFonts w:ascii="Times New Roman" w:hAnsi="Times New Roman" w:cs="Times New Roman"/>
          <w:sz w:val="24"/>
          <w:szCs w:val="24"/>
          <w:lang w:val="en-US"/>
        </w:rPr>
        <w:t xml:space="preserve">, 24, </w:t>
      </w:r>
      <w:r w:rsidR="00C66B0B" w:rsidRPr="005470A7">
        <w:rPr>
          <w:rStyle w:val="Emphasis"/>
          <w:rFonts w:ascii="Times New Roman" w:hAnsi="Times New Roman" w:cs="Times New Roman"/>
          <w:i w:val="0"/>
          <w:iCs w:val="0"/>
          <w:sz w:val="24"/>
          <w:szCs w:val="24"/>
          <w:lang w:val="en-US"/>
        </w:rPr>
        <w:t>194-205</w:t>
      </w:r>
      <w:r w:rsidRPr="005470A7">
        <w:rPr>
          <w:rFonts w:ascii="Times New Roman" w:hAnsi="Times New Roman" w:cs="Times New Roman"/>
          <w:sz w:val="24"/>
          <w:szCs w:val="24"/>
          <w:lang w:val="en-US"/>
        </w:rPr>
        <w:t xml:space="preserve">. </w:t>
      </w:r>
      <w:proofErr w:type="spellStart"/>
      <w:r w:rsidRPr="005470A7">
        <w:rPr>
          <w:rFonts w:ascii="Times New Roman" w:hAnsi="Times New Roman" w:cs="Times New Roman"/>
          <w:sz w:val="24"/>
          <w:szCs w:val="24"/>
          <w:lang w:val="en-US"/>
        </w:rPr>
        <w:t>doi</w:t>
      </w:r>
      <w:proofErr w:type="spellEnd"/>
      <w:r w:rsidRPr="005470A7">
        <w:rPr>
          <w:rFonts w:ascii="Times New Roman" w:hAnsi="Times New Roman" w:cs="Times New Roman"/>
          <w:sz w:val="24"/>
          <w:szCs w:val="24"/>
          <w:lang w:val="en-US"/>
        </w:rPr>
        <w:t>: 10.1177/1073191117725169</w:t>
      </w:r>
    </w:p>
    <w:p w14:paraId="1E7CA5B2" w14:textId="6276B7C6" w:rsidR="00CF140B" w:rsidRPr="005470A7" w:rsidRDefault="00897DAB" w:rsidP="008B2B24">
      <w:pPr>
        <w:shd w:val="clear" w:color="auto" w:fill="FFFFFF"/>
        <w:spacing w:line="480" w:lineRule="auto"/>
        <w:ind w:left="284" w:right="272" w:hanging="284"/>
        <w:rPr>
          <w:rFonts w:ascii="Times New Roman" w:hAnsi="Times New Roman" w:cs="Times New Roman"/>
          <w:sz w:val="24"/>
          <w:szCs w:val="24"/>
          <w:lang w:val="en-US"/>
        </w:rPr>
      </w:pPr>
      <w:proofErr w:type="spellStart"/>
      <w:r w:rsidRPr="00AE72CB">
        <w:rPr>
          <w:rFonts w:ascii="Times New Roman" w:hAnsi="Times New Roman" w:cs="Times New Roman"/>
          <w:sz w:val="24"/>
          <w:szCs w:val="24"/>
          <w:lang w:val="en-US"/>
        </w:rPr>
        <w:t>Novin</w:t>
      </w:r>
      <w:proofErr w:type="spellEnd"/>
      <w:r w:rsidRPr="00AE72CB">
        <w:rPr>
          <w:rFonts w:ascii="Times New Roman" w:hAnsi="Times New Roman" w:cs="Times New Roman"/>
          <w:sz w:val="24"/>
          <w:szCs w:val="24"/>
          <w:lang w:val="en-US"/>
        </w:rPr>
        <w:t>, S., &amp; Rieffe, C. (2015). </w:t>
      </w:r>
      <w:r w:rsidRPr="005470A7">
        <w:rPr>
          <w:rFonts w:ascii="Times New Roman" w:hAnsi="Times New Roman" w:cs="Times New Roman"/>
          <w:sz w:val="24"/>
          <w:szCs w:val="24"/>
          <w:lang w:val="en-US"/>
        </w:rPr>
        <w:t>Validation of the Brief Shame and Guilt Questionnaire for Children. </w:t>
      </w:r>
      <w:r w:rsidRPr="005470A7">
        <w:rPr>
          <w:rStyle w:val="Emphasis"/>
          <w:rFonts w:ascii="Times New Roman" w:hAnsi="Times New Roman" w:cs="Times New Roman"/>
          <w:sz w:val="24"/>
          <w:szCs w:val="24"/>
          <w:lang w:val="en-US"/>
        </w:rPr>
        <w:t>Personality and Individual Differences, 85, </w:t>
      </w:r>
      <w:r w:rsidRPr="005470A7">
        <w:rPr>
          <w:rFonts w:ascii="Times New Roman" w:hAnsi="Times New Roman" w:cs="Times New Roman"/>
          <w:sz w:val="24"/>
          <w:szCs w:val="24"/>
          <w:lang w:val="en-US"/>
        </w:rPr>
        <w:t>56-59. doi:10.1016/j.paid.2015.04.028</w:t>
      </w:r>
    </w:p>
    <w:p w14:paraId="1D23EB91" w14:textId="2897D047" w:rsidR="008B2B24" w:rsidRPr="008B2B24" w:rsidRDefault="002D0280" w:rsidP="008B2B24">
      <w:pPr>
        <w:shd w:val="clear" w:color="auto" w:fill="FFFFFF"/>
        <w:spacing w:line="480" w:lineRule="auto"/>
        <w:ind w:left="284" w:right="272" w:hanging="284"/>
        <w:rPr>
          <w:rFonts w:ascii="Times New Roman" w:hAnsi="Times New Roman" w:cs="Times New Roman"/>
          <w:sz w:val="24"/>
          <w:szCs w:val="24"/>
          <w:lang w:val="en-US"/>
        </w:rPr>
      </w:pPr>
      <w:r>
        <w:rPr>
          <w:rFonts w:ascii="Times New Roman" w:hAnsi="Times New Roman" w:cs="Times New Roman"/>
          <w:sz w:val="24"/>
          <w:szCs w:val="24"/>
          <w:lang w:val="en-US"/>
        </w:rPr>
        <w:t>v</w:t>
      </w:r>
      <w:r w:rsidR="008B2B24" w:rsidRPr="008B2B24">
        <w:rPr>
          <w:rFonts w:ascii="Times New Roman" w:hAnsi="Times New Roman" w:cs="Times New Roman"/>
          <w:sz w:val="24"/>
          <w:szCs w:val="24"/>
          <w:lang w:val="en-US"/>
        </w:rPr>
        <w:t>an den Bedem, N. P., Dockrell, J. E., Van Alphen, P. M., &amp; Rieffe, C. (2020). Emotional competence mediates the relationship between communication problems and reactive externalizing problems in children with and without Developmental Language Disorder: A longitudinal study.</w:t>
      </w:r>
      <w:r w:rsidR="008B2B24" w:rsidRPr="008B2B24">
        <w:rPr>
          <w:rStyle w:val="Emphasis"/>
          <w:rFonts w:ascii="Times New Roman" w:hAnsi="Times New Roman" w:cs="Times New Roman"/>
          <w:sz w:val="24"/>
          <w:szCs w:val="24"/>
          <w:lang w:val="en-US"/>
        </w:rPr>
        <w:t> International Journal of Environmental Research and Public Health</w:t>
      </w:r>
      <w:r w:rsidR="008B2B24" w:rsidRPr="008B2B24">
        <w:rPr>
          <w:rFonts w:ascii="Times New Roman" w:hAnsi="Times New Roman" w:cs="Times New Roman"/>
          <w:sz w:val="24"/>
          <w:szCs w:val="24"/>
          <w:lang w:val="en-US"/>
        </w:rPr>
        <w:t xml:space="preserve">, </w:t>
      </w:r>
      <w:r w:rsidR="008B2B24" w:rsidRPr="008B2B24">
        <w:rPr>
          <w:rFonts w:ascii="Times New Roman" w:hAnsi="Times New Roman" w:cs="Times New Roman"/>
          <w:i/>
          <w:iCs/>
          <w:sz w:val="24"/>
          <w:szCs w:val="24"/>
          <w:lang w:val="en-US"/>
        </w:rPr>
        <w:t>17</w:t>
      </w:r>
      <w:r w:rsidR="008B2B24" w:rsidRPr="008B2B24">
        <w:rPr>
          <w:rFonts w:ascii="Times New Roman" w:hAnsi="Times New Roman" w:cs="Times New Roman"/>
          <w:sz w:val="24"/>
          <w:szCs w:val="24"/>
          <w:lang w:val="en-US"/>
        </w:rPr>
        <w:t>, 6008. doi: 10.3390/ijerph17166008</w:t>
      </w:r>
    </w:p>
    <w:p w14:paraId="173A2121" w14:textId="7918F7E8" w:rsidR="00F50401" w:rsidRPr="008B2B24" w:rsidRDefault="00F50401" w:rsidP="008B2B24">
      <w:pPr>
        <w:shd w:val="clear" w:color="auto" w:fill="FFFFFF"/>
        <w:spacing w:line="480" w:lineRule="auto"/>
        <w:ind w:left="284" w:right="272" w:hanging="284"/>
        <w:rPr>
          <w:rFonts w:ascii="Times New Roman" w:hAnsi="Times New Roman" w:cs="Times New Roman"/>
          <w:color w:val="2E3335"/>
          <w:sz w:val="24"/>
          <w:szCs w:val="24"/>
          <w:lang w:val="en-US"/>
        </w:rPr>
      </w:pPr>
      <w:r w:rsidRPr="008B2B24">
        <w:rPr>
          <w:rFonts w:ascii="Times New Roman" w:hAnsi="Times New Roman" w:cs="Times New Roman"/>
          <w:b/>
          <w:bCs/>
          <w:sz w:val="24"/>
          <w:szCs w:val="24"/>
          <w:lang w:val="en-US"/>
        </w:rPr>
        <w:br w:type="page"/>
      </w:r>
    </w:p>
    <w:p w14:paraId="56046A11" w14:textId="73A4E034" w:rsidR="00960AAA" w:rsidRPr="00AE72CB" w:rsidRDefault="00B423E0" w:rsidP="007C2D00">
      <w:pPr>
        <w:spacing w:line="480" w:lineRule="auto"/>
        <w:rPr>
          <w:rFonts w:asciiTheme="majorBidi" w:hAnsiTheme="majorBidi" w:cstheme="majorBidi"/>
          <w:b/>
          <w:sz w:val="24"/>
          <w:szCs w:val="24"/>
          <w:lang w:val="en-US"/>
        </w:rPr>
      </w:pPr>
      <w:r w:rsidRPr="007C2D00">
        <w:rPr>
          <w:rFonts w:asciiTheme="majorBidi" w:hAnsiTheme="majorBidi" w:cstheme="majorBidi"/>
          <w:b/>
          <w:noProof/>
          <w:sz w:val="24"/>
          <w:szCs w:val="24"/>
          <w:lang w:eastAsia="nl-NL"/>
        </w:rPr>
        <w:lastRenderedPageBreak/>
        <w:drawing>
          <wp:anchor distT="0" distB="0" distL="114300" distR="114300" simplePos="0" relativeHeight="251656704" behindDoc="1" locked="0" layoutInCell="1" allowOverlap="1" wp14:anchorId="18F28F92" wp14:editId="2C7A936E">
            <wp:simplePos x="0" y="0"/>
            <wp:positionH relativeFrom="column">
              <wp:posOffset>2134870</wp:posOffset>
            </wp:positionH>
            <wp:positionV relativeFrom="paragraph">
              <wp:posOffset>351790</wp:posOffset>
            </wp:positionV>
            <wp:extent cx="2044065" cy="2676525"/>
            <wp:effectExtent l="0" t="0" r="0" b="9525"/>
            <wp:wrapThrough wrapText="bothSides">
              <wp:wrapPolygon edited="0">
                <wp:start x="0" y="0"/>
                <wp:lineTo x="0" y="21523"/>
                <wp:lineTo x="21338" y="21523"/>
                <wp:lineTo x="21338" y="0"/>
                <wp:lineTo x="0" y="0"/>
              </wp:wrapPolygon>
            </wp:wrapThrough>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active.bmp"/>
                    <pic:cNvPicPr/>
                  </pic:nvPicPr>
                  <pic:blipFill>
                    <a:blip r:embed="rId6" cstate="print">
                      <a:extLst>
                        <a:ext uri="{28A0092B-C50C-407E-A947-70E740481C1C}">
                          <a14:useLocalDpi xmlns:a14="http://schemas.microsoft.com/office/drawing/2010/main" val="0"/>
                        </a:ext>
                      </a:extLst>
                    </a:blip>
                    <a:stretch>
                      <a:fillRect/>
                    </a:stretch>
                  </pic:blipFill>
                  <pic:spPr>
                    <a:xfrm>
                      <a:off x="0" y="0"/>
                      <a:ext cx="2044065" cy="2676525"/>
                    </a:xfrm>
                    <a:prstGeom prst="rect">
                      <a:avLst/>
                    </a:prstGeom>
                  </pic:spPr>
                </pic:pic>
              </a:graphicData>
            </a:graphic>
            <wp14:sizeRelH relativeFrom="page">
              <wp14:pctWidth>0</wp14:pctWidth>
            </wp14:sizeRelH>
            <wp14:sizeRelV relativeFrom="page">
              <wp14:pctHeight>0</wp14:pctHeight>
            </wp14:sizeRelV>
          </wp:anchor>
        </w:drawing>
      </w:r>
      <w:r w:rsidRPr="007C2D00">
        <w:rPr>
          <w:rFonts w:asciiTheme="majorBidi" w:hAnsiTheme="majorBidi" w:cstheme="majorBidi"/>
          <w:b/>
          <w:noProof/>
          <w:sz w:val="24"/>
          <w:szCs w:val="24"/>
          <w:lang w:eastAsia="nl-NL"/>
        </w:rPr>
        <w:drawing>
          <wp:anchor distT="0" distB="0" distL="114300" distR="114300" simplePos="0" relativeHeight="251658752" behindDoc="1" locked="0" layoutInCell="1" allowOverlap="1" wp14:anchorId="7576B00F" wp14:editId="654D2C21">
            <wp:simplePos x="0" y="0"/>
            <wp:positionH relativeFrom="column">
              <wp:posOffset>-6985</wp:posOffset>
            </wp:positionH>
            <wp:positionV relativeFrom="paragraph">
              <wp:posOffset>351790</wp:posOffset>
            </wp:positionV>
            <wp:extent cx="2044065" cy="2673985"/>
            <wp:effectExtent l="0" t="0" r="0" b="0"/>
            <wp:wrapThrough wrapText="bothSides">
              <wp:wrapPolygon edited="0">
                <wp:start x="0" y="0"/>
                <wp:lineTo x="0" y="21390"/>
                <wp:lineTo x="21338" y="21390"/>
                <wp:lineTo x="21338" y="0"/>
                <wp:lineTo x="0" y="0"/>
              </wp:wrapPolygon>
            </wp:wrapThrough>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ctive.bmp"/>
                    <pic:cNvPicPr/>
                  </pic:nvPicPr>
                  <pic:blipFill>
                    <a:blip r:embed="rId7" cstate="print">
                      <a:extLst>
                        <a:ext uri="{28A0092B-C50C-407E-A947-70E740481C1C}">
                          <a14:useLocalDpi xmlns:a14="http://schemas.microsoft.com/office/drawing/2010/main" val="0"/>
                        </a:ext>
                      </a:extLst>
                    </a:blip>
                    <a:stretch>
                      <a:fillRect/>
                    </a:stretch>
                  </pic:blipFill>
                  <pic:spPr>
                    <a:xfrm>
                      <a:off x="0" y="0"/>
                      <a:ext cx="2044065" cy="2673985"/>
                    </a:xfrm>
                    <a:prstGeom prst="rect">
                      <a:avLst/>
                    </a:prstGeom>
                  </pic:spPr>
                </pic:pic>
              </a:graphicData>
            </a:graphic>
            <wp14:sizeRelH relativeFrom="page">
              <wp14:pctWidth>0</wp14:pctWidth>
            </wp14:sizeRelH>
            <wp14:sizeRelV relativeFrom="page">
              <wp14:pctHeight>0</wp14:pctHeight>
            </wp14:sizeRelV>
          </wp:anchor>
        </w:drawing>
      </w:r>
      <w:r w:rsidR="00593A0A" w:rsidRPr="00E8013B">
        <w:rPr>
          <w:rFonts w:asciiTheme="majorBidi" w:hAnsiTheme="majorBidi" w:cstheme="majorBidi"/>
          <w:b/>
          <w:sz w:val="24"/>
          <w:szCs w:val="24"/>
          <w:lang w:val="en-US"/>
        </w:rPr>
        <w:t>A.</w:t>
      </w:r>
      <w:r w:rsidR="00593A0A" w:rsidRPr="00E8013B">
        <w:rPr>
          <w:rFonts w:asciiTheme="majorBidi" w:hAnsiTheme="majorBidi" w:cstheme="majorBidi"/>
          <w:b/>
          <w:sz w:val="24"/>
          <w:szCs w:val="24"/>
          <w:lang w:val="en-US"/>
        </w:rPr>
        <w:tab/>
      </w:r>
      <w:r w:rsidR="00593A0A" w:rsidRPr="00E8013B">
        <w:rPr>
          <w:rFonts w:asciiTheme="majorBidi" w:hAnsiTheme="majorBidi" w:cstheme="majorBidi"/>
          <w:b/>
          <w:sz w:val="24"/>
          <w:szCs w:val="24"/>
          <w:lang w:val="en-US"/>
        </w:rPr>
        <w:tab/>
      </w:r>
      <w:r w:rsidR="00593A0A" w:rsidRPr="00E8013B">
        <w:rPr>
          <w:rFonts w:asciiTheme="majorBidi" w:hAnsiTheme="majorBidi" w:cstheme="majorBidi"/>
          <w:b/>
          <w:sz w:val="24"/>
          <w:szCs w:val="24"/>
          <w:lang w:val="en-US"/>
        </w:rPr>
        <w:tab/>
      </w:r>
      <w:r w:rsidR="00593A0A" w:rsidRPr="00E8013B">
        <w:rPr>
          <w:rFonts w:asciiTheme="majorBidi" w:hAnsiTheme="majorBidi" w:cstheme="majorBidi"/>
          <w:b/>
          <w:sz w:val="24"/>
          <w:szCs w:val="24"/>
          <w:lang w:val="en-US"/>
        </w:rPr>
        <w:tab/>
      </w:r>
      <w:bookmarkStart w:id="0" w:name="_GoBack"/>
      <w:r w:rsidR="00593A0A" w:rsidRPr="00E8013B">
        <w:rPr>
          <w:rFonts w:asciiTheme="majorBidi" w:hAnsiTheme="majorBidi" w:cstheme="majorBidi"/>
          <w:b/>
          <w:sz w:val="24"/>
          <w:szCs w:val="24"/>
          <w:lang w:val="en-US"/>
        </w:rPr>
        <w:t xml:space="preserve">  </w:t>
      </w:r>
      <w:bookmarkEnd w:id="0"/>
      <w:r w:rsidR="00593A0A" w:rsidRPr="00E8013B">
        <w:rPr>
          <w:rFonts w:asciiTheme="majorBidi" w:hAnsiTheme="majorBidi" w:cstheme="majorBidi"/>
          <w:b/>
          <w:sz w:val="24"/>
          <w:szCs w:val="24"/>
          <w:lang w:val="en-US"/>
        </w:rPr>
        <w:t xml:space="preserve">  </w:t>
      </w:r>
      <w:r w:rsidR="00B4517A" w:rsidRPr="00E8013B">
        <w:rPr>
          <w:rFonts w:asciiTheme="majorBidi" w:hAnsiTheme="majorBidi" w:cstheme="majorBidi"/>
          <w:b/>
          <w:sz w:val="24"/>
          <w:szCs w:val="24"/>
          <w:lang w:val="en-US"/>
        </w:rPr>
        <w:t xml:space="preserve">  </w:t>
      </w:r>
      <w:r w:rsidR="00960AAA" w:rsidRPr="00AE72CB">
        <w:rPr>
          <w:rFonts w:asciiTheme="majorBidi" w:hAnsiTheme="majorBidi" w:cstheme="majorBidi"/>
          <w:b/>
          <w:sz w:val="24"/>
          <w:szCs w:val="24"/>
          <w:lang w:val="en-US"/>
        </w:rPr>
        <w:t>B.</w:t>
      </w:r>
      <w:r w:rsidR="00960AAA" w:rsidRPr="00AE72CB">
        <w:rPr>
          <w:rFonts w:asciiTheme="majorBidi" w:hAnsiTheme="majorBidi" w:cstheme="majorBidi"/>
          <w:b/>
          <w:sz w:val="24"/>
          <w:szCs w:val="24"/>
          <w:lang w:val="en-US"/>
        </w:rPr>
        <w:tab/>
      </w:r>
      <w:r w:rsidR="00960AAA" w:rsidRPr="00AE72CB">
        <w:rPr>
          <w:rFonts w:asciiTheme="majorBidi" w:hAnsiTheme="majorBidi" w:cstheme="majorBidi"/>
          <w:b/>
          <w:sz w:val="24"/>
          <w:szCs w:val="24"/>
          <w:lang w:val="en-US"/>
        </w:rPr>
        <w:tab/>
      </w:r>
      <w:r w:rsidR="00960AAA" w:rsidRPr="00AE72CB">
        <w:rPr>
          <w:rFonts w:asciiTheme="majorBidi" w:hAnsiTheme="majorBidi" w:cstheme="majorBidi"/>
          <w:b/>
          <w:sz w:val="24"/>
          <w:szCs w:val="24"/>
          <w:lang w:val="en-US"/>
        </w:rPr>
        <w:tab/>
      </w:r>
      <w:r w:rsidR="00960AAA" w:rsidRPr="00AE72CB">
        <w:rPr>
          <w:rFonts w:asciiTheme="majorBidi" w:hAnsiTheme="majorBidi" w:cstheme="majorBidi"/>
          <w:b/>
          <w:sz w:val="24"/>
          <w:szCs w:val="24"/>
          <w:lang w:val="en-US"/>
        </w:rPr>
        <w:tab/>
      </w:r>
      <w:r w:rsidR="00960AAA" w:rsidRPr="00AE72CB">
        <w:rPr>
          <w:rFonts w:asciiTheme="majorBidi" w:hAnsiTheme="majorBidi" w:cstheme="majorBidi"/>
          <w:b/>
          <w:sz w:val="24"/>
          <w:szCs w:val="24"/>
          <w:lang w:val="en-US"/>
        </w:rPr>
        <w:tab/>
      </w:r>
      <w:r w:rsidR="00960AAA" w:rsidRPr="00AE72CB">
        <w:rPr>
          <w:rFonts w:asciiTheme="majorBidi" w:hAnsiTheme="majorBidi" w:cstheme="majorBidi"/>
          <w:b/>
          <w:sz w:val="24"/>
          <w:szCs w:val="24"/>
          <w:lang w:val="en-US"/>
        </w:rPr>
        <w:tab/>
      </w:r>
    </w:p>
    <w:p w14:paraId="0265FFB2" w14:textId="77777777" w:rsidR="00960AAA" w:rsidRPr="00AE72CB" w:rsidRDefault="00AC5B18" w:rsidP="007C2D00">
      <w:pPr>
        <w:spacing w:line="480" w:lineRule="auto"/>
        <w:rPr>
          <w:rFonts w:asciiTheme="majorBidi" w:hAnsiTheme="majorBidi" w:cstheme="majorBidi"/>
          <w:b/>
          <w:sz w:val="24"/>
          <w:szCs w:val="24"/>
          <w:lang w:val="en-US"/>
        </w:rPr>
      </w:pPr>
      <w:r w:rsidRPr="007C2D00">
        <w:rPr>
          <w:rFonts w:asciiTheme="majorBidi" w:hAnsiTheme="majorBidi" w:cstheme="majorBidi"/>
          <w:b/>
          <w:noProof/>
          <w:sz w:val="24"/>
          <w:szCs w:val="24"/>
          <w:lang w:eastAsia="nl-NL"/>
        </w:rPr>
        <w:drawing>
          <wp:anchor distT="0" distB="0" distL="114300" distR="114300" simplePos="0" relativeHeight="251650560" behindDoc="1" locked="0" layoutInCell="1" allowOverlap="1" wp14:anchorId="5CA2D16B" wp14:editId="6D48D122">
            <wp:simplePos x="0" y="0"/>
            <wp:positionH relativeFrom="column">
              <wp:posOffset>-2540</wp:posOffset>
            </wp:positionH>
            <wp:positionV relativeFrom="paragraph">
              <wp:posOffset>76200</wp:posOffset>
            </wp:positionV>
            <wp:extent cx="1026160" cy="401955"/>
            <wp:effectExtent l="0" t="0" r="2540" b="0"/>
            <wp:wrapThrough wrapText="bothSides">
              <wp:wrapPolygon edited="0">
                <wp:start x="0" y="0"/>
                <wp:lineTo x="0" y="20474"/>
                <wp:lineTo x="21252" y="20474"/>
                <wp:lineTo x="21252"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ing hearing loss.png"/>
                    <pic:cNvPicPr/>
                  </pic:nvPicPr>
                  <pic:blipFill rotWithShape="1">
                    <a:blip r:embed="rId8">
                      <a:extLst>
                        <a:ext uri="{28A0092B-C50C-407E-A947-70E740481C1C}">
                          <a14:useLocalDpi xmlns:a14="http://schemas.microsoft.com/office/drawing/2010/main" val="0"/>
                        </a:ext>
                      </a:extLst>
                    </a:blip>
                    <a:srcRect l="6657" r="10507"/>
                    <a:stretch/>
                  </pic:blipFill>
                  <pic:spPr bwMode="auto">
                    <a:xfrm>
                      <a:off x="0" y="0"/>
                      <a:ext cx="1026160" cy="401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0F0A43" w14:textId="77777777" w:rsidR="00960AAA" w:rsidRPr="00AE72CB" w:rsidRDefault="00960AAA" w:rsidP="007C2D00">
      <w:pPr>
        <w:spacing w:line="480" w:lineRule="auto"/>
        <w:rPr>
          <w:rFonts w:asciiTheme="majorBidi" w:hAnsiTheme="majorBidi" w:cstheme="majorBidi"/>
          <w:b/>
          <w:sz w:val="24"/>
          <w:szCs w:val="24"/>
          <w:lang w:val="en-US"/>
        </w:rPr>
      </w:pPr>
    </w:p>
    <w:p w14:paraId="42096177" w14:textId="77777777" w:rsidR="00960AAA" w:rsidRPr="00AE72CB" w:rsidRDefault="00960AAA" w:rsidP="007C2D00">
      <w:pPr>
        <w:spacing w:line="480" w:lineRule="auto"/>
        <w:rPr>
          <w:rFonts w:asciiTheme="majorBidi" w:hAnsiTheme="majorBidi" w:cstheme="majorBidi"/>
          <w:b/>
          <w:sz w:val="24"/>
          <w:szCs w:val="24"/>
          <w:lang w:val="en-US"/>
        </w:rPr>
      </w:pPr>
    </w:p>
    <w:p w14:paraId="7CECFAC1" w14:textId="77777777" w:rsidR="00960AAA" w:rsidRPr="00AE72CB" w:rsidRDefault="00960AAA" w:rsidP="007C2D00">
      <w:pPr>
        <w:spacing w:line="480" w:lineRule="auto"/>
        <w:rPr>
          <w:rFonts w:asciiTheme="majorBidi" w:hAnsiTheme="majorBidi" w:cstheme="majorBidi"/>
          <w:b/>
          <w:sz w:val="24"/>
          <w:szCs w:val="24"/>
          <w:lang w:val="en-US"/>
        </w:rPr>
      </w:pPr>
    </w:p>
    <w:p w14:paraId="2A5CA6DD" w14:textId="77777777" w:rsidR="00960AAA" w:rsidRPr="00AE72CB" w:rsidRDefault="00960AAA" w:rsidP="007C2D00">
      <w:pPr>
        <w:spacing w:line="480" w:lineRule="auto"/>
        <w:rPr>
          <w:rFonts w:asciiTheme="majorBidi" w:hAnsiTheme="majorBidi" w:cstheme="majorBidi"/>
          <w:b/>
          <w:sz w:val="24"/>
          <w:szCs w:val="24"/>
          <w:lang w:val="en-US"/>
        </w:rPr>
      </w:pPr>
    </w:p>
    <w:p w14:paraId="3F7A43BA" w14:textId="77777777" w:rsidR="00960AAA" w:rsidRPr="00AE72CB" w:rsidRDefault="00960AAA" w:rsidP="007C2D00">
      <w:pPr>
        <w:spacing w:line="480" w:lineRule="auto"/>
        <w:rPr>
          <w:rFonts w:asciiTheme="majorBidi" w:hAnsiTheme="majorBidi" w:cstheme="majorBidi"/>
          <w:b/>
          <w:sz w:val="24"/>
          <w:szCs w:val="24"/>
          <w:lang w:val="en-US"/>
        </w:rPr>
      </w:pPr>
    </w:p>
    <w:p w14:paraId="50850F6F" w14:textId="77777777" w:rsidR="00D54F19" w:rsidRPr="00AE72CB" w:rsidRDefault="00D54F19" w:rsidP="007C2D00">
      <w:pPr>
        <w:spacing w:line="480" w:lineRule="auto"/>
        <w:rPr>
          <w:rFonts w:asciiTheme="majorBidi" w:hAnsiTheme="majorBidi" w:cstheme="majorBidi"/>
          <w:b/>
          <w:sz w:val="24"/>
          <w:szCs w:val="24"/>
          <w:lang w:val="en-US"/>
        </w:rPr>
      </w:pPr>
    </w:p>
    <w:p w14:paraId="1BADFF80" w14:textId="77777777" w:rsidR="00D54F19" w:rsidRPr="00AE72CB" w:rsidRDefault="00D54F19" w:rsidP="007C2D00">
      <w:pPr>
        <w:spacing w:line="480" w:lineRule="auto"/>
        <w:rPr>
          <w:rFonts w:asciiTheme="majorBidi" w:hAnsiTheme="majorBidi" w:cstheme="majorBidi"/>
          <w:b/>
          <w:sz w:val="24"/>
          <w:szCs w:val="24"/>
          <w:lang w:val="en-US"/>
        </w:rPr>
      </w:pPr>
    </w:p>
    <w:p w14:paraId="7D2F93BC" w14:textId="77777777" w:rsidR="00CA2449" w:rsidRPr="00AE72CB" w:rsidRDefault="006B1FAF" w:rsidP="007C2D00">
      <w:pPr>
        <w:spacing w:line="480" w:lineRule="auto"/>
        <w:rPr>
          <w:rFonts w:asciiTheme="majorBidi" w:hAnsiTheme="majorBidi" w:cstheme="majorBidi"/>
          <w:b/>
          <w:sz w:val="24"/>
          <w:szCs w:val="24"/>
          <w:lang w:val="en-US"/>
        </w:rPr>
      </w:pPr>
      <w:r w:rsidRPr="007C2D00">
        <w:rPr>
          <w:rFonts w:asciiTheme="majorBidi" w:hAnsiTheme="majorBidi" w:cstheme="majorBidi"/>
          <w:b/>
          <w:noProof/>
          <w:sz w:val="24"/>
          <w:szCs w:val="24"/>
          <w:lang w:eastAsia="nl-NL"/>
        </w:rPr>
        <w:drawing>
          <wp:anchor distT="0" distB="0" distL="114300" distR="114300" simplePos="0" relativeHeight="251652608" behindDoc="1" locked="0" layoutInCell="1" allowOverlap="1" wp14:anchorId="1D8BE856" wp14:editId="1B5CDCC6">
            <wp:simplePos x="0" y="0"/>
            <wp:positionH relativeFrom="column">
              <wp:posOffset>-10795</wp:posOffset>
            </wp:positionH>
            <wp:positionV relativeFrom="paragraph">
              <wp:posOffset>285750</wp:posOffset>
            </wp:positionV>
            <wp:extent cx="2061210" cy="2633345"/>
            <wp:effectExtent l="0" t="0" r="0" b="0"/>
            <wp:wrapThrough wrapText="bothSides">
              <wp:wrapPolygon edited="0">
                <wp:start x="0" y="0"/>
                <wp:lineTo x="0" y="21407"/>
                <wp:lineTo x="21360" y="21407"/>
                <wp:lineTo x="21360"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ame.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61210" cy="2633345"/>
                    </a:xfrm>
                    <a:prstGeom prst="rect">
                      <a:avLst/>
                    </a:prstGeom>
                  </pic:spPr>
                </pic:pic>
              </a:graphicData>
            </a:graphic>
            <wp14:sizeRelH relativeFrom="page">
              <wp14:pctWidth>0</wp14:pctWidth>
            </wp14:sizeRelH>
            <wp14:sizeRelV relativeFrom="page">
              <wp14:pctHeight>0</wp14:pctHeight>
            </wp14:sizeRelV>
          </wp:anchor>
        </w:drawing>
      </w:r>
      <w:r w:rsidRPr="007C2D00">
        <w:rPr>
          <w:rFonts w:asciiTheme="majorBidi" w:hAnsiTheme="majorBidi" w:cstheme="majorBidi"/>
          <w:b/>
          <w:noProof/>
          <w:sz w:val="24"/>
          <w:szCs w:val="24"/>
          <w:lang w:eastAsia="nl-NL"/>
        </w:rPr>
        <w:drawing>
          <wp:anchor distT="0" distB="0" distL="114300" distR="114300" simplePos="0" relativeHeight="251654656" behindDoc="1" locked="0" layoutInCell="1" allowOverlap="1" wp14:anchorId="548E4DE1" wp14:editId="724E822F">
            <wp:simplePos x="0" y="0"/>
            <wp:positionH relativeFrom="column">
              <wp:posOffset>2124710</wp:posOffset>
            </wp:positionH>
            <wp:positionV relativeFrom="paragraph">
              <wp:posOffset>286385</wp:posOffset>
            </wp:positionV>
            <wp:extent cx="2054225" cy="2630805"/>
            <wp:effectExtent l="0" t="0" r="3175" b="0"/>
            <wp:wrapThrough wrapText="bothSides">
              <wp:wrapPolygon edited="0">
                <wp:start x="0" y="0"/>
                <wp:lineTo x="0" y="21428"/>
                <wp:lineTo x="21433" y="21428"/>
                <wp:lineTo x="21433"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lt.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54225" cy="2630805"/>
                    </a:xfrm>
                    <a:prstGeom prst="rect">
                      <a:avLst/>
                    </a:prstGeom>
                  </pic:spPr>
                </pic:pic>
              </a:graphicData>
            </a:graphic>
            <wp14:sizeRelH relativeFrom="page">
              <wp14:pctWidth>0</wp14:pctWidth>
            </wp14:sizeRelH>
            <wp14:sizeRelV relativeFrom="page">
              <wp14:pctHeight>0</wp14:pctHeight>
            </wp14:sizeRelV>
          </wp:anchor>
        </w:drawing>
      </w:r>
      <w:r w:rsidR="00724523" w:rsidRPr="00AE72CB">
        <w:rPr>
          <w:rFonts w:asciiTheme="majorBidi" w:hAnsiTheme="majorBidi" w:cstheme="majorBidi"/>
          <w:b/>
          <w:sz w:val="24"/>
          <w:szCs w:val="24"/>
          <w:lang w:val="en-US"/>
        </w:rPr>
        <w:t>C.</w:t>
      </w:r>
      <w:r w:rsidR="00724523" w:rsidRPr="00AE72CB">
        <w:rPr>
          <w:rFonts w:asciiTheme="majorBidi" w:hAnsiTheme="majorBidi" w:cstheme="majorBidi"/>
          <w:b/>
          <w:sz w:val="24"/>
          <w:szCs w:val="24"/>
          <w:lang w:val="en-US"/>
        </w:rPr>
        <w:tab/>
      </w:r>
      <w:r w:rsidR="00724523" w:rsidRPr="00AE72CB">
        <w:rPr>
          <w:rFonts w:asciiTheme="majorBidi" w:hAnsiTheme="majorBidi" w:cstheme="majorBidi"/>
          <w:b/>
          <w:sz w:val="24"/>
          <w:szCs w:val="24"/>
          <w:lang w:val="en-US"/>
        </w:rPr>
        <w:tab/>
      </w:r>
      <w:r w:rsidR="00724523" w:rsidRPr="00AE72CB">
        <w:rPr>
          <w:rFonts w:asciiTheme="majorBidi" w:hAnsiTheme="majorBidi" w:cstheme="majorBidi"/>
          <w:b/>
          <w:sz w:val="24"/>
          <w:szCs w:val="24"/>
          <w:lang w:val="en-US"/>
        </w:rPr>
        <w:tab/>
      </w:r>
      <w:r w:rsidR="00724523" w:rsidRPr="00AE72CB">
        <w:rPr>
          <w:rFonts w:asciiTheme="majorBidi" w:hAnsiTheme="majorBidi" w:cstheme="majorBidi"/>
          <w:b/>
          <w:sz w:val="24"/>
          <w:szCs w:val="24"/>
          <w:lang w:val="en-US"/>
        </w:rPr>
        <w:tab/>
        <w:t xml:space="preserve">      D.</w:t>
      </w:r>
      <w:r w:rsidR="00724523" w:rsidRPr="00AE72CB">
        <w:rPr>
          <w:rFonts w:asciiTheme="majorBidi" w:hAnsiTheme="majorBidi" w:cstheme="majorBidi"/>
          <w:b/>
          <w:sz w:val="24"/>
          <w:szCs w:val="24"/>
          <w:lang w:val="en-US"/>
        </w:rPr>
        <w:tab/>
      </w:r>
      <w:r w:rsidR="00B423E0" w:rsidRPr="00AE72CB">
        <w:rPr>
          <w:rFonts w:asciiTheme="majorBidi" w:hAnsiTheme="majorBidi" w:cstheme="majorBidi"/>
          <w:b/>
          <w:sz w:val="24"/>
          <w:szCs w:val="24"/>
          <w:lang w:val="en-US"/>
        </w:rPr>
        <w:tab/>
      </w:r>
      <w:r w:rsidR="003B7290" w:rsidRPr="00AE72CB">
        <w:rPr>
          <w:rFonts w:asciiTheme="majorBidi" w:hAnsiTheme="majorBidi" w:cstheme="majorBidi"/>
          <w:b/>
          <w:sz w:val="24"/>
          <w:szCs w:val="24"/>
          <w:lang w:val="en-US"/>
        </w:rPr>
        <w:tab/>
      </w:r>
      <w:r w:rsidR="003B7290" w:rsidRPr="00AE72CB">
        <w:rPr>
          <w:rFonts w:asciiTheme="majorBidi" w:hAnsiTheme="majorBidi" w:cstheme="majorBidi"/>
          <w:b/>
          <w:sz w:val="24"/>
          <w:szCs w:val="24"/>
          <w:lang w:val="en-US"/>
        </w:rPr>
        <w:tab/>
      </w:r>
      <w:r w:rsidR="003B7290" w:rsidRPr="00AE72CB">
        <w:rPr>
          <w:rFonts w:asciiTheme="majorBidi" w:hAnsiTheme="majorBidi" w:cstheme="majorBidi"/>
          <w:b/>
          <w:sz w:val="24"/>
          <w:szCs w:val="24"/>
          <w:lang w:val="en-US"/>
        </w:rPr>
        <w:tab/>
      </w:r>
      <w:r w:rsidR="003B7290" w:rsidRPr="00AE72CB">
        <w:rPr>
          <w:rFonts w:asciiTheme="majorBidi" w:hAnsiTheme="majorBidi" w:cstheme="majorBidi"/>
          <w:b/>
          <w:sz w:val="24"/>
          <w:szCs w:val="24"/>
          <w:lang w:val="en-US"/>
        </w:rPr>
        <w:tab/>
        <w:t xml:space="preserve">     </w:t>
      </w:r>
    </w:p>
    <w:p w14:paraId="25438304" w14:textId="77777777" w:rsidR="00D54F19" w:rsidRPr="00AE72CB" w:rsidRDefault="00D54F19" w:rsidP="007C2D00">
      <w:pPr>
        <w:spacing w:line="480" w:lineRule="auto"/>
        <w:rPr>
          <w:rFonts w:asciiTheme="majorBidi" w:hAnsiTheme="majorBidi" w:cstheme="majorBidi"/>
          <w:b/>
          <w:sz w:val="24"/>
          <w:szCs w:val="24"/>
          <w:lang w:val="en-US"/>
        </w:rPr>
      </w:pPr>
    </w:p>
    <w:p w14:paraId="2A0603B3" w14:textId="77777777" w:rsidR="00D54F19" w:rsidRPr="00AE72CB" w:rsidRDefault="00D54F19" w:rsidP="007C2D00">
      <w:pPr>
        <w:spacing w:line="480" w:lineRule="auto"/>
        <w:rPr>
          <w:rFonts w:asciiTheme="majorBidi" w:hAnsiTheme="majorBidi" w:cstheme="majorBidi"/>
          <w:b/>
          <w:sz w:val="24"/>
          <w:szCs w:val="24"/>
          <w:lang w:val="en-US"/>
        </w:rPr>
      </w:pPr>
    </w:p>
    <w:p w14:paraId="43C8BC4C" w14:textId="77777777" w:rsidR="00D54F19" w:rsidRPr="00AE72CB" w:rsidRDefault="00D54F19" w:rsidP="007C2D00">
      <w:pPr>
        <w:spacing w:line="480" w:lineRule="auto"/>
        <w:rPr>
          <w:rFonts w:asciiTheme="majorBidi" w:hAnsiTheme="majorBidi" w:cstheme="majorBidi"/>
          <w:b/>
          <w:sz w:val="24"/>
          <w:szCs w:val="24"/>
          <w:lang w:val="en-US"/>
        </w:rPr>
      </w:pPr>
    </w:p>
    <w:p w14:paraId="06EC9A63" w14:textId="77777777" w:rsidR="00D54F19" w:rsidRPr="00AE72CB" w:rsidRDefault="00D54F19" w:rsidP="007C2D00">
      <w:pPr>
        <w:spacing w:line="480" w:lineRule="auto"/>
        <w:rPr>
          <w:rFonts w:asciiTheme="majorBidi" w:hAnsiTheme="majorBidi" w:cstheme="majorBidi"/>
          <w:b/>
          <w:sz w:val="24"/>
          <w:szCs w:val="24"/>
          <w:lang w:val="en-US"/>
        </w:rPr>
      </w:pPr>
    </w:p>
    <w:p w14:paraId="3DEB7539" w14:textId="77777777" w:rsidR="00D54F19" w:rsidRPr="00AE72CB" w:rsidRDefault="00D54F19" w:rsidP="007C2D00">
      <w:pPr>
        <w:spacing w:line="480" w:lineRule="auto"/>
        <w:rPr>
          <w:rFonts w:asciiTheme="majorBidi" w:hAnsiTheme="majorBidi" w:cstheme="majorBidi"/>
          <w:b/>
          <w:sz w:val="24"/>
          <w:szCs w:val="24"/>
          <w:lang w:val="en-US"/>
        </w:rPr>
      </w:pPr>
    </w:p>
    <w:p w14:paraId="0CFCDA76" w14:textId="77777777" w:rsidR="00D54F19" w:rsidRPr="00AE72CB" w:rsidRDefault="00D54F19" w:rsidP="007C2D00">
      <w:pPr>
        <w:spacing w:line="480" w:lineRule="auto"/>
        <w:rPr>
          <w:rFonts w:asciiTheme="majorBidi" w:hAnsiTheme="majorBidi" w:cstheme="majorBidi"/>
          <w:b/>
          <w:sz w:val="24"/>
          <w:szCs w:val="24"/>
          <w:lang w:val="en-US"/>
        </w:rPr>
      </w:pPr>
    </w:p>
    <w:p w14:paraId="5B5590AC" w14:textId="77777777" w:rsidR="00D54F19" w:rsidRPr="00AE72CB" w:rsidRDefault="00D54F19" w:rsidP="007C2D00">
      <w:pPr>
        <w:spacing w:line="480" w:lineRule="auto"/>
        <w:rPr>
          <w:rFonts w:asciiTheme="majorBidi" w:hAnsiTheme="majorBidi" w:cstheme="majorBidi"/>
          <w:b/>
          <w:sz w:val="24"/>
          <w:szCs w:val="24"/>
          <w:lang w:val="en-US"/>
        </w:rPr>
      </w:pPr>
    </w:p>
    <w:p w14:paraId="7C9BEBF9" w14:textId="77777777" w:rsidR="00D54F19" w:rsidRPr="00AE72CB" w:rsidRDefault="00D54F19" w:rsidP="007C2D00">
      <w:pPr>
        <w:spacing w:line="480" w:lineRule="auto"/>
        <w:rPr>
          <w:rFonts w:asciiTheme="majorBidi" w:hAnsiTheme="majorBidi" w:cstheme="majorBidi"/>
          <w:b/>
          <w:sz w:val="24"/>
          <w:szCs w:val="24"/>
          <w:lang w:val="en-US"/>
        </w:rPr>
      </w:pPr>
    </w:p>
    <w:p w14:paraId="04B8B954" w14:textId="77777777" w:rsidR="00960AAA" w:rsidRPr="007C2D00" w:rsidRDefault="00960AAA" w:rsidP="007C2D00">
      <w:pPr>
        <w:spacing w:line="480" w:lineRule="auto"/>
        <w:rPr>
          <w:rFonts w:asciiTheme="majorBidi" w:hAnsiTheme="majorBidi" w:cstheme="majorBidi"/>
          <w:b/>
          <w:sz w:val="24"/>
          <w:szCs w:val="24"/>
          <w:lang w:val="en-GB"/>
        </w:rPr>
      </w:pPr>
      <w:r w:rsidRPr="00AE72CB">
        <w:rPr>
          <w:rFonts w:asciiTheme="majorBidi" w:hAnsiTheme="majorBidi" w:cstheme="majorBidi"/>
          <w:b/>
          <w:sz w:val="24"/>
          <w:szCs w:val="24"/>
          <w:lang w:val="en-US"/>
        </w:rPr>
        <w:t xml:space="preserve">Figure 1. </w:t>
      </w:r>
      <w:r w:rsidRPr="007C2D00">
        <w:rPr>
          <w:rFonts w:asciiTheme="majorBidi" w:hAnsiTheme="majorBidi" w:cstheme="majorBidi"/>
          <w:sz w:val="24"/>
          <w:szCs w:val="24"/>
          <w:lang w:val="en-GB"/>
        </w:rPr>
        <w:t xml:space="preserve">Longitudinal graphic representation of age at the three time points of </w:t>
      </w:r>
      <w:r w:rsidR="00DE32C0" w:rsidRPr="007C2D00">
        <w:rPr>
          <w:rFonts w:asciiTheme="majorBidi" w:hAnsiTheme="majorBidi" w:cstheme="majorBidi"/>
          <w:sz w:val="24"/>
          <w:szCs w:val="24"/>
          <w:lang w:val="en-GB"/>
        </w:rPr>
        <w:t xml:space="preserve">reactive aggression, </w:t>
      </w:r>
      <w:r w:rsidRPr="007C2D00">
        <w:rPr>
          <w:rFonts w:asciiTheme="majorBidi" w:hAnsiTheme="majorBidi" w:cstheme="majorBidi"/>
          <w:sz w:val="24"/>
          <w:szCs w:val="24"/>
          <w:lang w:val="en-GB"/>
        </w:rPr>
        <w:t>proactive aggression</w:t>
      </w:r>
      <w:r w:rsidR="00DE32C0" w:rsidRPr="007C2D00">
        <w:rPr>
          <w:rFonts w:asciiTheme="majorBidi" w:hAnsiTheme="majorBidi" w:cstheme="majorBidi"/>
          <w:sz w:val="24"/>
          <w:szCs w:val="24"/>
          <w:lang w:val="en-GB"/>
        </w:rPr>
        <w:t>, shame and guilt</w:t>
      </w:r>
      <w:r w:rsidRPr="007C2D00">
        <w:rPr>
          <w:rFonts w:asciiTheme="majorBidi" w:hAnsiTheme="majorBidi" w:cstheme="majorBidi"/>
          <w:sz w:val="24"/>
          <w:szCs w:val="24"/>
          <w:lang w:val="en-GB"/>
        </w:rPr>
        <w:t xml:space="preserve">. Each participant is presented by an individual line and each time point is presented by a point. Adolescents with hearing loss are displayed in black and hearing adolescents in grey. </w:t>
      </w:r>
      <w:r w:rsidRPr="007C2D00">
        <w:rPr>
          <w:rFonts w:asciiTheme="majorBidi" w:hAnsiTheme="majorBidi" w:cstheme="majorBidi"/>
          <w:b/>
          <w:sz w:val="24"/>
          <w:szCs w:val="24"/>
          <w:lang w:val="en-GB"/>
        </w:rPr>
        <w:t>1A.</w:t>
      </w:r>
      <w:r w:rsidR="00D50EB7" w:rsidRPr="007C2D00">
        <w:rPr>
          <w:rFonts w:asciiTheme="majorBidi" w:hAnsiTheme="majorBidi" w:cstheme="majorBidi"/>
          <w:sz w:val="24"/>
          <w:szCs w:val="24"/>
          <w:lang w:val="en-GB"/>
        </w:rPr>
        <w:t xml:space="preserve"> reactive</w:t>
      </w:r>
      <w:r w:rsidR="009C375D" w:rsidRPr="007C2D00">
        <w:rPr>
          <w:rFonts w:asciiTheme="majorBidi" w:hAnsiTheme="majorBidi" w:cstheme="majorBidi"/>
          <w:sz w:val="24"/>
          <w:szCs w:val="24"/>
          <w:lang w:val="en-GB"/>
        </w:rPr>
        <w:t xml:space="preserve"> aggression.</w:t>
      </w:r>
      <w:r w:rsidRPr="007C2D00">
        <w:rPr>
          <w:rFonts w:asciiTheme="majorBidi" w:hAnsiTheme="majorBidi" w:cstheme="majorBidi"/>
          <w:b/>
          <w:sz w:val="24"/>
          <w:szCs w:val="24"/>
          <w:lang w:val="en-GB"/>
        </w:rPr>
        <w:t xml:space="preserve"> 1B.</w:t>
      </w:r>
      <w:r w:rsidR="009C375D" w:rsidRPr="007C2D00">
        <w:rPr>
          <w:rFonts w:asciiTheme="majorBidi" w:hAnsiTheme="majorBidi" w:cstheme="majorBidi"/>
          <w:sz w:val="24"/>
          <w:szCs w:val="24"/>
          <w:lang w:val="en-GB"/>
        </w:rPr>
        <w:t xml:space="preserve"> proactive aggression.</w:t>
      </w:r>
      <w:r w:rsidRPr="007C2D00">
        <w:rPr>
          <w:rFonts w:asciiTheme="majorBidi" w:hAnsiTheme="majorBidi" w:cstheme="majorBidi"/>
          <w:sz w:val="24"/>
          <w:szCs w:val="24"/>
          <w:lang w:val="en-GB"/>
        </w:rPr>
        <w:t xml:space="preserve"> </w:t>
      </w:r>
      <w:r w:rsidR="0072455C" w:rsidRPr="007C2D00">
        <w:rPr>
          <w:rFonts w:asciiTheme="majorBidi" w:hAnsiTheme="majorBidi" w:cstheme="majorBidi"/>
          <w:b/>
          <w:sz w:val="24"/>
          <w:szCs w:val="24"/>
          <w:lang w:val="en-GB"/>
        </w:rPr>
        <w:t>1C</w:t>
      </w:r>
      <w:r w:rsidRPr="007C2D00">
        <w:rPr>
          <w:rFonts w:asciiTheme="majorBidi" w:hAnsiTheme="majorBidi" w:cstheme="majorBidi"/>
          <w:b/>
          <w:sz w:val="24"/>
          <w:szCs w:val="24"/>
          <w:lang w:val="en-GB"/>
        </w:rPr>
        <w:t>.</w:t>
      </w:r>
      <w:r w:rsidR="00D50EB7" w:rsidRPr="007C2D00">
        <w:rPr>
          <w:rFonts w:asciiTheme="majorBidi" w:hAnsiTheme="majorBidi" w:cstheme="majorBidi"/>
          <w:sz w:val="24"/>
          <w:szCs w:val="24"/>
          <w:lang w:val="en-GB"/>
        </w:rPr>
        <w:t xml:space="preserve"> shame</w:t>
      </w:r>
      <w:r w:rsidR="009C375D" w:rsidRPr="007C2D00">
        <w:rPr>
          <w:rFonts w:asciiTheme="majorBidi" w:hAnsiTheme="majorBidi" w:cstheme="majorBidi"/>
          <w:sz w:val="24"/>
          <w:szCs w:val="24"/>
          <w:lang w:val="en-GB"/>
        </w:rPr>
        <w:t xml:space="preserve">. </w:t>
      </w:r>
      <w:r w:rsidR="0072455C" w:rsidRPr="007C2D00">
        <w:rPr>
          <w:rFonts w:asciiTheme="majorBidi" w:hAnsiTheme="majorBidi" w:cstheme="majorBidi"/>
          <w:b/>
          <w:sz w:val="24"/>
          <w:szCs w:val="24"/>
          <w:lang w:val="en-GB"/>
        </w:rPr>
        <w:t>1D</w:t>
      </w:r>
      <w:r w:rsidRPr="007C2D00">
        <w:rPr>
          <w:rFonts w:asciiTheme="majorBidi" w:hAnsiTheme="majorBidi" w:cstheme="majorBidi"/>
          <w:b/>
          <w:sz w:val="24"/>
          <w:szCs w:val="24"/>
          <w:lang w:val="en-GB"/>
        </w:rPr>
        <w:t xml:space="preserve">. </w:t>
      </w:r>
      <w:r w:rsidR="00D50EB7" w:rsidRPr="007C2D00">
        <w:rPr>
          <w:rFonts w:asciiTheme="majorBidi" w:hAnsiTheme="majorBidi" w:cstheme="majorBidi"/>
          <w:sz w:val="24"/>
          <w:szCs w:val="24"/>
          <w:lang w:val="en-GB"/>
        </w:rPr>
        <w:t>guilt.</w:t>
      </w:r>
      <w:r w:rsidRPr="007C2D00">
        <w:rPr>
          <w:rFonts w:asciiTheme="majorBidi" w:hAnsiTheme="majorBidi" w:cstheme="majorBidi"/>
          <w:b/>
          <w:sz w:val="24"/>
          <w:szCs w:val="24"/>
          <w:lang w:val="en-GB"/>
        </w:rPr>
        <w:t xml:space="preserve"> </w:t>
      </w:r>
    </w:p>
    <w:p w14:paraId="3DAA8762" w14:textId="77777777" w:rsidR="004C5B65" w:rsidRPr="007C2D00" w:rsidRDefault="004C5B65" w:rsidP="007C2D00">
      <w:pPr>
        <w:spacing w:line="480" w:lineRule="auto"/>
        <w:rPr>
          <w:rFonts w:asciiTheme="majorBidi" w:hAnsiTheme="majorBidi" w:cstheme="majorBidi"/>
          <w:b/>
          <w:sz w:val="24"/>
          <w:szCs w:val="24"/>
          <w:lang w:val="en-GB"/>
        </w:rPr>
        <w:sectPr w:rsidR="004C5B65" w:rsidRPr="007C2D00" w:rsidSect="004C5B65">
          <w:pgSz w:w="11906" w:h="16838"/>
          <w:pgMar w:top="1440" w:right="1440" w:bottom="1440" w:left="1440" w:header="708" w:footer="708" w:gutter="0"/>
          <w:cols w:space="708"/>
          <w:docGrid w:linePitch="360"/>
        </w:sectPr>
      </w:pPr>
    </w:p>
    <w:p w14:paraId="52189976" w14:textId="77777777" w:rsidR="00B6360B" w:rsidRPr="007C2D00" w:rsidRDefault="00B6360B"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lastRenderedPageBreak/>
        <w:t xml:space="preserve">S1. </w:t>
      </w:r>
      <w:r w:rsidRPr="007C2D00">
        <w:rPr>
          <w:rFonts w:asciiTheme="majorBidi" w:hAnsiTheme="majorBidi" w:cstheme="majorBidi"/>
          <w:i/>
          <w:sz w:val="24"/>
          <w:szCs w:val="24"/>
          <w:lang w:val="en-GB"/>
        </w:rPr>
        <w:t xml:space="preserve">Psychometric properties and mean scores of </w:t>
      </w:r>
      <w:r w:rsidR="00F67B5B" w:rsidRPr="007C2D00">
        <w:rPr>
          <w:rFonts w:asciiTheme="majorBidi" w:hAnsiTheme="majorBidi" w:cstheme="majorBidi"/>
          <w:i/>
          <w:sz w:val="24"/>
          <w:szCs w:val="24"/>
          <w:lang w:val="en-GB"/>
        </w:rPr>
        <w:t>r</w:t>
      </w:r>
      <w:r w:rsidRPr="007C2D00">
        <w:rPr>
          <w:rFonts w:asciiTheme="majorBidi" w:hAnsiTheme="majorBidi" w:cstheme="majorBidi"/>
          <w:i/>
          <w:sz w:val="24"/>
          <w:szCs w:val="24"/>
          <w:lang w:val="en-GB"/>
        </w:rPr>
        <w:t>eactive aggression</w:t>
      </w:r>
      <w:r w:rsidR="00F67B5B" w:rsidRPr="007C2D00">
        <w:rPr>
          <w:rFonts w:asciiTheme="majorBidi" w:hAnsiTheme="majorBidi" w:cstheme="majorBidi"/>
          <w:i/>
          <w:sz w:val="24"/>
          <w:szCs w:val="24"/>
          <w:lang w:val="en-GB"/>
        </w:rPr>
        <w:t>, proactive aggression, shame and guilt</w:t>
      </w:r>
      <w:r w:rsidRPr="007C2D00">
        <w:rPr>
          <w:rFonts w:asciiTheme="majorBidi" w:hAnsiTheme="majorBidi" w:cstheme="majorBidi"/>
          <w:i/>
          <w:sz w:val="24"/>
          <w:szCs w:val="24"/>
          <w:lang w:val="en-GB"/>
        </w:rPr>
        <w:t xml:space="preserve"> at the three time points per group.</w:t>
      </w:r>
    </w:p>
    <w:tbl>
      <w:tblPr>
        <w:tblpPr w:leftFromText="180" w:rightFromText="180" w:vertAnchor="text" w:horzAnchor="margin" w:tblpY="131"/>
        <w:tblW w:w="1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03"/>
        <w:gridCol w:w="1417"/>
        <w:gridCol w:w="1066"/>
        <w:gridCol w:w="1418"/>
        <w:gridCol w:w="1701"/>
        <w:gridCol w:w="2194"/>
        <w:gridCol w:w="1701"/>
      </w:tblGrid>
      <w:tr w:rsidR="00B96E69" w:rsidRPr="007C2D00" w14:paraId="09F8A1A2" w14:textId="77777777" w:rsidTr="0002259C">
        <w:trPr>
          <w:trHeight w:val="281"/>
        </w:trPr>
        <w:tc>
          <w:tcPr>
            <w:tcW w:w="2303" w:type="dxa"/>
            <w:tcBorders>
              <w:top w:val="single" w:sz="4" w:space="0" w:color="auto"/>
              <w:left w:val="nil"/>
              <w:bottom w:val="nil"/>
              <w:right w:val="nil"/>
            </w:tcBorders>
          </w:tcPr>
          <w:p w14:paraId="14C41C10" w14:textId="77777777" w:rsidR="000F6908" w:rsidRPr="007C2D00" w:rsidRDefault="000F6908" w:rsidP="007C2D00">
            <w:pPr>
              <w:spacing w:line="480" w:lineRule="auto"/>
              <w:rPr>
                <w:rFonts w:asciiTheme="majorBidi" w:hAnsiTheme="majorBidi" w:cstheme="majorBidi"/>
                <w:sz w:val="24"/>
                <w:szCs w:val="24"/>
                <w:lang w:val="en-GB"/>
              </w:rPr>
            </w:pPr>
          </w:p>
        </w:tc>
        <w:tc>
          <w:tcPr>
            <w:tcW w:w="1417" w:type="dxa"/>
            <w:tcBorders>
              <w:top w:val="single" w:sz="4" w:space="0" w:color="auto"/>
              <w:left w:val="nil"/>
              <w:bottom w:val="nil"/>
              <w:right w:val="nil"/>
            </w:tcBorders>
          </w:tcPr>
          <w:p w14:paraId="42753D45" w14:textId="77777777" w:rsidR="000F6908" w:rsidRPr="007C2D00" w:rsidRDefault="000F6908"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No. of items</w:t>
            </w:r>
          </w:p>
        </w:tc>
        <w:tc>
          <w:tcPr>
            <w:tcW w:w="1066" w:type="dxa"/>
            <w:tcBorders>
              <w:top w:val="single" w:sz="4" w:space="0" w:color="auto"/>
              <w:left w:val="nil"/>
              <w:bottom w:val="nil"/>
              <w:right w:val="nil"/>
            </w:tcBorders>
          </w:tcPr>
          <w:p w14:paraId="26BC6765" w14:textId="77777777" w:rsidR="000F6908" w:rsidRPr="007C2D00" w:rsidRDefault="00786A6F"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Range</w:t>
            </w:r>
          </w:p>
        </w:tc>
        <w:tc>
          <w:tcPr>
            <w:tcW w:w="3119" w:type="dxa"/>
            <w:gridSpan w:val="2"/>
            <w:tcBorders>
              <w:top w:val="single" w:sz="4" w:space="0" w:color="auto"/>
              <w:left w:val="nil"/>
              <w:bottom w:val="nil"/>
              <w:right w:val="nil"/>
            </w:tcBorders>
          </w:tcPr>
          <w:p w14:paraId="24D753AD" w14:textId="77777777" w:rsidR="000F6908" w:rsidRPr="007C2D00" w:rsidRDefault="000F6908"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Cronbach’s</w:t>
            </w:r>
            <w:r w:rsidRPr="007C2D00">
              <w:rPr>
                <w:rFonts w:asciiTheme="majorBidi" w:hAnsiTheme="majorBidi" w:cstheme="majorBidi"/>
                <w:i/>
                <w:sz w:val="24"/>
                <w:szCs w:val="24"/>
                <w:lang w:val="en-GB"/>
              </w:rPr>
              <w:t xml:space="preserve"> α</w:t>
            </w:r>
          </w:p>
        </w:tc>
        <w:tc>
          <w:tcPr>
            <w:tcW w:w="3895" w:type="dxa"/>
            <w:gridSpan w:val="2"/>
            <w:tcBorders>
              <w:top w:val="single" w:sz="4" w:space="0" w:color="auto"/>
              <w:left w:val="nil"/>
              <w:bottom w:val="nil"/>
              <w:right w:val="nil"/>
            </w:tcBorders>
          </w:tcPr>
          <w:p w14:paraId="73B1E059" w14:textId="77777777" w:rsidR="000F6908" w:rsidRPr="007C2D00" w:rsidRDefault="000F6908"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Mean scores (</w:t>
            </w:r>
            <w:r w:rsidRPr="007C2D00">
              <w:rPr>
                <w:rFonts w:asciiTheme="majorBidi" w:hAnsiTheme="majorBidi" w:cstheme="majorBidi"/>
                <w:i/>
                <w:sz w:val="24"/>
                <w:szCs w:val="24"/>
                <w:lang w:val="en-GB"/>
              </w:rPr>
              <w:t>SD</w:t>
            </w:r>
            <w:r w:rsidRPr="007C2D00">
              <w:rPr>
                <w:rFonts w:asciiTheme="majorBidi" w:hAnsiTheme="majorBidi" w:cstheme="majorBidi"/>
                <w:sz w:val="24"/>
                <w:szCs w:val="24"/>
                <w:lang w:val="en-GB"/>
              </w:rPr>
              <w:t>)</w:t>
            </w:r>
          </w:p>
        </w:tc>
      </w:tr>
      <w:tr w:rsidR="00B96E69" w:rsidRPr="007C2D00" w14:paraId="137C8E5D" w14:textId="77777777" w:rsidTr="0002259C">
        <w:trPr>
          <w:trHeight w:val="131"/>
        </w:trPr>
        <w:tc>
          <w:tcPr>
            <w:tcW w:w="2303" w:type="dxa"/>
            <w:tcBorders>
              <w:top w:val="single" w:sz="4" w:space="0" w:color="auto"/>
              <w:left w:val="nil"/>
              <w:bottom w:val="single" w:sz="4" w:space="0" w:color="auto"/>
              <w:right w:val="nil"/>
            </w:tcBorders>
          </w:tcPr>
          <w:p w14:paraId="225D7B87" w14:textId="77777777" w:rsidR="000F6908" w:rsidRPr="007C2D00" w:rsidRDefault="000F6908" w:rsidP="007C2D00">
            <w:pPr>
              <w:spacing w:line="480" w:lineRule="auto"/>
              <w:rPr>
                <w:rFonts w:asciiTheme="majorBidi" w:hAnsiTheme="majorBidi" w:cstheme="majorBidi"/>
                <w:sz w:val="24"/>
                <w:szCs w:val="24"/>
                <w:lang w:val="en-GB"/>
              </w:rPr>
            </w:pPr>
          </w:p>
        </w:tc>
        <w:tc>
          <w:tcPr>
            <w:tcW w:w="1417" w:type="dxa"/>
            <w:tcBorders>
              <w:top w:val="single" w:sz="4" w:space="0" w:color="auto"/>
              <w:left w:val="nil"/>
              <w:bottom w:val="single" w:sz="4" w:space="0" w:color="auto"/>
              <w:right w:val="nil"/>
            </w:tcBorders>
          </w:tcPr>
          <w:p w14:paraId="77589BF1"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066" w:type="dxa"/>
            <w:tcBorders>
              <w:top w:val="single" w:sz="4" w:space="0" w:color="auto"/>
              <w:left w:val="nil"/>
              <w:bottom w:val="single" w:sz="4" w:space="0" w:color="auto"/>
              <w:right w:val="nil"/>
            </w:tcBorders>
          </w:tcPr>
          <w:p w14:paraId="1D636BB5"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418" w:type="dxa"/>
            <w:tcBorders>
              <w:top w:val="single" w:sz="4" w:space="0" w:color="auto"/>
              <w:left w:val="nil"/>
              <w:bottom w:val="single" w:sz="4" w:space="0" w:color="auto"/>
              <w:right w:val="nil"/>
            </w:tcBorders>
          </w:tcPr>
          <w:p w14:paraId="0A27BBAD" w14:textId="77777777" w:rsidR="000F6908" w:rsidRPr="007C2D00" w:rsidRDefault="000F6908"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HL</w:t>
            </w:r>
          </w:p>
        </w:tc>
        <w:tc>
          <w:tcPr>
            <w:tcW w:w="1701" w:type="dxa"/>
            <w:tcBorders>
              <w:top w:val="single" w:sz="4" w:space="0" w:color="auto"/>
              <w:left w:val="nil"/>
              <w:bottom w:val="single" w:sz="4" w:space="0" w:color="auto"/>
              <w:right w:val="nil"/>
            </w:tcBorders>
          </w:tcPr>
          <w:p w14:paraId="315782D0" w14:textId="77777777" w:rsidR="000F6908" w:rsidRPr="007C2D00" w:rsidRDefault="000F6908"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Hearing</w:t>
            </w:r>
          </w:p>
        </w:tc>
        <w:tc>
          <w:tcPr>
            <w:tcW w:w="2194" w:type="dxa"/>
            <w:tcBorders>
              <w:top w:val="single" w:sz="4" w:space="0" w:color="auto"/>
              <w:left w:val="nil"/>
              <w:bottom w:val="single" w:sz="4" w:space="0" w:color="auto"/>
              <w:right w:val="nil"/>
            </w:tcBorders>
          </w:tcPr>
          <w:p w14:paraId="05422A6D" w14:textId="77777777" w:rsidR="000F6908" w:rsidRPr="007C2D00" w:rsidRDefault="000F6908"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HL</w:t>
            </w:r>
          </w:p>
        </w:tc>
        <w:tc>
          <w:tcPr>
            <w:tcW w:w="1701" w:type="dxa"/>
            <w:tcBorders>
              <w:top w:val="single" w:sz="4" w:space="0" w:color="auto"/>
              <w:left w:val="nil"/>
              <w:bottom w:val="single" w:sz="4" w:space="0" w:color="auto"/>
              <w:right w:val="nil"/>
            </w:tcBorders>
          </w:tcPr>
          <w:p w14:paraId="5662484D" w14:textId="77777777" w:rsidR="000F6908" w:rsidRPr="007C2D00" w:rsidRDefault="000F6908"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Hearing</w:t>
            </w:r>
          </w:p>
        </w:tc>
      </w:tr>
      <w:tr w:rsidR="00B96E69" w:rsidRPr="007C2D00" w14:paraId="50490791" w14:textId="77777777" w:rsidTr="0002259C">
        <w:trPr>
          <w:trHeight w:val="143"/>
        </w:trPr>
        <w:tc>
          <w:tcPr>
            <w:tcW w:w="2303" w:type="dxa"/>
            <w:tcBorders>
              <w:top w:val="nil"/>
              <w:left w:val="nil"/>
              <w:bottom w:val="nil"/>
              <w:right w:val="nil"/>
            </w:tcBorders>
          </w:tcPr>
          <w:p w14:paraId="2C6E37D7" w14:textId="77777777" w:rsidR="000F6908" w:rsidRPr="007C2D00" w:rsidRDefault="000F6908" w:rsidP="007C2D00">
            <w:pPr>
              <w:spacing w:line="480" w:lineRule="auto"/>
              <w:rPr>
                <w:rFonts w:asciiTheme="majorBidi" w:hAnsiTheme="majorBidi" w:cstheme="majorBidi"/>
                <w:b/>
                <w:sz w:val="24"/>
                <w:szCs w:val="24"/>
                <w:lang w:val="en-GB"/>
              </w:rPr>
            </w:pPr>
            <w:r w:rsidRPr="007C2D00">
              <w:rPr>
                <w:rFonts w:asciiTheme="majorBidi" w:hAnsiTheme="majorBidi" w:cstheme="majorBidi"/>
                <w:b/>
                <w:sz w:val="24"/>
                <w:szCs w:val="24"/>
                <w:lang w:val="en-GB"/>
              </w:rPr>
              <w:t>Time 1</w:t>
            </w:r>
          </w:p>
        </w:tc>
        <w:tc>
          <w:tcPr>
            <w:tcW w:w="1417" w:type="dxa"/>
            <w:tcBorders>
              <w:top w:val="nil"/>
              <w:left w:val="nil"/>
              <w:bottom w:val="nil"/>
              <w:right w:val="nil"/>
            </w:tcBorders>
          </w:tcPr>
          <w:p w14:paraId="1B60F379"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066" w:type="dxa"/>
            <w:tcBorders>
              <w:top w:val="nil"/>
              <w:left w:val="nil"/>
              <w:bottom w:val="nil"/>
              <w:right w:val="nil"/>
            </w:tcBorders>
          </w:tcPr>
          <w:p w14:paraId="71691D8E"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418" w:type="dxa"/>
            <w:tcBorders>
              <w:top w:val="nil"/>
              <w:left w:val="nil"/>
              <w:bottom w:val="nil"/>
              <w:right w:val="nil"/>
            </w:tcBorders>
          </w:tcPr>
          <w:p w14:paraId="689FBE0E" w14:textId="77777777" w:rsidR="000F6908" w:rsidRPr="007C2D00" w:rsidRDefault="000F6908" w:rsidP="007C2D00">
            <w:pPr>
              <w:spacing w:line="480" w:lineRule="auto"/>
              <w:jc w:val="center"/>
              <w:rPr>
                <w:rFonts w:asciiTheme="majorBidi" w:hAnsiTheme="majorBidi" w:cstheme="majorBidi"/>
                <w:b/>
                <w:sz w:val="24"/>
                <w:szCs w:val="24"/>
                <w:lang w:val="en-GB"/>
              </w:rPr>
            </w:pPr>
          </w:p>
        </w:tc>
        <w:tc>
          <w:tcPr>
            <w:tcW w:w="1701" w:type="dxa"/>
            <w:tcBorders>
              <w:top w:val="nil"/>
              <w:left w:val="nil"/>
              <w:bottom w:val="nil"/>
              <w:right w:val="nil"/>
            </w:tcBorders>
          </w:tcPr>
          <w:p w14:paraId="534B0776" w14:textId="77777777" w:rsidR="000F6908" w:rsidRPr="007C2D00" w:rsidRDefault="000F6908" w:rsidP="007C2D00">
            <w:pPr>
              <w:spacing w:line="480" w:lineRule="auto"/>
              <w:jc w:val="center"/>
              <w:rPr>
                <w:rFonts w:asciiTheme="majorBidi" w:hAnsiTheme="majorBidi" w:cstheme="majorBidi"/>
                <w:b/>
                <w:sz w:val="24"/>
                <w:szCs w:val="24"/>
                <w:lang w:val="en-GB"/>
              </w:rPr>
            </w:pPr>
          </w:p>
        </w:tc>
        <w:tc>
          <w:tcPr>
            <w:tcW w:w="2194" w:type="dxa"/>
            <w:tcBorders>
              <w:top w:val="nil"/>
              <w:left w:val="nil"/>
              <w:bottom w:val="nil"/>
              <w:right w:val="nil"/>
            </w:tcBorders>
          </w:tcPr>
          <w:p w14:paraId="006A14AF"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701" w:type="dxa"/>
            <w:tcBorders>
              <w:top w:val="nil"/>
              <w:left w:val="nil"/>
              <w:bottom w:val="nil"/>
              <w:right w:val="nil"/>
            </w:tcBorders>
          </w:tcPr>
          <w:p w14:paraId="00A836C0" w14:textId="77777777" w:rsidR="000F6908" w:rsidRPr="007C2D00" w:rsidRDefault="000F6908" w:rsidP="007C2D00">
            <w:pPr>
              <w:spacing w:line="480" w:lineRule="auto"/>
              <w:jc w:val="center"/>
              <w:rPr>
                <w:rFonts w:asciiTheme="majorBidi" w:hAnsiTheme="majorBidi" w:cstheme="majorBidi"/>
                <w:sz w:val="24"/>
                <w:szCs w:val="24"/>
                <w:lang w:val="en-GB"/>
              </w:rPr>
            </w:pPr>
          </w:p>
        </w:tc>
      </w:tr>
      <w:tr w:rsidR="00B96E69" w:rsidRPr="007C2D00" w14:paraId="327BD483" w14:textId="77777777" w:rsidTr="0002259C">
        <w:trPr>
          <w:trHeight w:val="182"/>
        </w:trPr>
        <w:tc>
          <w:tcPr>
            <w:tcW w:w="2303" w:type="dxa"/>
            <w:tcBorders>
              <w:top w:val="nil"/>
              <w:left w:val="nil"/>
              <w:bottom w:val="nil"/>
              <w:right w:val="nil"/>
            </w:tcBorders>
          </w:tcPr>
          <w:p w14:paraId="1CB42446" w14:textId="77777777" w:rsidR="00173923" w:rsidRPr="007C2D00" w:rsidRDefault="00173923"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Reactive aggression</w:t>
            </w:r>
          </w:p>
        </w:tc>
        <w:tc>
          <w:tcPr>
            <w:tcW w:w="1417" w:type="dxa"/>
            <w:tcBorders>
              <w:top w:val="nil"/>
              <w:left w:val="nil"/>
              <w:bottom w:val="nil"/>
              <w:right w:val="nil"/>
            </w:tcBorders>
          </w:tcPr>
          <w:p w14:paraId="45E04D72"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5</w:t>
            </w:r>
          </w:p>
        </w:tc>
        <w:tc>
          <w:tcPr>
            <w:tcW w:w="1066" w:type="dxa"/>
            <w:tcBorders>
              <w:top w:val="nil"/>
              <w:left w:val="nil"/>
              <w:bottom w:val="nil"/>
              <w:right w:val="nil"/>
            </w:tcBorders>
          </w:tcPr>
          <w:p w14:paraId="4907FB36"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5-45</w:t>
            </w:r>
          </w:p>
        </w:tc>
        <w:tc>
          <w:tcPr>
            <w:tcW w:w="1418" w:type="dxa"/>
            <w:tcBorders>
              <w:top w:val="nil"/>
              <w:left w:val="nil"/>
              <w:bottom w:val="nil"/>
              <w:right w:val="nil"/>
            </w:tcBorders>
          </w:tcPr>
          <w:p w14:paraId="523D1691"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89</w:t>
            </w:r>
          </w:p>
        </w:tc>
        <w:tc>
          <w:tcPr>
            <w:tcW w:w="1701" w:type="dxa"/>
            <w:tcBorders>
              <w:top w:val="nil"/>
              <w:left w:val="nil"/>
              <w:bottom w:val="nil"/>
              <w:right w:val="nil"/>
            </w:tcBorders>
          </w:tcPr>
          <w:p w14:paraId="0C978B40"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89</w:t>
            </w:r>
          </w:p>
        </w:tc>
        <w:tc>
          <w:tcPr>
            <w:tcW w:w="2194" w:type="dxa"/>
            <w:tcBorders>
              <w:top w:val="nil"/>
              <w:left w:val="nil"/>
              <w:bottom w:val="nil"/>
              <w:right w:val="nil"/>
            </w:tcBorders>
          </w:tcPr>
          <w:p w14:paraId="2CC5D02C"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20.36 (5.28)</w:t>
            </w:r>
          </w:p>
        </w:tc>
        <w:tc>
          <w:tcPr>
            <w:tcW w:w="1701" w:type="dxa"/>
            <w:tcBorders>
              <w:top w:val="nil"/>
              <w:left w:val="nil"/>
              <w:bottom w:val="nil"/>
              <w:right w:val="nil"/>
            </w:tcBorders>
          </w:tcPr>
          <w:p w14:paraId="3BCFEB1F"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20.41 (5.14)</w:t>
            </w:r>
          </w:p>
        </w:tc>
      </w:tr>
      <w:tr w:rsidR="00B96E69" w:rsidRPr="007C2D00" w14:paraId="592D8374" w14:textId="77777777" w:rsidTr="0002259C">
        <w:trPr>
          <w:trHeight w:val="80"/>
        </w:trPr>
        <w:tc>
          <w:tcPr>
            <w:tcW w:w="2303" w:type="dxa"/>
            <w:tcBorders>
              <w:top w:val="nil"/>
              <w:left w:val="nil"/>
              <w:bottom w:val="nil"/>
              <w:right w:val="nil"/>
            </w:tcBorders>
          </w:tcPr>
          <w:p w14:paraId="53946DAC" w14:textId="77777777" w:rsidR="00173923" w:rsidRPr="007C2D00" w:rsidRDefault="00173923"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Proactive aggression</w:t>
            </w:r>
          </w:p>
        </w:tc>
        <w:tc>
          <w:tcPr>
            <w:tcW w:w="1417" w:type="dxa"/>
            <w:tcBorders>
              <w:top w:val="nil"/>
              <w:left w:val="nil"/>
              <w:bottom w:val="nil"/>
              <w:right w:val="nil"/>
            </w:tcBorders>
          </w:tcPr>
          <w:p w14:paraId="00402F4A"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5</w:t>
            </w:r>
          </w:p>
        </w:tc>
        <w:tc>
          <w:tcPr>
            <w:tcW w:w="1066" w:type="dxa"/>
            <w:tcBorders>
              <w:top w:val="nil"/>
              <w:left w:val="nil"/>
              <w:bottom w:val="nil"/>
              <w:right w:val="nil"/>
            </w:tcBorders>
          </w:tcPr>
          <w:p w14:paraId="3962C828"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5-45</w:t>
            </w:r>
          </w:p>
        </w:tc>
        <w:tc>
          <w:tcPr>
            <w:tcW w:w="1418" w:type="dxa"/>
            <w:tcBorders>
              <w:top w:val="nil"/>
              <w:left w:val="nil"/>
              <w:bottom w:val="nil"/>
              <w:right w:val="nil"/>
            </w:tcBorders>
          </w:tcPr>
          <w:p w14:paraId="1DA568B2"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87</w:t>
            </w:r>
          </w:p>
        </w:tc>
        <w:tc>
          <w:tcPr>
            <w:tcW w:w="1701" w:type="dxa"/>
            <w:tcBorders>
              <w:top w:val="nil"/>
              <w:left w:val="nil"/>
              <w:bottom w:val="nil"/>
              <w:right w:val="nil"/>
            </w:tcBorders>
          </w:tcPr>
          <w:p w14:paraId="6DAE456F"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90</w:t>
            </w:r>
          </w:p>
        </w:tc>
        <w:tc>
          <w:tcPr>
            <w:tcW w:w="2194" w:type="dxa"/>
            <w:tcBorders>
              <w:top w:val="nil"/>
              <w:left w:val="nil"/>
              <w:bottom w:val="nil"/>
              <w:right w:val="nil"/>
            </w:tcBorders>
          </w:tcPr>
          <w:p w14:paraId="51AAAC2F"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8.23 (4.50)</w:t>
            </w:r>
          </w:p>
        </w:tc>
        <w:tc>
          <w:tcPr>
            <w:tcW w:w="1701" w:type="dxa"/>
            <w:tcBorders>
              <w:top w:val="nil"/>
              <w:left w:val="nil"/>
              <w:bottom w:val="nil"/>
              <w:right w:val="nil"/>
            </w:tcBorders>
          </w:tcPr>
          <w:p w14:paraId="1B9C6077"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6.47 (3.39)</w:t>
            </w:r>
          </w:p>
        </w:tc>
      </w:tr>
      <w:tr w:rsidR="00B96E69" w:rsidRPr="007C2D00" w14:paraId="1F6BCC15" w14:textId="77777777" w:rsidTr="0002259C">
        <w:trPr>
          <w:trHeight w:val="131"/>
        </w:trPr>
        <w:tc>
          <w:tcPr>
            <w:tcW w:w="2303" w:type="dxa"/>
            <w:tcBorders>
              <w:top w:val="nil"/>
              <w:left w:val="nil"/>
              <w:bottom w:val="nil"/>
              <w:right w:val="nil"/>
            </w:tcBorders>
          </w:tcPr>
          <w:p w14:paraId="4218EB42" w14:textId="77777777" w:rsidR="002B4DEC" w:rsidRPr="007C2D00" w:rsidRDefault="002B4DEC"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Shame</w:t>
            </w:r>
          </w:p>
        </w:tc>
        <w:tc>
          <w:tcPr>
            <w:tcW w:w="1417" w:type="dxa"/>
            <w:tcBorders>
              <w:top w:val="nil"/>
              <w:left w:val="nil"/>
              <w:bottom w:val="nil"/>
              <w:right w:val="nil"/>
            </w:tcBorders>
          </w:tcPr>
          <w:p w14:paraId="51060EF4"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w:t>
            </w:r>
          </w:p>
        </w:tc>
        <w:tc>
          <w:tcPr>
            <w:tcW w:w="1066" w:type="dxa"/>
            <w:tcBorders>
              <w:top w:val="nil"/>
              <w:left w:val="nil"/>
              <w:bottom w:val="nil"/>
              <w:right w:val="nil"/>
            </w:tcBorders>
          </w:tcPr>
          <w:p w14:paraId="70788785"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18</w:t>
            </w:r>
          </w:p>
        </w:tc>
        <w:tc>
          <w:tcPr>
            <w:tcW w:w="1418" w:type="dxa"/>
            <w:tcBorders>
              <w:top w:val="nil"/>
              <w:left w:val="nil"/>
              <w:bottom w:val="nil"/>
              <w:right w:val="nil"/>
            </w:tcBorders>
          </w:tcPr>
          <w:p w14:paraId="5AF3F433"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81</w:t>
            </w:r>
          </w:p>
        </w:tc>
        <w:tc>
          <w:tcPr>
            <w:tcW w:w="1701" w:type="dxa"/>
            <w:tcBorders>
              <w:top w:val="nil"/>
              <w:left w:val="nil"/>
              <w:bottom w:val="nil"/>
              <w:right w:val="nil"/>
            </w:tcBorders>
          </w:tcPr>
          <w:p w14:paraId="5BEC1E2B"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78</w:t>
            </w:r>
          </w:p>
        </w:tc>
        <w:tc>
          <w:tcPr>
            <w:tcW w:w="2194" w:type="dxa"/>
            <w:tcBorders>
              <w:top w:val="nil"/>
              <w:left w:val="nil"/>
              <w:bottom w:val="nil"/>
              <w:right w:val="nil"/>
            </w:tcBorders>
          </w:tcPr>
          <w:p w14:paraId="0C4E4911"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3.00 (3.33)</w:t>
            </w:r>
          </w:p>
        </w:tc>
        <w:tc>
          <w:tcPr>
            <w:tcW w:w="1701" w:type="dxa"/>
            <w:tcBorders>
              <w:top w:val="nil"/>
              <w:left w:val="nil"/>
              <w:bottom w:val="nil"/>
              <w:right w:val="nil"/>
            </w:tcBorders>
          </w:tcPr>
          <w:p w14:paraId="3255C4CD"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4.03 (2.92)</w:t>
            </w:r>
          </w:p>
        </w:tc>
      </w:tr>
      <w:tr w:rsidR="00B96E69" w:rsidRPr="007C2D00" w14:paraId="15ECDAEA" w14:textId="77777777" w:rsidTr="0002259C">
        <w:trPr>
          <w:trHeight w:val="109"/>
        </w:trPr>
        <w:tc>
          <w:tcPr>
            <w:tcW w:w="2303" w:type="dxa"/>
            <w:tcBorders>
              <w:top w:val="nil"/>
              <w:left w:val="nil"/>
              <w:bottom w:val="nil"/>
              <w:right w:val="nil"/>
            </w:tcBorders>
          </w:tcPr>
          <w:p w14:paraId="058112C8" w14:textId="77777777" w:rsidR="002B4DEC" w:rsidRPr="007C2D00" w:rsidRDefault="002B4DEC"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Guilt</w:t>
            </w:r>
          </w:p>
        </w:tc>
        <w:tc>
          <w:tcPr>
            <w:tcW w:w="1417" w:type="dxa"/>
            <w:tcBorders>
              <w:top w:val="nil"/>
              <w:left w:val="nil"/>
              <w:bottom w:val="nil"/>
              <w:right w:val="nil"/>
            </w:tcBorders>
          </w:tcPr>
          <w:p w14:paraId="43BA2B44"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w:t>
            </w:r>
          </w:p>
        </w:tc>
        <w:tc>
          <w:tcPr>
            <w:tcW w:w="1066" w:type="dxa"/>
            <w:tcBorders>
              <w:top w:val="nil"/>
              <w:left w:val="nil"/>
              <w:bottom w:val="nil"/>
              <w:right w:val="nil"/>
            </w:tcBorders>
          </w:tcPr>
          <w:p w14:paraId="581ABAC6"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18</w:t>
            </w:r>
          </w:p>
        </w:tc>
        <w:tc>
          <w:tcPr>
            <w:tcW w:w="1418" w:type="dxa"/>
            <w:tcBorders>
              <w:top w:val="nil"/>
              <w:left w:val="nil"/>
              <w:bottom w:val="nil"/>
              <w:right w:val="nil"/>
            </w:tcBorders>
          </w:tcPr>
          <w:p w14:paraId="147C2D6D"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80</w:t>
            </w:r>
          </w:p>
        </w:tc>
        <w:tc>
          <w:tcPr>
            <w:tcW w:w="1701" w:type="dxa"/>
            <w:tcBorders>
              <w:top w:val="nil"/>
              <w:left w:val="nil"/>
              <w:bottom w:val="nil"/>
              <w:right w:val="nil"/>
            </w:tcBorders>
          </w:tcPr>
          <w:p w14:paraId="7AE76CDC"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9</w:t>
            </w:r>
          </w:p>
        </w:tc>
        <w:tc>
          <w:tcPr>
            <w:tcW w:w="2194" w:type="dxa"/>
            <w:tcBorders>
              <w:top w:val="nil"/>
              <w:left w:val="nil"/>
              <w:bottom w:val="nil"/>
              <w:right w:val="nil"/>
            </w:tcBorders>
          </w:tcPr>
          <w:p w14:paraId="1B4831F4"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2.55 (3.08)</w:t>
            </w:r>
          </w:p>
        </w:tc>
        <w:tc>
          <w:tcPr>
            <w:tcW w:w="1701" w:type="dxa"/>
            <w:tcBorders>
              <w:top w:val="nil"/>
              <w:left w:val="nil"/>
              <w:bottom w:val="nil"/>
              <w:right w:val="nil"/>
            </w:tcBorders>
          </w:tcPr>
          <w:p w14:paraId="3BB12533"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4.07 (2.50)</w:t>
            </w:r>
          </w:p>
        </w:tc>
      </w:tr>
      <w:tr w:rsidR="00B96E69" w:rsidRPr="007C2D00" w14:paraId="40A18FBC" w14:textId="77777777" w:rsidTr="0002259C">
        <w:trPr>
          <w:trHeight w:val="149"/>
        </w:trPr>
        <w:tc>
          <w:tcPr>
            <w:tcW w:w="2303" w:type="dxa"/>
            <w:tcBorders>
              <w:top w:val="nil"/>
              <w:left w:val="nil"/>
              <w:bottom w:val="nil"/>
              <w:right w:val="nil"/>
            </w:tcBorders>
          </w:tcPr>
          <w:p w14:paraId="3A96FE20" w14:textId="77777777" w:rsidR="000F6908" w:rsidRPr="007C2D00" w:rsidRDefault="000F6908" w:rsidP="007C2D00">
            <w:pPr>
              <w:spacing w:line="480" w:lineRule="auto"/>
              <w:rPr>
                <w:rFonts w:asciiTheme="majorBidi" w:hAnsiTheme="majorBidi" w:cstheme="majorBidi"/>
                <w:sz w:val="24"/>
                <w:szCs w:val="24"/>
                <w:lang w:val="en-GB"/>
              </w:rPr>
            </w:pPr>
          </w:p>
        </w:tc>
        <w:tc>
          <w:tcPr>
            <w:tcW w:w="1417" w:type="dxa"/>
            <w:tcBorders>
              <w:top w:val="nil"/>
              <w:left w:val="nil"/>
              <w:bottom w:val="nil"/>
              <w:right w:val="nil"/>
            </w:tcBorders>
          </w:tcPr>
          <w:p w14:paraId="4D9FF787"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066" w:type="dxa"/>
            <w:tcBorders>
              <w:top w:val="nil"/>
              <w:left w:val="nil"/>
              <w:bottom w:val="nil"/>
              <w:right w:val="nil"/>
            </w:tcBorders>
          </w:tcPr>
          <w:p w14:paraId="0CE7D116"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418" w:type="dxa"/>
            <w:tcBorders>
              <w:top w:val="nil"/>
              <w:left w:val="nil"/>
              <w:bottom w:val="nil"/>
              <w:right w:val="nil"/>
            </w:tcBorders>
          </w:tcPr>
          <w:p w14:paraId="344CE0B5"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701" w:type="dxa"/>
            <w:tcBorders>
              <w:top w:val="nil"/>
              <w:left w:val="nil"/>
              <w:bottom w:val="nil"/>
              <w:right w:val="nil"/>
            </w:tcBorders>
          </w:tcPr>
          <w:p w14:paraId="04553D93"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2194" w:type="dxa"/>
            <w:tcBorders>
              <w:top w:val="nil"/>
              <w:left w:val="nil"/>
              <w:bottom w:val="nil"/>
              <w:right w:val="nil"/>
            </w:tcBorders>
          </w:tcPr>
          <w:p w14:paraId="5527DE42"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701" w:type="dxa"/>
            <w:tcBorders>
              <w:top w:val="nil"/>
              <w:left w:val="nil"/>
              <w:bottom w:val="nil"/>
              <w:right w:val="nil"/>
            </w:tcBorders>
          </w:tcPr>
          <w:p w14:paraId="75866A1B" w14:textId="77777777" w:rsidR="000F6908" w:rsidRPr="007C2D00" w:rsidRDefault="000F6908" w:rsidP="007C2D00">
            <w:pPr>
              <w:spacing w:line="480" w:lineRule="auto"/>
              <w:jc w:val="center"/>
              <w:rPr>
                <w:rFonts w:asciiTheme="majorBidi" w:hAnsiTheme="majorBidi" w:cstheme="majorBidi"/>
                <w:sz w:val="24"/>
                <w:szCs w:val="24"/>
                <w:lang w:val="en-GB"/>
              </w:rPr>
            </w:pPr>
          </w:p>
        </w:tc>
      </w:tr>
      <w:tr w:rsidR="00B96E69" w:rsidRPr="007C2D00" w14:paraId="65FA9B81" w14:textId="77777777" w:rsidTr="0002259C">
        <w:trPr>
          <w:trHeight w:val="154"/>
        </w:trPr>
        <w:tc>
          <w:tcPr>
            <w:tcW w:w="2303" w:type="dxa"/>
            <w:tcBorders>
              <w:top w:val="nil"/>
              <w:left w:val="nil"/>
              <w:bottom w:val="nil"/>
              <w:right w:val="nil"/>
            </w:tcBorders>
          </w:tcPr>
          <w:p w14:paraId="1113F7F1" w14:textId="77777777" w:rsidR="000F6908" w:rsidRPr="007C2D00" w:rsidRDefault="000F6908" w:rsidP="007C2D00">
            <w:pPr>
              <w:spacing w:line="480" w:lineRule="auto"/>
              <w:rPr>
                <w:rFonts w:asciiTheme="majorBidi" w:hAnsiTheme="majorBidi" w:cstheme="majorBidi"/>
                <w:b/>
                <w:sz w:val="24"/>
                <w:szCs w:val="24"/>
                <w:lang w:val="en-GB"/>
              </w:rPr>
            </w:pPr>
            <w:r w:rsidRPr="007C2D00">
              <w:rPr>
                <w:rFonts w:asciiTheme="majorBidi" w:hAnsiTheme="majorBidi" w:cstheme="majorBidi"/>
                <w:b/>
                <w:sz w:val="24"/>
                <w:szCs w:val="24"/>
                <w:lang w:val="en-GB"/>
              </w:rPr>
              <w:t>Time 2</w:t>
            </w:r>
          </w:p>
        </w:tc>
        <w:tc>
          <w:tcPr>
            <w:tcW w:w="1417" w:type="dxa"/>
            <w:tcBorders>
              <w:top w:val="nil"/>
              <w:left w:val="nil"/>
              <w:bottom w:val="nil"/>
              <w:right w:val="nil"/>
            </w:tcBorders>
          </w:tcPr>
          <w:p w14:paraId="461B8775"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066" w:type="dxa"/>
            <w:tcBorders>
              <w:top w:val="nil"/>
              <w:left w:val="nil"/>
              <w:bottom w:val="nil"/>
              <w:right w:val="nil"/>
            </w:tcBorders>
          </w:tcPr>
          <w:p w14:paraId="2928621B"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418" w:type="dxa"/>
            <w:tcBorders>
              <w:top w:val="nil"/>
              <w:left w:val="nil"/>
              <w:bottom w:val="nil"/>
              <w:right w:val="nil"/>
            </w:tcBorders>
          </w:tcPr>
          <w:p w14:paraId="0D486E0B" w14:textId="77777777" w:rsidR="000F6908" w:rsidRPr="007C2D00" w:rsidRDefault="000F6908" w:rsidP="007C2D00">
            <w:pPr>
              <w:spacing w:line="480" w:lineRule="auto"/>
              <w:jc w:val="center"/>
              <w:rPr>
                <w:rFonts w:asciiTheme="majorBidi" w:hAnsiTheme="majorBidi" w:cstheme="majorBidi"/>
                <w:b/>
                <w:sz w:val="24"/>
                <w:szCs w:val="24"/>
                <w:lang w:val="en-GB"/>
              </w:rPr>
            </w:pPr>
          </w:p>
        </w:tc>
        <w:tc>
          <w:tcPr>
            <w:tcW w:w="1701" w:type="dxa"/>
            <w:tcBorders>
              <w:top w:val="nil"/>
              <w:left w:val="nil"/>
              <w:bottom w:val="nil"/>
              <w:right w:val="nil"/>
            </w:tcBorders>
          </w:tcPr>
          <w:p w14:paraId="2EB2535F" w14:textId="77777777" w:rsidR="000F6908" w:rsidRPr="007C2D00" w:rsidRDefault="000F6908" w:rsidP="007C2D00">
            <w:pPr>
              <w:spacing w:line="480" w:lineRule="auto"/>
              <w:jc w:val="center"/>
              <w:rPr>
                <w:rFonts w:asciiTheme="majorBidi" w:hAnsiTheme="majorBidi" w:cstheme="majorBidi"/>
                <w:b/>
                <w:sz w:val="24"/>
                <w:szCs w:val="24"/>
                <w:lang w:val="en-GB"/>
              </w:rPr>
            </w:pPr>
          </w:p>
        </w:tc>
        <w:tc>
          <w:tcPr>
            <w:tcW w:w="2194" w:type="dxa"/>
            <w:tcBorders>
              <w:top w:val="nil"/>
              <w:left w:val="nil"/>
              <w:bottom w:val="nil"/>
              <w:right w:val="nil"/>
            </w:tcBorders>
          </w:tcPr>
          <w:p w14:paraId="0A351FE8"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701" w:type="dxa"/>
            <w:tcBorders>
              <w:top w:val="nil"/>
              <w:left w:val="nil"/>
              <w:bottom w:val="nil"/>
              <w:right w:val="nil"/>
            </w:tcBorders>
          </w:tcPr>
          <w:p w14:paraId="3315CA31" w14:textId="77777777" w:rsidR="000F6908" w:rsidRPr="007C2D00" w:rsidRDefault="000F6908" w:rsidP="007C2D00">
            <w:pPr>
              <w:spacing w:line="480" w:lineRule="auto"/>
              <w:jc w:val="center"/>
              <w:rPr>
                <w:rFonts w:asciiTheme="majorBidi" w:hAnsiTheme="majorBidi" w:cstheme="majorBidi"/>
                <w:sz w:val="24"/>
                <w:szCs w:val="24"/>
                <w:lang w:val="en-GB"/>
              </w:rPr>
            </w:pPr>
          </w:p>
        </w:tc>
      </w:tr>
      <w:tr w:rsidR="00B96E69" w:rsidRPr="007C2D00" w14:paraId="31F5F694" w14:textId="77777777" w:rsidTr="0002259C">
        <w:trPr>
          <w:trHeight w:val="186"/>
        </w:trPr>
        <w:tc>
          <w:tcPr>
            <w:tcW w:w="2303" w:type="dxa"/>
            <w:tcBorders>
              <w:top w:val="nil"/>
              <w:left w:val="nil"/>
              <w:bottom w:val="nil"/>
              <w:right w:val="nil"/>
            </w:tcBorders>
          </w:tcPr>
          <w:p w14:paraId="5A2C9EAB" w14:textId="77777777" w:rsidR="00173923" w:rsidRPr="007C2D00" w:rsidRDefault="00173923"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Reactive aggression</w:t>
            </w:r>
          </w:p>
        </w:tc>
        <w:tc>
          <w:tcPr>
            <w:tcW w:w="1417" w:type="dxa"/>
            <w:tcBorders>
              <w:top w:val="nil"/>
              <w:left w:val="nil"/>
              <w:bottom w:val="nil"/>
              <w:right w:val="nil"/>
            </w:tcBorders>
          </w:tcPr>
          <w:p w14:paraId="7CCFFB28"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5</w:t>
            </w:r>
          </w:p>
        </w:tc>
        <w:tc>
          <w:tcPr>
            <w:tcW w:w="1066" w:type="dxa"/>
            <w:tcBorders>
              <w:top w:val="nil"/>
              <w:left w:val="nil"/>
              <w:bottom w:val="nil"/>
              <w:right w:val="nil"/>
            </w:tcBorders>
          </w:tcPr>
          <w:p w14:paraId="51E32318"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5-45</w:t>
            </w:r>
          </w:p>
        </w:tc>
        <w:tc>
          <w:tcPr>
            <w:tcW w:w="1418" w:type="dxa"/>
            <w:tcBorders>
              <w:top w:val="nil"/>
              <w:left w:val="nil"/>
              <w:bottom w:val="nil"/>
              <w:right w:val="nil"/>
            </w:tcBorders>
          </w:tcPr>
          <w:p w14:paraId="11C62969"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91</w:t>
            </w:r>
          </w:p>
        </w:tc>
        <w:tc>
          <w:tcPr>
            <w:tcW w:w="1701" w:type="dxa"/>
            <w:tcBorders>
              <w:top w:val="nil"/>
              <w:left w:val="nil"/>
              <w:bottom w:val="nil"/>
              <w:right w:val="nil"/>
            </w:tcBorders>
          </w:tcPr>
          <w:p w14:paraId="7A2F64E0"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90</w:t>
            </w:r>
          </w:p>
        </w:tc>
        <w:tc>
          <w:tcPr>
            <w:tcW w:w="2194" w:type="dxa"/>
            <w:tcBorders>
              <w:top w:val="nil"/>
              <w:left w:val="nil"/>
              <w:bottom w:val="nil"/>
              <w:right w:val="nil"/>
            </w:tcBorders>
          </w:tcPr>
          <w:p w14:paraId="073DED60"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20.17 (5.52)</w:t>
            </w:r>
          </w:p>
        </w:tc>
        <w:tc>
          <w:tcPr>
            <w:tcW w:w="1701" w:type="dxa"/>
            <w:tcBorders>
              <w:top w:val="nil"/>
              <w:left w:val="nil"/>
              <w:bottom w:val="nil"/>
              <w:right w:val="nil"/>
            </w:tcBorders>
          </w:tcPr>
          <w:p w14:paraId="6DC8230F"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9.40 (4.90)</w:t>
            </w:r>
          </w:p>
        </w:tc>
      </w:tr>
      <w:tr w:rsidR="00B96E69" w:rsidRPr="007C2D00" w14:paraId="5079BDF4" w14:textId="77777777" w:rsidTr="0002259C">
        <w:trPr>
          <w:trHeight w:val="80"/>
        </w:trPr>
        <w:tc>
          <w:tcPr>
            <w:tcW w:w="2303" w:type="dxa"/>
            <w:tcBorders>
              <w:top w:val="nil"/>
              <w:left w:val="nil"/>
              <w:bottom w:val="nil"/>
              <w:right w:val="nil"/>
            </w:tcBorders>
          </w:tcPr>
          <w:p w14:paraId="4401569E" w14:textId="77777777" w:rsidR="00173923" w:rsidRPr="007C2D00" w:rsidRDefault="00173923"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Proactive aggression</w:t>
            </w:r>
          </w:p>
        </w:tc>
        <w:tc>
          <w:tcPr>
            <w:tcW w:w="1417" w:type="dxa"/>
            <w:tcBorders>
              <w:top w:val="nil"/>
              <w:left w:val="nil"/>
              <w:bottom w:val="nil"/>
              <w:right w:val="nil"/>
            </w:tcBorders>
          </w:tcPr>
          <w:p w14:paraId="0264D6DA"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5</w:t>
            </w:r>
          </w:p>
        </w:tc>
        <w:tc>
          <w:tcPr>
            <w:tcW w:w="1066" w:type="dxa"/>
            <w:tcBorders>
              <w:top w:val="nil"/>
              <w:left w:val="nil"/>
              <w:bottom w:val="nil"/>
              <w:right w:val="nil"/>
            </w:tcBorders>
          </w:tcPr>
          <w:p w14:paraId="71930870"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5-45</w:t>
            </w:r>
          </w:p>
        </w:tc>
        <w:tc>
          <w:tcPr>
            <w:tcW w:w="1418" w:type="dxa"/>
            <w:tcBorders>
              <w:top w:val="nil"/>
              <w:left w:val="nil"/>
              <w:bottom w:val="nil"/>
              <w:right w:val="nil"/>
            </w:tcBorders>
          </w:tcPr>
          <w:p w14:paraId="30B7A714"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92</w:t>
            </w:r>
          </w:p>
        </w:tc>
        <w:tc>
          <w:tcPr>
            <w:tcW w:w="1701" w:type="dxa"/>
            <w:tcBorders>
              <w:top w:val="nil"/>
              <w:left w:val="nil"/>
              <w:bottom w:val="nil"/>
              <w:right w:val="nil"/>
            </w:tcBorders>
          </w:tcPr>
          <w:p w14:paraId="10917486"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7</w:t>
            </w:r>
          </w:p>
        </w:tc>
        <w:tc>
          <w:tcPr>
            <w:tcW w:w="2194" w:type="dxa"/>
            <w:tcBorders>
              <w:top w:val="nil"/>
              <w:left w:val="nil"/>
              <w:bottom w:val="nil"/>
              <w:right w:val="nil"/>
            </w:tcBorders>
          </w:tcPr>
          <w:p w14:paraId="372FEC62"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6.95 (4.00)</w:t>
            </w:r>
          </w:p>
        </w:tc>
        <w:tc>
          <w:tcPr>
            <w:tcW w:w="1701" w:type="dxa"/>
            <w:tcBorders>
              <w:top w:val="nil"/>
              <w:left w:val="nil"/>
              <w:bottom w:val="nil"/>
              <w:right w:val="nil"/>
            </w:tcBorders>
          </w:tcPr>
          <w:p w14:paraId="448C2BD1"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5.55 (1.28)</w:t>
            </w:r>
          </w:p>
        </w:tc>
      </w:tr>
      <w:tr w:rsidR="00B96E69" w:rsidRPr="007C2D00" w14:paraId="43886672" w14:textId="77777777" w:rsidTr="0002259C">
        <w:trPr>
          <w:trHeight w:val="122"/>
        </w:trPr>
        <w:tc>
          <w:tcPr>
            <w:tcW w:w="2303" w:type="dxa"/>
            <w:tcBorders>
              <w:top w:val="nil"/>
              <w:left w:val="nil"/>
              <w:bottom w:val="nil"/>
              <w:right w:val="nil"/>
            </w:tcBorders>
          </w:tcPr>
          <w:p w14:paraId="697908FD" w14:textId="77777777" w:rsidR="002B4DEC" w:rsidRPr="007C2D00" w:rsidRDefault="002B4DEC"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Shame</w:t>
            </w:r>
          </w:p>
        </w:tc>
        <w:tc>
          <w:tcPr>
            <w:tcW w:w="1417" w:type="dxa"/>
            <w:tcBorders>
              <w:top w:val="nil"/>
              <w:left w:val="nil"/>
              <w:bottom w:val="nil"/>
              <w:right w:val="nil"/>
            </w:tcBorders>
          </w:tcPr>
          <w:p w14:paraId="635AB976"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w:t>
            </w:r>
          </w:p>
        </w:tc>
        <w:tc>
          <w:tcPr>
            <w:tcW w:w="1066" w:type="dxa"/>
            <w:tcBorders>
              <w:top w:val="nil"/>
              <w:left w:val="nil"/>
              <w:bottom w:val="nil"/>
              <w:right w:val="nil"/>
            </w:tcBorders>
          </w:tcPr>
          <w:p w14:paraId="2A89BEC2"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18</w:t>
            </w:r>
          </w:p>
        </w:tc>
        <w:tc>
          <w:tcPr>
            <w:tcW w:w="1418" w:type="dxa"/>
            <w:tcBorders>
              <w:top w:val="nil"/>
              <w:left w:val="nil"/>
              <w:bottom w:val="nil"/>
              <w:right w:val="nil"/>
            </w:tcBorders>
          </w:tcPr>
          <w:p w14:paraId="0167D89F"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9</w:t>
            </w:r>
          </w:p>
        </w:tc>
        <w:tc>
          <w:tcPr>
            <w:tcW w:w="1701" w:type="dxa"/>
            <w:tcBorders>
              <w:top w:val="nil"/>
              <w:left w:val="nil"/>
              <w:bottom w:val="nil"/>
              <w:right w:val="nil"/>
            </w:tcBorders>
          </w:tcPr>
          <w:p w14:paraId="07EDEB76"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8</w:t>
            </w:r>
          </w:p>
        </w:tc>
        <w:tc>
          <w:tcPr>
            <w:tcW w:w="2194" w:type="dxa"/>
            <w:tcBorders>
              <w:top w:val="nil"/>
              <w:left w:val="nil"/>
              <w:bottom w:val="nil"/>
              <w:right w:val="nil"/>
            </w:tcBorders>
          </w:tcPr>
          <w:p w14:paraId="4D6EBAFA"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3.86 (2.58)</w:t>
            </w:r>
          </w:p>
        </w:tc>
        <w:tc>
          <w:tcPr>
            <w:tcW w:w="1701" w:type="dxa"/>
            <w:tcBorders>
              <w:top w:val="nil"/>
              <w:left w:val="nil"/>
              <w:bottom w:val="nil"/>
              <w:right w:val="nil"/>
            </w:tcBorders>
          </w:tcPr>
          <w:p w14:paraId="2C07D523"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4.61 (2.61)</w:t>
            </w:r>
          </w:p>
        </w:tc>
      </w:tr>
      <w:tr w:rsidR="00B96E69" w:rsidRPr="007C2D00" w14:paraId="3D442048" w14:textId="77777777" w:rsidTr="0002259C">
        <w:trPr>
          <w:trHeight w:val="122"/>
        </w:trPr>
        <w:tc>
          <w:tcPr>
            <w:tcW w:w="2303" w:type="dxa"/>
            <w:tcBorders>
              <w:top w:val="nil"/>
              <w:left w:val="nil"/>
              <w:bottom w:val="nil"/>
              <w:right w:val="nil"/>
            </w:tcBorders>
          </w:tcPr>
          <w:p w14:paraId="62CF0F3C" w14:textId="77777777" w:rsidR="002B4DEC" w:rsidRPr="007C2D00" w:rsidRDefault="002B4DEC"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Guilt</w:t>
            </w:r>
          </w:p>
        </w:tc>
        <w:tc>
          <w:tcPr>
            <w:tcW w:w="1417" w:type="dxa"/>
            <w:tcBorders>
              <w:top w:val="nil"/>
              <w:left w:val="nil"/>
              <w:bottom w:val="nil"/>
              <w:right w:val="nil"/>
            </w:tcBorders>
          </w:tcPr>
          <w:p w14:paraId="3C88593F"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w:t>
            </w:r>
          </w:p>
        </w:tc>
        <w:tc>
          <w:tcPr>
            <w:tcW w:w="1066" w:type="dxa"/>
            <w:tcBorders>
              <w:top w:val="nil"/>
              <w:left w:val="nil"/>
              <w:bottom w:val="nil"/>
              <w:right w:val="nil"/>
            </w:tcBorders>
          </w:tcPr>
          <w:p w14:paraId="55D4A7AB"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18</w:t>
            </w:r>
          </w:p>
        </w:tc>
        <w:tc>
          <w:tcPr>
            <w:tcW w:w="1418" w:type="dxa"/>
            <w:tcBorders>
              <w:top w:val="nil"/>
              <w:left w:val="nil"/>
              <w:bottom w:val="nil"/>
              <w:right w:val="nil"/>
            </w:tcBorders>
          </w:tcPr>
          <w:p w14:paraId="5A312688"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78</w:t>
            </w:r>
          </w:p>
        </w:tc>
        <w:tc>
          <w:tcPr>
            <w:tcW w:w="1701" w:type="dxa"/>
            <w:tcBorders>
              <w:top w:val="nil"/>
              <w:left w:val="nil"/>
              <w:bottom w:val="nil"/>
              <w:right w:val="nil"/>
            </w:tcBorders>
          </w:tcPr>
          <w:p w14:paraId="2AA02053"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9</w:t>
            </w:r>
          </w:p>
        </w:tc>
        <w:tc>
          <w:tcPr>
            <w:tcW w:w="2194" w:type="dxa"/>
            <w:tcBorders>
              <w:top w:val="nil"/>
              <w:left w:val="nil"/>
              <w:bottom w:val="nil"/>
              <w:right w:val="nil"/>
            </w:tcBorders>
          </w:tcPr>
          <w:p w14:paraId="5C04DFBA"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2.96 (2.72)</w:t>
            </w:r>
          </w:p>
        </w:tc>
        <w:tc>
          <w:tcPr>
            <w:tcW w:w="1701" w:type="dxa"/>
            <w:tcBorders>
              <w:top w:val="nil"/>
              <w:left w:val="nil"/>
              <w:bottom w:val="nil"/>
              <w:right w:val="nil"/>
            </w:tcBorders>
          </w:tcPr>
          <w:p w14:paraId="4207B8AA" w14:textId="77777777" w:rsidR="002B4DEC" w:rsidRPr="007C2D00" w:rsidRDefault="002B4DEC"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4.38 (2.40)</w:t>
            </w:r>
          </w:p>
        </w:tc>
      </w:tr>
      <w:tr w:rsidR="00B96E69" w:rsidRPr="007C2D00" w14:paraId="627DE264" w14:textId="77777777" w:rsidTr="0002259C">
        <w:trPr>
          <w:trHeight w:val="136"/>
        </w:trPr>
        <w:tc>
          <w:tcPr>
            <w:tcW w:w="2303" w:type="dxa"/>
            <w:tcBorders>
              <w:top w:val="nil"/>
              <w:left w:val="nil"/>
              <w:bottom w:val="nil"/>
              <w:right w:val="nil"/>
            </w:tcBorders>
          </w:tcPr>
          <w:p w14:paraId="799751C7" w14:textId="77777777" w:rsidR="000F6908" w:rsidRPr="007C2D00" w:rsidRDefault="000F6908" w:rsidP="007C2D00">
            <w:pPr>
              <w:spacing w:line="480" w:lineRule="auto"/>
              <w:rPr>
                <w:rFonts w:asciiTheme="majorBidi" w:hAnsiTheme="majorBidi" w:cstheme="majorBidi"/>
                <w:sz w:val="24"/>
                <w:szCs w:val="24"/>
                <w:lang w:val="en-GB"/>
              </w:rPr>
            </w:pPr>
          </w:p>
        </w:tc>
        <w:tc>
          <w:tcPr>
            <w:tcW w:w="1417" w:type="dxa"/>
            <w:tcBorders>
              <w:top w:val="nil"/>
              <w:left w:val="nil"/>
              <w:bottom w:val="nil"/>
              <w:right w:val="nil"/>
            </w:tcBorders>
          </w:tcPr>
          <w:p w14:paraId="3D294783"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066" w:type="dxa"/>
            <w:tcBorders>
              <w:top w:val="nil"/>
              <w:left w:val="nil"/>
              <w:bottom w:val="nil"/>
              <w:right w:val="nil"/>
            </w:tcBorders>
          </w:tcPr>
          <w:p w14:paraId="73A94F1E"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418" w:type="dxa"/>
            <w:tcBorders>
              <w:top w:val="nil"/>
              <w:left w:val="nil"/>
              <w:bottom w:val="nil"/>
              <w:right w:val="nil"/>
            </w:tcBorders>
          </w:tcPr>
          <w:p w14:paraId="414D2CA2"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701" w:type="dxa"/>
            <w:tcBorders>
              <w:top w:val="nil"/>
              <w:left w:val="nil"/>
              <w:bottom w:val="nil"/>
              <w:right w:val="nil"/>
            </w:tcBorders>
          </w:tcPr>
          <w:p w14:paraId="48B60AB5"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2194" w:type="dxa"/>
            <w:tcBorders>
              <w:top w:val="nil"/>
              <w:left w:val="nil"/>
              <w:bottom w:val="nil"/>
              <w:right w:val="nil"/>
            </w:tcBorders>
          </w:tcPr>
          <w:p w14:paraId="0AC5A304"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701" w:type="dxa"/>
            <w:tcBorders>
              <w:top w:val="nil"/>
              <w:left w:val="nil"/>
              <w:bottom w:val="nil"/>
              <w:right w:val="nil"/>
            </w:tcBorders>
          </w:tcPr>
          <w:p w14:paraId="5B0B7B16" w14:textId="77777777" w:rsidR="000F6908" w:rsidRPr="007C2D00" w:rsidRDefault="000F6908" w:rsidP="007C2D00">
            <w:pPr>
              <w:spacing w:line="480" w:lineRule="auto"/>
              <w:jc w:val="center"/>
              <w:rPr>
                <w:rFonts w:asciiTheme="majorBidi" w:hAnsiTheme="majorBidi" w:cstheme="majorBidi"/>
                <w:sz w:val="24"/>
                <w:szCs w:val="24"/>
                <w:lang w:val="en-GB"/>
              </w:rPr>
            </w:pPr>
          </w:p>
        </w:tc>
      </w:tr>
      <w:tr w:rsidR="00B96E69" w:rsidRPr="007C2D00" w14:paraId="141DA729" w14:textId="77777777" w:rsidTr="0002259C">
        <w:trPr>
          <w:trHeight w:val="80"/>
        </w:trPr>
        <w:tc>
          <w:tcPr>
            <w:tcW w:w="2303" w:type="dxa"/>
            <w:tcBorders>
              <w:top w:val="nil"/>
              <w:left w:val="nil"/>
              <w:bottom w:val="nil"/>
              <w:right w:val="nil"/>
            </w:tcBorders>
          </w:tcPr>
          <w:p w14:paraId="126309A5" w14:textId="77777777" w:rsidR="000F6908" w:rsidRPr="007C2D00" w:rsidRDefault="000F6908" w:rsidP="007C2D00">
            <w:pPr>
              <w:spacing w:line="480" w:lineRule="auto"/>
              <w:rPr>
                <w:rFonts w:asciiTheme="majorBidi" w:hAnsiTheme="majorBidi" w:cstheme="majorBidi"/>
                <w:b/>
                <w:sz w:val="24"/>
                <w:szCs w:val="24"/>
                <w:lang w:val="en-GB"/>
              </w:rPr>
            </w:pPr>
            <w:r w:rsidRPr="007C2D00">
              <w:rPr>
                <w:rFonts w:asciiTheme="majorBidi" w:hAnsiTheme="majorBidi" w:cstheme="majorBidi"/>
                <w:b/>
                <w:sz w:val="24"/>
                <w:szCs w:val="24"/>
                <w:lang w:val="en-GB"/>
              </w:rPr>
              <w:t>Time 3</w:t>
            </w:r>
          </w:p>
        </w:tc>
        <w:tc>
          <w:tcPr>
            <w:tcW w:w="1417" w:type="dxa"/>
            <w:tcBorders>
              <w:top w:val="nil"/>
              <w:left w:val="nil"/>
              <w:bottom w:val="nil"/>
              <w:right w:val="nil"/>
            </w:tcBorders>
          </w:tcPr>
          <w:p w14:paraId="7C75C752"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066" w:type="dxa"/>
            <w:tcBorders>
              <w:top w:val="nil"/>
              <w:left w:val="nil"/>
              <w:bottom w:val="nil"/>
              <w:right w:val="nil"/>
            </w:tcBorders>
          </w:tcPr>
          <w:p w14:paraId="4D6C8076"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418" w:type="dxa"/>
            <w:tcBorders>
              <w:top w:val="nil"/>
              <w:left w:val="nil"/>
              <w:bottom w:val="nil"/>
              <w:right w:val="nil"/>
            </w:tcBorders>
          </w:tcPr>
          <w:p w14:paraId="56890974" w14:textId="77777777" w:rsidR="000F6908" w:rsidRPr="007C2D00" w:rsidRDefault="000F6908" w:rsidP="007C2D00">
            <w:pPr>
              <w:spacing w:line="480" w:lineRule="auto"/>
              <w:jc w:val="center"/>
              <w:rPr>
                <w:rFonts w:asciiTheme="majorBidi" w:hAnsiTheme="majorBidi" w:cstheme="majorBidi"/>
                <w:b/>
                <w:sz w:val="24"/>
                <w:szCs w:val="24"/>
                <w:lang w:val="en-GB"/>
              </w:rPr>
            </w:pPr>
          </w:p>
        </w:tc>
        <w:tc>
          <w:tcPr>
            <w:tcW w:w="1701" w:type="dxa"/>
            <w:tcBorders>
              <w:top w:val="nil"/>
              <w:left w:val="nil"/>
              <w:bottom w:val="nil"/>
              <w:right w:val="nil"/>
            </w:tcBorders>
          </w:tcPr>
          <w:p w14:paraId="623C9821" w14:textId="77777777" w:rsidR="000F6908" w:rsidRPr="007C2D00" w:rsidRDefault="000F6908" w:rsidP="007C2D00">
            <w:pPr>
              <w:spacing w:line="480" w:lineRule="auto"/>
              <w:jc w:val="center"/>
              <w:rPr>
                <w:rFonts w:asciiTheme="majorBidi" w:hAnsiTheme="majorBidi" w:cstheme="majorBidi"/>
                <w:b/>
                <w:sz w:val="24"/>
                <w:szCs w:val="24"/>
                <w:lang w:val="en-GB"/>
              </w:rPr>
            </w:pPr>
          </w:p>
        </w:tc>
        <w:tc>
          <w:tcPr>
            <w:tcW w:w="2194" w:type="dxa"/>
            <w:tcBorders>
              <w:top w:val="nil"/>
              <w:left w:val="nil"/>
              <w:bottom w:val="nil"/>
              <w:right w:val="nil"/>
            </w:tcBorders>
          </w:tcPr>
          <w:p w14:paraId="49A526E5" w14:textId="77777777" w:rsidR="000F6908" w:rsidRPr="007C2D00" w:rsidRDefault="000F6908" w:rsidP="007C2D00">
            <w:pPr>
              <w:spacing w:line="480" w:lineRule="auto"/>
              <w:jc w:val="center"/>
              <w:rPr>
                <w:rFonts w:asciiTheme="majorBidi" w:hAnsiTheme="majorBidi" w:cstheme="majorBidi"/>
                <w:sz w:val="24"/>
                <w:szCs w:val="24"/>
                <w:lang w:val="en-GB"/>
              </w:rPr>
            </w:pPr>
          </w:p>
        </w:tc>
        <w:tc>
          <w:tcPr>
            <w:tcW w:w="1701" w:type="dxa"/>
            <w:tcBorders>
              <w:top w:val="nil"/>
              <w:left w:val="nil"/>
              <w:bottom w:val="nil"/>
              <w:right w:val="nil"/>
            </w:tcBorders>
          </w:tcPr>
          <w:p w14:paraId="5FD1F129" w14:textId="77777777" w:rsidR="000F6908" w:rsidRPr="007C2D00" w:rsidRDefault="000F6908" w:rsidP="007C2D00">
            <w:pPr>
              <w:spacing w:line="480" w:lineRule="auto"/>
              <w:jc w:val="center"/>
              <w:rPr>
                <w:rFonts w:asciiTheme="majorBidi" w:hAnsiTheme="majorBidi" w:cstheme="majorBidi"/>
                <w:sz w:val="24"/>
                <w:szCs w:val="24"/>
                <w:lang w:val="en-GB"/>
              </w:rPr>
            </w:pPr>
          </w:p>
        </w:tc>
      </w:tr>
      <w:tr w:rsidR="00B96E69" w:rsidRPr="007C2D00" w14:paraId="6E23CC18" w14:textId="77777777" w:rsidTr="0002259C">
        <w:trPr>
          <w:trHeight w:val="80"/>
        </w:trPr>
        <w:tc>
          <w:tcPr>
            <w:tcW w:w="2303" w:type="dxa"/>
            <w:tcBorders>
              <w:top w:val="nil"/>
              <w:left w:val="nil"/>
              <w:bottom w:val="nil"/>
              <w:right w:val="nil"/>
            </w:tcBorders>
          </w:tcPr>
          <w:p w14:paraId="50A28DA2" w14:textId="77777777" w:rsidR="00173923" w:rsidRPr="007C2D00" w:rsidRDefault="00173923"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lastRenderedPageBreak/>
              <w:t>Reactive aggression</w:t>
            </w:r>
          </w:p>
        </w:tc>
        <w:tc>
          <w:tcPr>
            <w:tcW w:w="1417" w:type="dxa"/>
            <w:tcBorders>
              <w:top w:val="nil"/>
              <w:left w:val="nil"/>
              <w:bottom w:val="nil"/>
              <w:right w:val="nil"/>
            </w:tcBorders>
          </w:tcPr>
          <w:p w14:paraId="07207378"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5</w:t>
            </w:r>
          </w:p>
        </w:tc>
        <w:tc>
          <w:tcPr>
            <w:tcW w:w="1066" w:type="dxa"/>
            <w:tcBorders>
              <w:top w:val="nil"/>
              <w:left w:val="nil"/>
              <w:bottom w:val="nil"/>
              <w:right w:val="nil"/>
            </w:tcBorders>
          </w:tcPr>
          <w:p w14:paraId="02FA807D"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5-45</w:t>
            </w:r>
          </w:p>
        </w:tc>
        <w:tc>
          <w:tcPr>
            <w:tcW w:w="1418" w:type="dxa"/>
            <w:tcBorders>
              <w:top w:val="nil"/>
              <w:left w:val="nil"/>
              <w:bottom w:val="nil"/>
              <w:right w:val="nil"/>
            </w:tcBorders>
          </w:tcPr>
          <w:p w14:paraId="5F1FF03C"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92</w:t>
            </w:r>
          </w:p>
        </w:tc>
        <w:tc>
          <w:tcPr>
            <w:tcW w:w="1701" w:type="dxa"/>
            <w:tcBorders>
              <w:top w:val="nil"/>
              <w:left w:val="nil"/>
              <w:bottom w:val="nil"/>
              <w:right w:val="nil"/>
            </w:tcBorders>
          </w:tcPr>
          <w:p w14:paraId="675009CF"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87</w:t>
            </w:r>
          </w:p>
        </w:tc>
        <w:tc>
          <w:tcPr>
            <w:tcW w:w="2194" w:type="dxa"/>
            <w:tcBorders>
              <w:top w:val="nil"/>
              <w:left w:val="nil"/>
              <w:bottom w:val="nil"/>
              <w:right w:val="nil"/>
            </w:tcBorders>
          </w:tcPr>
          <w:p w14:paraId="04953D25"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21.09 (6.31)</w:t>
            </w:r>
          </w:p>
        </w:tc>
        <w:tc>
          <w:tcPr>
            <w:tcW w:w="1701" w:type="dxa"/>
            <w:tcBorders>
              <w:top w:val="nil"/>
              <w:left w:val="nil"/>
              <w:bottom w:val="nil"/>
              <w:right w:val="nil"/>
            </w:tcBorders>
          </w:tcPr>
          <w:p w14:paraId="6C5759FA"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8.68 (4.21)</w:t>
            </w:r>
          </w:p>
        </w:tc>
      </w:tr>
      <w:tr w:rsidR="00B96E69" w:rsidRPr="007C2D00" w14:paraId="5F253B4E" w14:textId="77777777" w:rsidTr="0002259C">
        <w:trPr>
          <w:trHeight w:val="73"/>
        </w:trPr>
        <w:tc>
          <w:tcPr>
            <w:tcW w:w="2303" w:type="dxa"/>
            <w:tcBorders>
              <w:top w:val="nil"/>
              <w:left w:val="nil"/>
              <w:bottom w:val="nil"/>
              <w:right w:val="nil"/>
            </w:tcBorders>
          </w:tcPr>
          <w:p w14:paraId="6E59B3B8" w14:textId="77777777" w:rsidR="00173923" w:rsidRPr="007C2D00" w:rsidRDefault="00173923"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Proactive aggression</w:t>
            </w:r>
          </w:p>
        </w:tc>
        <w:tc>
          <w:tcPr>
            <w:tcW w:w="1417" w:type="dxa"/>
            <w:tcBorders>
              <w:top w:val="nil"/>
              <w:left w:val="nil"/>
              <w:bottom w:val="nil"/>
              <w:right w:val="nil"/>
            </w:tcBorders>
          </w:tcPr>
          <w:p w14:paraId="0250958E"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5</w:t>
            </w:r>
          </w:p>
        </w:tc>
        <w:tc>
          <w:tcPr>
            <w:tcW w:w="1066" w:type="dxa"/>
            <w:tcBorders>
              <w:top w:val="nil"/>
              <w:left w:val="nil"/>
              <w:bottom w:val="nil"/>
              <w:right w:val="nil"/>
            </w:tcBorders>
          </w:tcPr>
          <w:p w14:paraId="688617DD"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5-45</w:t>
            </w:r>
          </w:p>
        </w:tc>
        <w:tc>
          <w:tcPr>
            <w:tcW w:w="1418" w:type="dxa"/>
            <w:tcBorders>
              <w:top w:val="nil"/>
              <w:left w:val="nil"/>
              <w:bottom w:val="nil"/>
              <w:right w:val="nil"/>
            </w:tcBorders>
          </w:tcPr>
          <w:p w14:paraId="7B4E6ABA"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90</w:t>
            </w:r>
          </w:p>
        </w:tc>
        <w:tc>
          <w:tcPr>
            <w:tcW w:w="1701" w:type="dxa"/>
            <w:tcBorders>
              <w:top w:val="nil"/>
              <w:left w:val="nil"/>
              <w:bottom w:val="nil"/>
              <w:right w:val="nil"/>
            </w:tcBorders>
          </w:tcPr>
          <w:p w14:paraId="0A615291"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77</w:t>
            </w:r>
          </w:p>
        </w:tc>
        <w:tc>
          <w:tcPr>
            <w:tcW w:w="2194" w:type="dxa"/>
            <w:tcBorders>
              <w:top w:val="nil"/>
              <w:left w:val="nil"/>
              <w:bottom w:val="nil"/>
              <w:right w:val="nil"/>
            </w:tcBorders>
          </w:tcPr>
          <w:p w14:paraId="52A934DB"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6.94 (3.72)</w:t>
            </w:r>
          </w:p>
        </w:tc>
        <w:tc>
          <w:tcPr>
            <w:tcW w:w="1701" w:type="dxa"/>
            <w:tcBorders>
              <w:top w:val="nil"/>
              <w:left w:val="nil"/>
              <w:bottom w:val="nil"/>
              <w:right w:val="nil"/>
            </w:tcBorders>
          </w:tcPr>
          <w:p w14:paraId="405D8788" w14:textId="77777777" w:rsidR="00173923" w:rsidRPr="007C2D00" w:rsidRDefault="00173923"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5.75 (1.80)</w:t>
            </w:r>
          </w:p>
        </w:tc>
      </w:tr>
      <w:tr w:rsidR="00B96E69" w:rsidRPr="007C2D00" w14:paraId="5FAD0B90" w14:textId="77777777" w:rsidTr="0002259C">
        <w:trPr>
          <w:trHeight w:val="109"/>
        </w:trPr>
        <w:tc>
          <w:tcPr>
            <w:tcW w:w="2303" w:type="dxa"/>
            <w:tcBorders>
              <w:top w:val="nil"/>
              <w:left w:val="nil"/>
              <w:bottom w:val="nil"/>
              <w:right w:val="nil"/>
            </w:tcBorders>
          </w:tcPr>
          <w:p w14:paraId="32610371" w14:textId="77777777" w:rsidR="00470C64" w:rsidRPr="007C2D00" w:rsidRDefault="00470C64"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Shame</w:t>
            </w:r>
          </w:p>
        </w:tc>
        <w:tc>
          <w:tcPr>
            <w:tcW w:w="1417" w:type="dxa"/>
            <w:tcBorders>
              <w:top w:val="nil"/>
              <w:left w:val="nil"/>
              <w:bottom w:val="nil"/>
              <w:right w:val="nil"/>
            </w:tcBorders>
          </w:tcPr>
          <w:p w14:paraId="4ECDD34D" w14:textId="77777777" w:rsidR="00470C64" w:rsidRPr="007C2D00" w:rsidRDefault="00470C64"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w:t>
            </w:r>
          </w:p>
        </w:tc>
        <w:tc>
          <w:tcPr>
            <w:tcW w:w="1066" w:type="dxa"/>
            <w:tcBorders>
              <w:top w:val="nil"/>
              <w:left w:val="nil"/>
              <w:bottom w:val="nil"/>
              <w:right w:val="nil"/>
            </w:tcBorders>
          </w:tcPr>
          <w:p w14:paraId="4930153A" w14:textId="77777777" w:rsidR="00470C64" w:rsidRPr="007C2D00" w:rsidRDefault="00470C64"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18</w:t>
            </w:r>
          </w:p>
        </w:tc>
        <w:tc>
          <w:tcPr>
            <w:tcW w:w="1418" w:type="dxa"/>
            <w:tcBorders>
              <w:top w:val="nil"/>
              <w:left w:val="nil"/>
              <w:bottom w:val="nil"/>
              <w:right w:val="nil"/>
            </w:tcBorders>
          </w:tcPr>
          <w:p w14:paraId="54AB2D42" w14:textId="77777777" w:rsidR="00470C64" w:rsidRPr="007C2D00" w:rsidRDefault="00470C64"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8</w:t>
            </w:r>
          </w:p>
        </w:tc>
        <w:tc>
          <w:tcPr>
            <w:tcW w:w="1701" w:type="dxa"/>
            <w:tcBorders>
              <w:top w:val="nil"/>
              <w:left w:val="nil"/>
              <w:bottom w:val="nil"/>
              <w:right w:val="nil"/>
            </w:tcBorders>
          </w:tcPr>
          <w:p w14:paraId="45F418FD" w14:textId="77777777" w:rsidR="00470C64" w:rsidRPr="007C2D00" w:rsidRDefault="00470C64"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75</w:t>
            </w:r>
          </w:p>
        </w:tc>
        <w:tc>
          <w:tcPr>
            <w:tcW w:w="2194" w:type="dxa"/>
            <w:tcBorders>
              <w:top w:val="nil"/>
              <w:left w:val="nil"/>
              <w:bottom w:val="nil"/>
              <w:right w:val="nil"/>
            </w:tcBorders>
          </w:tcPr>
          <w:p w14:paraId="406F7DD9" w14:textId="77777777" w:rsidR="00470C64" w:rsidRPr="007C2D00" w:rsidRDefault="00470C64"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2.70 (2.72)</w:t>
            </w:r>
          </w:p>
        </w:tc>
        <w:tc>
          <w:tcPr>
            <w:tcW w:w="1701" w:type="dxa"/>
            <w:tcBorders>
              <w:top w:val="nil"/>
              <w:left w:val="nil"/>
              <w:bottom w:val="nil"/>
              <w:right w:val="nil"/>
            </w:tcBorders>
          </w:tcPr>
          <w:p w14:paraId="103BC2CE" w14:textId="77777777" w:rsidR="00470C64" w:rsidRPr="007C2D00" w:rsidRDefault="00470C64"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4.12 (2.69)</w:t>
            </w:r>
          </w:p>
        </w:tc>
      </w:tr>
      <w:tr w:rsidR="00B96E69" w:rsidRPr="007C2D00" w14:paraId="207208E9" w14:textId="77777777" w:rsidTr="0002259C">
        <w:trPr>
          <w:trHeight w:val="136"/>
        </w:trPr>
        <w:tc>
          <w:tcPr>
            <w:tcW w:w="2303" w:type="dxa"/>
            <w:tcBorders>
              <w:top w:val="nil"/>
              <w:left w:val="nil"/>
              <w:bottom w:val="single" w:sz="4" w:space="0" w:color="auto"/>
              <w:right w:val="nil"/>
            </w:tcBorders>
          </w:tcPr>
          <w:p w14:paraId="0CA16C08" w14:textId="77777777" w:rsidR="00470C64" w:rsidRPr="007C2D00" w:rsidRDefault="00470C64"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Guilt</w:t>
            </w:r>
          </w:p>
        </w:tc>
        <w:tc>
          <w:tcPr>
            <w:tcW w:w="1417" w:type="dxa"/>
            <w:tcBorders>
              <w:top w:val="nil"/>
              <w:left w:val="nil"/>
              <w:bottom w:val="single" w:sz="4" w:space="0" w:color="auto"/>
              <w:right w:val="nil"/>
            </w:tcBorders>
          </w:tcPr>
          <w:p w14:paraId="27BA24C8" w14:textId="77777777" w:rsidR="00470C64" w:rsidRPr="007C2D00" w:rsidRDefault="00470C64"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w:t>
            </w:r>
          </w:p>
        </w:tc>
        <w:tc>
          <w:tcPr>
            <w:tcW w:w="1066" w:type="dxa"/>
            <w:tcBorders>
              <w:top w:val="nil"/>
              <w:left w:val="nil"/>
              <w:bottom w:val="single" w:sz="4" w:space="0" w:color="auto"/>
              <w:right w:val="nil"/>
            </w:tcBorders>
          </w:tcPr>
          <w:p w14:paraId="2B21D723" w14:textId="77777777" w:rsidR="00470C64" w:rsidRPr="007C2D00" w:rsidRDefault="00470C64"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18</w:t>
            </w:r>
          </w:p>
        </w:tc>
        <w:tc>
          <w:tcPr>
            <w:tcW w:w="1418" w:type="dxa"/>
            <w:tcBorders>
              <w:top w:val="nil"/>
              <w:left w:val="nil"/>
              <w:bottom w:val="single" w:sz="4" w:space="0" w:color="auto"/>
              <w:right w:val="nil"/>
            </w:tcBorders>
          </w:tcPr>
          <w:p w14:paraId="4C472252" w14:textId="77777777" w:rsidR="00470C64" w:rsidRPr="007C2D00" w:rsidRDefault="00470C64"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9</w:t>
            </w:r>
          </w:p>
        </w:tc>
        <w:tc>
          <w:tcPr>
            <w:tcW w:w="1701" w:type="dxa"/>
            <w:tcBorders>
              <w:top w:val="nil"/>
              <w:left w:val="nil"/>
              <w:bottom w:val="single" w:sz="4" w:space="0" w:color="auto"/>
              <w:right w:val="nil"/>
            </w:tcBorders>
          </w:tcPr>
          <w:p w14:paraId="5FFC7E00" w14:textId="77777777" w:rsidR="00470C64" w:rsidRPr="007C2D00" w:rsidRDefault="00470C64"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68</w:t>
            </w:r>
          </w:p>
        </w:tc>
        <w:tc>
          <w:tcPr>
            <w:tcW w:w="2194" w:type="dxa"/>
            <w:tcBorders>
              <w:top w:val="nil"/>
              <w:left w:val="nil"/>
              <w:bottom w:val="single" w:sz="4" w:space="0" w:color="auto"/>
              <w:right w:val="nil"/>
            </w:tcBorders>
          </w:tcPr>
          <w:p w14:paraId="747ABA83" w14:textId="77777777" w:rsidR="00470C64" w:rsidRPr="007C2D00" w:rsidRDefault="00470C64"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3.27 (2.51)</w:t>
            </w:r>
          </w:p>
        </w:tc>
        <w:tc>
          <w:tcPr>
            <w:tcW w:w="1701" w:type="dxa"/>
            <w:tcBorders>
              <w:top w:val="nil"/>
              <w:left w:val="nil"/>
              <w:bottom w:val="single" w:sz="4" w:space="0" w:color="auto"/>
              <w:right w:val="nil"/>
            </w:tcBorders>
          </w:tcPr>
          <w:p w14:paraId="23521EBD" w14:textId="77777777" w:rsidR="00470C64" w:rsidRPr="007C2D00" w:rsidRDefault="00470C64" w:rsidP="007C2D00">
            <w:pPr>
              <w:spacing w:line="480" w:lineRule="auto"/>
              <w:jc w:val="center"/>
              <w:rPr>
                <w:rFonts w:asciiTheme="majorBidi" w:hAnsiTheme="majorBidi" w:cstheme="majorBidi"/>
                <w:sz w:val="24"/>
                <w:szCs w:val="24"/>
                <w:lang w:val="en-GB"/>
              </w:rPr>
            </w:pPr>
            <w:r w:rsidRPr="007C2D00">
              <w:rPr>
                <w:rFonts w:asciiTheme="majorBidi" w:hAnsiTheme="majorBidi" w:cstheme="majorBidi"/>
                <w:sz w:val="24"/>
                <w:szCs w:val="24"/>
                <w:lang w:val="en-GB"/>
              </w:rPr>
              <w:t>14.51 (2.51)</w:t>
            </w:r>
          </w:p>
        </w:tc>
      </w:tr>
    </w:tbl>
    <w:p w14:paraId="51CC9ABA" w14:textId="77777777" w:rsidR="00B6360B" w:rsidRPr="007C2D00" w:rsidRDefault="00B6360B" w:rsidP="007C2D00">
      <w:pPr>
        <w:spacing w:line="480" w:lineRule="auto"/>
        <w:rPr>
          <w:rFonts w:asciiTheme="majorBidi" w:hAnsiTheme="majorBidi" w:cstheme="majorBidi"/>
          <w:i/>
          <w:sz w:val="24"/>
          <w:szCs w:val="24"/>
          <w:lang w:val="en-GB"/>
        </w:rPr>
      </w:pPr>
    </w:p>
    <w:p w14:paraId="3158A15F" w14:textId="77777777" w:rsidR="00B6360B" w:rsidRPr="007C2D00" w:rsidRDefault="00B6360B" w:rsidP="007C2D00">
      <w:pPr>
        <w:spacing w:line="480" w:lineRule="auto"/>
        <w:rPr>
          <w:rFonts w:asciiTheme="majorBidi" w:hAnsiTheme="majorBidi" w:cstheme="majorBidi"/>
          <w:i/>
          <w:sz w:val="24"/>
          <w:szCs w:val="24"/>
          <w:lang w:val="en-GB"/>
        </w:rPr>
      </w:pPr>
    </w:p>
    <w:p w14:paraId="30337E26" w14:textId="77777777" w:rsidR="00B6360B" w:rsidRPr="007C2D00" w:rsidRDefault="00B6360B" w:rsidP="007C2D00">
      <w:pPr>
        <w:spacing w:line="480" w:lineRule="auto"/>
        <w:rPr>
          <w:rFonts w:asciiTheme="majorBidi" w:hAnsiTheme="majorBidi" w:cstheme="majorBidi"/>
          <w:i/>
          <w:sz w:val="24"/>
          <w:szCs w:val="24"/>
          <w:lang w:val="en-GB"/>
        </w:rPr>
      </w:pPr>
    </w:p>
    <w:p w14:paraId="427B39F7" w14:textId="77777777" w:rsidR="00B6360B" w:rsidRPr="007C2D00" w:rsidRDefault="00B6360B" w:rsidP="007C2D00">
      <w:pPr>
        <w:spacing w:line="480" w:lineRule="auto"/>
        <w:rPr>
          <w:rFonts w:asciiTheme="majorBidi" w:hAnsiTheme="majorBidi" w:cstheme="majorBidi"/>
          <w:i/>
          <w:sz w:val="24"/>
          <w:szCs w:val="24"/>
          <w:lang w:val="en-GB"/>
        </w:rPr>
      </w:pPr>
    </w:p>
    <w:p w14:paraId="0C6BA17C" w14:textId="77777777" w:rsidR="00D058D8" w:rsidRPr="007C2D00" w:rsidRDefault="00D058D8" w:rsidP="007C2D00">
      <w:pPr>
        <w:spacing w:line="480" w:lineRule="auto"/>
        <w:rPr>
          <w:rFonts w:asciiTheme="majorBidi" w:hAnsiTheme="majorBidi" w:cstheme="majorBidi"/>
          <w:i/>
          <w:sz w:val="24"/>
          <w:szCs w:val="24"/>
          <w:lang w:val="en-GB"/>
        </w:rPr>
      </w:pPr>
    </w:p>
    <w:p w14:paraId="181EC2FA" w14:textId="77777777" w:rsidR="00B6360B" w:rsidRPr="007C2D00" w:rsidRDefault="00B6360B" w:rsidP="007C2D00">
      <w:pPr>
        <w:spacing w:line="480" w:lineRule="auto"/>
        <w:rPr>
          <w:rFonts w:asciiTheme="majorBidi" w:hAnsiTheme="majorBidi" w:cstheme="majorBidi"/>
          <w:sz w:val="24"/>
          <w:szCs w:val="24"/>
          <w:lang w:val="en-GB"/>
        </w:rPr>
      </w:pPr>
      <w:r w:rsidRPr="007C2D00">
        <w:rPr>
          <w:rFonts w:asciiTheme="majorBidi" w:hAnsiTheme="majorBidi" w:cstheme="majorBidi"/>
          <w:i/>
          <w:sz w:val="24"/>
          <w:szCs w:val="24"/>
          <w:lang w:val="en-GB"/>
        </w:rPr>
        <w:t>Abbreviations</w:t>
      </w:r>
      <w:r w:rsidR="00427A60" w:rsidRPr="007C2D00">
        <w:rPr>
          <w:rFonts w:asciiTheme="majorBidi" w:hAnsiTheme="majorBidi" w:cstheme="majorBidi"/>
          <w:sz w:val="24"/>
          <w:szCs w:val="24"/>
          <w:lang w:val="en-GB"/>
        </w:rPr>
        <w:t xml:space="preserve">: </w:t>
      </w:r>
      <w:r w:rsidRPr="007C2D00">
        <w:rPr>
          <w:rFonts w:asciiTheme="majorBidi" w:hAnsiTheme="majorBidi" w:cstheme="majorBidi"/>
          <w:sz w:val="24"/>
          <w:szCs w:val="24"/>
          <w:lang w:val="en-GB"/>
        </w:rPr>
        <w:t>H</w:t>
      </w:r>
      <w:r w:rsidR="00427A60" w:rsidRPr="007C2D00">
        <w:rPr>
          <w:rFonts w:asciiTheme="majorBidi" w:hAnsiTheme="majorBidi" w:cstheme="majorBidi"/>
          <w:sz w:val="24"/>
          <w:szCs w:val="24"/>
          <w:lang w:val="en-GB"/>
        </w:rPr>
        <w:t>L</w:t>
      </w:r>
      <w:r w:rsidRPr="007C2D00">
        <w:rPr>
          <w:rFonts w:asciiTheme="majorBidi" w:hAnsiTheme="majorBidi" w:cstheme="majorBidi"/>
          <w:sz w:val="24"/>
          <w:szCs w:val="24"/>
          <w:lang w:val="en-GB"/>
        </w:rPr>
        <w:t xml:space="preserve"> = Hearing loss;</w:t>
      </w:r>
      <w:r w:rsidRPr="007C2D00">
        <w:rPr>
          <w:rFonts w:asciiTheme="majorBidi" w:eastAsia="Times New Roman" w:hAnsiTheme="majorBidi" w:cstheme="majorBidi"/>
          <w:sz w:val="24"/>
          <w:szCs w:val="24"/>
          <w:lang w:val="en-GB" w:eastAsia="nl-NL"/>
        </w:rPr>
        <w:t xml:space="preserve"> SD: Standard </w:t>
      </w:r>
      <w:r w:rsidR="001D3BBD" w:rsidRPr="007C2D00">
        <w:rPr>
          <w:rFonts w:asciiTheme="majorBidi" w:eastAsia="Times New Roman" w:hAnsiTheme="majorBidi" w:cstheme="majorBidi"/>
          <w:sz w:val="24"/>
          <w:szCs w:val="24"/>
          <w:lang w:val="en-GB" w:eastAsia="nl-NL"/>
        </w:rPr>
        <w:t>d</w:t>
      </w:r>
      <w:r w:rsidRPr="007C2D00">
        <w:rPr>
          <w:rFonts w:asciiTheme="majorBidi" w:eastAsia="Times New Roman" w:hAnsiTheme="majorBidi" w:cstheme="majorBidi"/>
          <w:sz w:val="24"/>
          <w:szCs w:val="24"/>
          <w:lang w:val="en-GB" w:eastAsia="nl-NL"/>
        </w:rPr>
        <w:t>eviation</w:t>
      </w:r>
      <w:r w:rsidRPr="007C2D00">
        <w:rPr>
          <w:rFonts w:asciiTheme="majorBidi" w:hAnsiTheme="majorBidi" w:cstheme="majorBidi"/>
          <w:sz w:val="24"/>
          <w:szCs w:val="24"/>
          <w:lang w:val="en-GB"/>
        </w:rPr>
        <w:t>.</w:t>
      </w:r>
      <w:r w:rsidRPr="007C2D00">
        <w:rPr>
          <w:rFonts w:asciiTheme="majorBidi" w:hAnsiTheme="majorBidi" w:cstheme="majorBidi"/>
          <w:b/>
          <w:sz w:val="24"/>
          <w:szCs w:val="24"/>
          <w:lang w:val="en-GB"/>
        </w:rPr>
        <w:br w:type="page"/>
      </w:r>
    </w:p>
    <w:p w14:paraId="6F2ABBBF" w14:textId="77777777" w:rsidR="00E05A8B" w:rsidRPr="007C2D00" w:rsidRDefault="00F03F38" w:rsidP="007C2D00">
      <w:pPr>
        <w:spacing w:line="480" w:lineRule="auto"/>
        <w:rPr>
          <w:rFonts w:asciiTheme="majorBidi" w:hAnsiTheme="majorBidi" w:cstheme="majorBidi"/>
          <w:sz w:val="24"/>
          <w:szCs w:val="24"/>
          <w:vertAlign w:val="superscript"/>
          <w:lang w:val="en-GB"/>
        </w:rPr>
      </w:pPr>
      <w:r w:rsidRPr="007C2D00">
        <w:rPr>
          <w:rFonts w:asciiTheme="majorBidi" w:hAnsiTheme="majorBidi" w:cstheme="majorBidi"/>
          <w:sz w:val="24"/>
          <w:szCs w:val="24"/>
          <w:lang w:val="en-GB"/>
        </w:rPr>
        <w:lastRenderedPageBreak/>
        <w:t>S</w:t>
      </w:r>
      <w:r w:rsidR="0092544C" w:rsidRPr="007C2D00">
        <w:rPr>
          <w:rFonts w:asciiTheme="majorBidi" w:hAnsiTheme="majorBidi" w:cstheme="majorBidi"/>
          <w:sz w:val="24"/>
          <w:szCs w:val="24"/>
          <w:lang w:val="en-GB"/>
        </w:rPr>
        <w:t>2</w:t>
      </w:r>
      <w:r w:rsidR="00E05A8B" w:rsidRPr="007C2D00">
        <w:rPr>
          <w:rFonts w:asciiTheme="majorBidi" w:hAnsiTheme="majorBidi" w:cstheme="majorBidi"/>
          <w:sz w:val="24"/>
          <w:szCs w:val="24"/>
          <w:lang w:val="en-GB"/>
        </w:rPr>
        <w:t xml:space="preserve">. </w:t>
      </w:r>
      <w:r w:rsidR="00E05A8B" w:rsidRPr="007C2D00">
        <w:rPr>
          <w:rFonts w:asciiTheme="majorBidi" w:hAnsiTheme="majorBidi" w:cstheme="majorBidi"/>
          <w:i/>
          <w:sz w:val="24"/>
          <w:szCs w:val="24"/>
          <w:lang w:val="en-GB"/>
        </w:rPr>
        <w:t>An overview of missing data.</w:t>
      </w:r>
    </w:p>
    <w:tbl>
      <w:tblPr>
        <w:tblpPr w:leftFromText="180" w:rightFromText="180" w:vertAnchor="text" w:horzAnchor="page" w:tblpX="1584" w:tblpY="224"/>
        <w:tblW w:w="117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396"/>
        <w:gridCol w:w="1309"/>
        <w:gridCol w:w="1499"/>
        <w:gridCol w:w="850"/>
        <w:gridCol w:w="1985"/>
        <w:gridCol w:w="1134"/>
        <w:gridCol w:w="1559"/>
      </w:tblGrid>
      <w:tr w:rsidR="00B96E69" w:rsidRPr="007C2D00" w14:paraId="77836F29" w14:textId="77777777" w:rsidTr="00B31FFE">
        <w:trPr>
          <w:trHeight w:val="281"/>
        </w:trPr>
        <w:tc>
          <w:tcPr>
            <w:tcW w:w="3396" w:type="dxa"/>
            <w:tcBorders>
              <w:top w:val="single" w:sz="4" w:space="0" w:color="auto"/>
              <w:left w:val="nil"/>
              <w:bottom w:val="nil"/>
              <w:right w:val="nil"/>
            </w:tcBorders>
          </w:tcPr>
          <w:p w14:paraId="557180CD" w14:textId="77777777" w:rsidR="006A7EBF" w:rsidRPr="007C2D00" w:rsidRDefault="006A7EBF" w:rsidP="007C2D00">
            <w:pPr>
              <w:spacing w:line="480" w:lineRule="auto"/>
              <w:rPr>
                <w:rFonts w:asciiTheme="majorBidi" w:hAnsiTheme="majorBidi" w:cstheme="majorBidi"/>
                <w:sz w:val="24"/>
                <w:szCs w:val="24"/>
                <w:lang w:val="en-GB"/>
              </w:rPr>
            </w:pPr>
          </w:p>
        </w:tc>
        <w:tc>
          <w:tcPr>
            <w:tcW w:w="2808" w:type="dxa"/>
            <w:gridSpan w:val="2"/>
            <w:tcBorders>
              <w:top w:val="single" w:sz="4" w:space="0" w:color="auto"/>
              <w:left w:val="nil"/>
              <w:bottom w:val="single" w:sz="4" w:space="0" w:color="auto"/>
              <w:right w:val="nil"/>
            </w:tcBorders>
          </w:tcPr>
          <w:p w14:paraId="7E672065" w14:textId="77777777" w:rsidR="006A7EBF" w:rsidRPr="007C2D00" w:rsidRDefault="006A7EBF"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Participants</w:t>
            </w:r>
          </w:p>
        </w:tc>
        <w:tc>
          <w:tcPr>
            <w:tcW w:w="2835" w:type="dxa"/>
            <w:gridSpan w:val="2"/>
            <w:tcBorders>
              <w:top w:val="single" w:sz="4" w:space="0" w:color="auto"/>
              <w:left w:val="nil"/>
              <w:bottom w:val="nil"/>
              <w:right w:val="nil"/>
            </w:tcBorders>
          </w:tcPr>
          <w:p w14:paraId="5552C06C" w14:textId="77777777" w:rsidR="006A7EBF" w:rsidRPr="007C2D00" w:rsidRDefault="006A7EBF"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Missing</w:t>
            </w:r>
          </w:p>
        </w:tc>
        <w:tc>
          <w:tcPr>
            <w:tcW w:w="1134" w:type="dxa"/>
            <w:tcBorders>
              <w:top w:val="single" w:sz="4" w:space="0" w:color="auto"/>
              <w:left w:val="nil"/>
              <w:bottom w:val="nil"/>
              <w:right w:val="nil"/>
            </w:tcBorders>
          </w:tcPr>
          <w:p w14:paraId="62ACC147" w14:textId="77777777" w:rsidR="006A7EBF" w:rsidRPr="007C2D00" w:rsidRDefault="006A7EBF" w:rsidP="007C2D00">
            <w:pPr>
              <w:spacing w:line="480" w:lineRule="auto"/>
              <w:rPr>
                <w:rFonts w:asciiTheme="majorBidi" w:hAnsiTheme="majorBidi" w:cstheme="majorBidi"/>
                <w:sz w:val="24"/>
                <w:szCs w:val="24"/>
                <w:lang w:val="en-GB"/>
              </w:rPr>
            </w:pPr>
          </w:p>
        </w:tc>
        <w:tc>
          <w:tcPr>
            <w:tcW w:w="1559" w:type="dxa"/>
            <w:tcBorders>
              <w:top w:val="single" w:sz="4" w:space="0" w:color="auto"/>
              <w:left w:val="nil"/>
              <w:bottom w:val="nil"/>
              <w:right w:val="nil"/>
            </w:tcBorders>
          </w:tcPr>
          <w:p w14:paraId="187FBD07" w14:textId="77777777" w:rsidR="006A7EBF" w:rsidRPr="007C2D00" w:rsidRDefault="006A7EBF" w:rsidP="007C2D00">
            <w:pPr>
              <w:spacing w:line="480" w:lineRule="auto"/>
              <w:rPr>
                <w:rFonts w:asciiTheme="majorBidi" w:hAnsiTheme="majorBidi" w:cstheme="majorBidi"/>
                <w:sz w:val="24"/>
                <w:szCs w:val="24"/>
                <w:lang w:val="en-GB"/>
              </w:rPr>
            </w:pPr>
          </w:p>
        </w:tc>
      </w:tr>
      <w:tr w:rsidR="00B96E69" w:rsidRPr="007C2D00" w14:paraId="7B859E20" w14:textId="77777777" w:rsidTr="00B31FFE">
        <w:trPr>
          <w:trHeight w:val="300"/>
        </w:trPr>
        <w:tc>
          <w:tcPr>
            <w:tcW w:w="3396" w:type="dxa"/>
            <w:tcBorders>
              <w:top w:val="nil"/>
              <w:left w:val="nil"/>
              <w:bottom w:val="single" w:sz="4" w:space="0" w:color="auto"/>
              <w:right w:val="nil"/>
            </w:tcBorders>
          </w:tcPr>
          <w:p w14:paraId="084C6BE3" w14:textId="77777777" w:rsidR="006A7EBF" w:rsidRPr="007C2D00" w:rsidRDefault="006A7EBF" w:rsidP="007C2D00">
            <w:pPr>
              <w:spacing w:line="480" w:lineRule="auto"/>
              <w:rPr>
                <w:rFonts w:asciiTheme="majorBidi" w:hAnsiTheme="majorBidi" w:cstheme="majorBidi"/>
                <w:sz w:val="24"/>
                <w:szCs w:val="24"/>
                <w:lang w:val="en-GB"/>
              </w:rPr>
            </w:pPr>
          </w:p>
        </w:tc>
        <w:tc>
          <w:tcPr>
            <w:tcW w:w="1309" w:type="dxa"/>
            <w:tcBorders>
              <w:top w:val="single" w:sz="4" w:space="0" w:color="auto"/>
              <w:left w:val="nil"/>
              <w:bottom w:val="single" w:sz="4" w:space="0" w:color="auto"/>
              <w:right w:val="nil"/>
            </w:tcBorders>
          </w:tcPr>
          <w:p w14:paraId="76D39DD5" w14:textId="77777777" w:rsidR="006A7EBF" w:rsidRPr="007C2D00" w:rsidRDefault="006A7EBF"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HL</w:t>
            </w:r>
          </w:p>
        </w:tc>
        <w:tc>
          <w:tcPr>
            <w:tcW w:w="1499" w:type="dxa"/>
            <w:tcBorders>
              <w:top w:val="single" w:sz="4" w:space="0" w:color="auto"/>
              <w:left w:val="nil"/>
              <w:bottom w:val="single" w:sz="4" w:space="0" w:color="auto"/>
              <w:right w:val="nil"/>
            </w:tcBorders>
          </w:tcPr>
          <w:p w14:paraId="2F5AE153" w14:textId="77777777" w:rsidR="006A7EBF" w:rsidRPr="007C2D00" w:rsidRDefault="006A7EBF"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H</w:t>
            </w:r>
            <w:r w:rsidR="001E7FCC" w:rsidRPr="007C2D00">
              <w:rPr>
                <w:rFonts w:asciiTheme="majorBidi" w:hAnsiTheme="majorBidi" w:cstheme="majorBidi"/>
                <w:sz w:val="24"/>
                <w:szCs w:val="24"/>
                <w:lang w:val="en-GB"/>
              </w:rPr>
              <w:t>earing</w:t>
            </w:r>
          </w:p>
        </w:tc>
        <w:tc>
          <w:tcPr>
            <w:tcW w:w="850" w:type="dxa"/>
            <w:tcBorders>
              <w:top w:val="single" w:sz="4" w:space="0" w:color="auto"/>
              <w:left w:val="nil"/>
              <w:bottom w:val="single" w:sz="4" w:space="0" w:color="auto"/>
              <w:right w:val="nil"/>
            </w:tcBorders>
          </w:tcPr>
          <w:p w14:paraId="4C830B30" w14:textId="77777777" w:rsidR="006A7EBF" w:rsidRPr="007C2D00" w:rsidRDefault="006A7EBF"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HL</w:t>
            </w:r>
          </w:p>
          <w:p w14:paraId="5A5108B4" w14:textId="77777777" w:rsidR="006A7EBF" w:rsidRPr="007C2D00" w:rsidRDefault="006A7EBF"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Count</w:t>
            </w:r>
          </w:p>
        </w:tc>
        <w:tc>
          <w:tcPr>
            <w:tcW w:w="1985" w:type="dxa"/>
            <w:tcBorders>
              <w:top w:val="single" w:sz="4" w:space="0" w:color="auto"/>
              <w:left w:val="nil"/>
              <w:bottom w:val="single" w:sz="4" w:space="0" w:color="auto"/>
              <w:right w:val="nil"/>
            </w:tcBorders>
          </w:tcPr>
          <w:p w14:paraId="71C7BA2E" w14:textId="77777777" w:rsidR="006A7EBF" w:rsidRPr="007C2D00" w:rsidRDefault="006A7EBF"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HL</w:t>
            </w:r>
          </w:p>
          <w:p w14:paraId="163E59EB" w14:textId="77777777" w:rsidR="006A7EBF" w:rsidRPr="007C2D00" w:rsidRDefault="006A7EBF"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Percentage</w:t>
            </w:r>
          </w:p>
        </w:tc>
        <w:tc>
          <w:tcPr>
            <w:tcW w:w="1134" w:type="dxa"/>
            <w:tcBorders>
              <w:top w:val="single" w:sz="4" w:space="0" w:color="auto"/>
              <w:left w:val="nil"/>
              <w:bottom w:val="single" w:sz="4" w:space="0" w:color="auto"/>
              <w:right w:val="nil"/>
            </w:tcBorders>
          </w:tcPr>
          <w:p w14:paraId="710C52BA" w14:textId="77777777" w:rsidR="006A7EBF" w:rsidRPr="007C2D00" w:rsidRDefault="006A7EBF"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H</w:t>
            </w:r>
            <w:r w:rsidR="001E7FCC" w:rsidRPr="007C2D00">
              <w:rPr>
                <w:rFonts w:asciiTheme="majorBidi" w:hAnsiTheme="majorBidi" w:cstheme="majorBidi"/>
                <w:sz w:val="24"/>
                <w:szCs w:val="24"/>
                <w:lang w:val="en-GB"/>
              </w:rPr>
              <w:t>earing</w:t>
            </w:r>
          </w:p>
          <w:p w14:paraId="00CE98EB" w14:textId="77777777" w:rsidR="006A7EBF" w:rsidRPr="007C2D00" w:rsidRDefault="006A7EBF"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Count</w:t>
            </w:r>
          </w:p>
        </w:tc>
        <w:tc>
          <w:tcPr>
            <w:tcW w:w="1559" w:type="dxa"/>
            <w:tcBorders>
              <w:top w:val="single" w:sz="4" w:space="0" w:color="auto"/>
              <w:left w:val="nil"/>
              <w:bottom w:val="single" w:sz="4" w:space="0" w:color="auto"/>
              <w:right w:val="nil"/>
            </w:tcBorders>
          </w:tcPr>
          <w:p w14:paraId="10CD1FDA" w14:textId="77777777" w:rsidR="006A7EBF" w:rsidRPr="007C2D00" w:rsidRDefault="006A7EBF"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H</w:t>
            </w:r>
            <w:r w:rsidR="001E7FCC" w:rsidRPr="007C2D00">
              <w:rPr>
                <w:rFonts w:asciiTheme="majorBidi" w:hAnsiTheme="majorBidi" w:cstheme="majorBidi"/>
                <w:sz w:val="24"/>
                <w:szCs w:val="24"/>
                <w:lang w:val="en-GB"/>
              </w:rPr>
              <w:t>earing</w:t>
            </w:r>
          </w:p>
          <w:p w14:paraId="284BB5AE" w14:textId="77777777" w:rsidR="006A7EBF" w:rsidRPr="007C2D00" w:rsidRDefault="006A7EBF"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Percentage</w:t>
            </w:r>
          </w:p>
        </w:tc>
      </w:tr>
      <w:tr w:rsidR="00B96E69" w:rsidRPr="007C2D00" w14:paraId="5E77A692" w14:textId="77777777" w:rsidTr="00B31FFE">
        <w:trPr>
          <w:trHeight w:val="240"/>
        </w:trPr>
        <w:tc>
          <w:tcPr>
            <w:tcW w:w="3396" w:type="dxa"/>
            <w:tcBorders>
              <w:top w:val="single" w:sz="4" w:space="0" w:color="auto"/>
              <w:left w:val="nil"/>
              <w:bottom w:val="nil"/>
              <w:right w:val="nil"/>
            </w:tcBorders>
          </w:tcPr>
          <w:p w14:paraId="501025E0" w14:textId="77777777" w:rsidR="006A7EBF" w:rsidRPr="007C2D00" w:rsidRDefault="006A7EBF"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Time 1</w:t>
            </w:r>
          </w:p>
        </w:tc>
        <w:tc>
          <w:tcPr>
            <w:tcW w:w="1309" w:type="dxa"/>
            <w:tcBorders>
              <w:top w:val="single" w:sz="4" w:space="0" w:color="auto"/>
              <w:left w:val="nil"/>
              <w:bottom w:val="nil"/>
              <w:right w:val="nil"/>
            </w:tcBorders>
          </w:tcPr>
          <w:p w14:paraId="1689E85B" w14:textId="77777777" w:rsidR="006A7EBF" w:rsidRPr="007C2D00" w:rsidRDefault="006A7EBF" w:rsidP="007C2D00">
            <w:pPr>
              <w:spacing w:line="480" w:lineRule="auto"/>
              <w:rPr>
                <w:rFonts w:asciiTheme="majorBidi" w:hAnsiTheme="majorBidi" w:cstheme="majorBidi"/>
                <w:i/>
                <w:sz w:val="24"/>
                <w:szCs w:val="24"/>
                <w:lang w:val="en-GB"/>
              </w:rPr>
            </w:pPr>
            <w:r w:rsidRPr="007C2D00">
              <w:rPr>
                <w:rFonts w:asciiTheme="majorBidi" w:hAnsiTheme="majorBidi" w:cstheme="majorBidi"/>
                <w:i/>
                <w:sz w:val="24"/>
                <w:szCs w:val="24"/>
                <w:lang w:val="en-GB"/>
              </w:rPr>
              <w:t xml:space="preserve">n = </w:t>
            </w:r>
            <w:r w:rsidRPr="007C2D00">
              <w:rPr>
                <w:rFonts w:asciiTheme="majorBidi" w:hAnsiTheme="majorBidi" w:cstheme="majorBidi"/>
                <w:sz w:val="24"/>
                <w:szCs w:val="24"/>
                <w:lang w:val="en-GB"/>
              </w:rPr>
              <w:t>80</w:t>
            </w:r>
          </w:p>
        </w:tc>
        <w:tc>
          <w:tcPr>
            <w:tcW w:w="1499" w:type="dxa"/>
            <w:tcBorders>
              <w:top w:val="single" w:sz="4" w:space="0" w:color="auto"/>
              <w:left w:val="nil"/>
              <w:bottom w:val="nil"/>
              <w:right w:val="nil"/>
            </w:tcBorders>
          </w:tcPr>
          <w:p w14:paraId="43A3A6B4" w14:textId="77777777" w:rsidR="006A7EBF" w:rsidRPr="007C2D00" w:rsidRDefault="006A7EBF" w:rsidP="007C2D00">
            <w:pPr>
              <w:spacing w:line="480" w:lineRule="auto"/>
              <w:rPr>
                <w:rFonts w:asciiTheme="majorBidi" w:hAnsiTheme="majorBidi" w:cstheme="majorBidi"/>
                <w:i/>
                <w:sz w:val="24"/>
                <w:szCs w:val="24"/>
                <w:lang w:val="en-GB"/>
              </w:rPr>
            </w:pPr>
            <w:r w:rsidRPr="007C2D00">
              <w:rPr>
                <w:rFonts w:asciiTheme="majorBidi" w:hAnsiTheme="majorBidi" w:cstheme="majorBidi"/>
                <w:i/>
                <w:sz w:val="24"/>
                <w:szCs w:val="24"/>
                <w:lang w:val="en-GB"/>
              </w:rPr>
              <w:t xml:space="preserve">n = </w:t>
            </w:r>
            <w:r w:rsidRPr="007C2D00">
              <w:rPr>
                <w:rFonts w:asciiTheme="majorBidi" w:hAnsiTheme="majorBidi" w:cstheme="majorBidi"/>
                <w:sz w:val="24"/>
                <w:szCs w:val="24"/>
                <w:lang w:val="en-GB"/>
              </w:rPr>
              <w:t>227</w:t>
            </w:r>
          </w:p>
        </w:tc>
        <w:tc>
          <w:tcPr>
            <w:tcW w:w="850" w:type="dxa"/>
            <w:tcBorders>
              <w:top w:val="single" w:sz="4" w:space="0" w:color="auto"/>
              <w:left w:val="nil"/>
              <w:bottom w:val="nil"/>
              <w:right w:val="nil"/>
            </w:tcBorders>
          </w:tcPr>
          <w:p w14:paraId="783F1157" w14:textId="77777777" w:rsidR="006A7EBF" w:rsidRPr="007C2D00" w:rsidRDefault="006A7EBF" w:rsidP="007C2D00">
            <w:pPr>
              <w:spacing w:line="480" w:lineRule="auto"/>
              <w:rPr>
                <w:rFonts w:asciiTheme="majorBidi" w:hAnsiTheme="majorBidi" w:cstheme="majorBidi"/>
                <w:sz w:val="24"/>
                <w:szCs w:val="24"/>
                <w:lang w:val="en-GB"/>
              </w:rPr>
            </w:pPr>
          </w:p>
        </w:tc>
        <w:tc>
          <w:tcPr>
            <w:tcW w:w="1985" w:type="dxa"/>
            <w:tcBorders>
              <w:top w:val="single" w:sz="4" w:space="0" w:color="auto"/>
              <w:left w:val="nil"/>
              <w:bottom w:val="nil"/>
              <w:right w:val="nil"/>
            </w:tcBorders>
          </w:tcPr>
          <w:p w14:paraId="26894186" w14:textId="77777777" w:rsidR="006A7EBF" w:rsidRPr="007C2D00" w:rsidRDefault="006A7EBF" w:rsidP="007C2D00">
            <w:pPr>
              <w:spacing w:line="480" w:lineRule="auto"/>
              <w:rPr>
                <w:rFonts w:asciiTheme="majorBidi" w:hAnsiTheme="majorBidi" w:cstheme="majorBidi"/>
                <w:sz w:val="24"/>
                <w:szCs w:val="24"/>
                <w:lang w:val="en-GB"/>
              </w:rPr>
            </w:pPr>
          </w:p>
        </w:tc>
        <w:tc>
          <w:tcPr>
            <w:tcW w:w="1134" w:type="dxa"/>
            <w:tcBorders>
              <w:top w:val="single" w:sz="4" w:space="0" w:color="auto"/>
              <w:left w:val="nil"/>
              <w:bottom w:val="nil"/>
              <w:right w:val="nil"/>
            </w:tcBorders>
          </w:tcPr>
          <w:p w14:paraId="7AA38286" w14:textId="77777777" w:rsidR="006A7EBF" w:rsidRPr="007C2D00" w:rsidRDefault="006A7EBF" w:rsidP="007C2D00">
            <w:pPr>
              <w:spacing w:line="480" w:lineRule="auto"/>
              <w:rPr>
                <w:rFonts w:asciiTheme="majorBidi" w:hAnsiTheme="majorBidi" w:cstheme="majorBidi"/>
                <w:sz w:val="24"/>
                <w:szCs w:val="24"/>
                <w:lang w:val="en-GB"/>
              </w:rPr>
            </w:pPr>
          </w:p>
        </w:tc>
        <w:tc>
          <w:tcPr>
            <w:tcW w:w="1559" w:type="dxa"/>
            <w:tcBorders>
              <w:top w:val="single" w:sz="4" w:space="0" w:color="auto"/>
              <w:left w:val="nil"/>
              <w:bottom w:val="nil"/>
              <w:right w:val="nil"/>
            </w:tcBorders>
          </w:tcPr>
          <w:p w14:paraId="6DD34E81" w14:textId="77777777" w:rsidR="006A7EBF" w:rsidRPr="007C2D00" w:rsidRDefault="006A7EBF" w:rsidP="007C2D00">
            <w:pPr>
              <w:spacing w:line="480" w:lineRule="auto"/>
              <w:rPr>
                <w:rFonts w:asciiTheme="majorBidi" w:hAnsiTheme="majorBidi" w:cstheme="majorBidi"/>
                <w:sz w:val="24"/>
                <w:szCs w:val="24"/>
                <w:lang w:val="en-GB"/>
              </w:rPr>
            </w:pPr>
          </w:p>
        </w:tc>
      </w:tr>
      <w:tr w:rsidR="00B96E69" w:rsidRPr="007C2D00" w14:paraId="73775A89" w14:textId="77777777" w:rsidTr="00B31FFE">
        <w:trPr>
          <w:trHeight w:val="127"/>
        </w:trPr>
        <w:tc>
          <w:tcPr>
            <w:tcW w:w="3396" w:type="dxa"/>
            <w:tcBorders>
              <w:top w:val="nil"/>
              <w:left w:val="nil"/>
              <w:bottom w:val="nil"/>
              <w:right w:val="nil"/>
            </w:tcBorders>
          </w:tcPr>
          <w:p w14:paraId="2F3E04AF" w14:textId="77777777" w:rsidR="006A0679" w:rsidRPr="007C2D00" w:rsidRDefault="006A0679" w:rsidP="007C2D00">
            <w:pPr>
              <w:spacing w:line="480" w:lineRule="auto"/>
              <w:ind w:firstLine="142"/>
              <w:rPr>
                <w:rFonts w:asciiTheme="majorBidi" w:hAnsiTheme="majorBidi" w:cstheme="majorBidi"/>
                <w:sz w:val="24"/>
                <w:szCs w:val="24"/>
                <w:lang w:val="en-GB"/>
              </w:rPr>
            </w:pPr>
            <w:r w:rsidRPr="007C2D00">
              <w:rPr>
                <w:rFonts w:asciiTheme="majorBidi" w:hAnsiTheme="majorBidi" w:cstheme="majorBidi"/>
                <w:sz w:val="24"/>
                <w:szCs w:val="24"/>
                <w:lang w:val="en-GB"/>
              </w:rPr>
              <w:t>Age</w:t>
            </w:r>
          </w:p>
        </w:tc>
        <w:tc>
          <w:tcPr>
            <w:tcW w:w="1309" w:type="dxa"/>
            <w:tcBorders>
              <w:top w:val="nil"/>
              <w:left w:val="nil"/>
              <w:bottom w:val="nil"/>
              <w:right w:val="nil"/>
            </w:tcBorders>
          </w:tcPr>
          <w:p w14:paraId="794678A6"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80</w:t>
            </w:r>
          </w:p>
        </w:tc>
        <w:tc>
          <w:tcPr>
            <w:tcW w:w="1499" w:type="dxa"/>
            <w:tcBorders>
              <w:top w:val="nil"/>
              <w:left w:val="nil"/>
              <w:bottom w:val="nil"/>
              <w:right w:val="nil"/>
            </w:tcBorders>
          </w:tcPr>
          <w:p w14:paraId="1F8F78A9"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27</w:t>
            </w:r>
          </w:p>
        </w:tc>
        <w:tc>
          <w:tcPr>
            <w:tcW w:w="850" w:type="dxa"/>
            <w:tcBorders>
              <w:top w:val="nil"/>
              <w:left w:val="nil"/>
              <w:bottom w:val="nil"/>
              <w:right w:val="nil"/>
            </w:tcBorders>
          </w:tcPr>
          <w:p w14:paraId="5E14A4B7"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0</w:t>
            </w:r>
          </w:p>
        </w:tc>
        <w:tc>
          <w:tcPr>
            <w:tcW w:w="1985" w:type="dxa"/>
            <w:tcBorders>
              <w:top w:val="nil"/>
              <w:left w:val="nil"/>
              <w:bottom w:val="nil"/>
              <w:right w:val="nil"/>
            </w:tcBorders>
          </w:tcPr>
          <w:p w14:paraId="58FFD898" w14:textId="67D93248" w:rsidR="006A0679" w:rsidRPr="007C2D00" w:rsidRDefault="00B028A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 xml:space="preserve">  </w:t>
            </w:r>
            <w:r w:rsidR="006A0679" w:rsidRPr="007C2D00">
              <w:rPr>
                <w:rFonts w:asciiTheme="majorBidi" w:hAnsiTheme="majorBidi" w:cstheme="majorBidi"/>
                <w:sz w:val="24"/>
                <w:szCs w:val="24"/>
                <w:lang w:val="en-GB"/>
              </w:rPr>
              <w:t>0</w:t>
            </w:r>
            <w:r w:rsidR="00C60604" w:rsidRPr="007C2D00">
              <w:rPr>
                <w:rFonts w:asciiTheme="majorBidi" w:hAnsiTheme="majorBidi" w:cstheme="majorBidi"/>
                <w:sz w:val="24"/>
                <w:szCs w:val="24"/>
                <w:lang w:val="en-GB"/>
              </w:rPr>
              <w:t>.0</w:t>
            </w:r>
            <w:r w:rsidR="00326DF1">
              <w:rPr>
                <w:rFonts w:asciiTheme="majorBidi" w:hAnsiTheme="majorBidi" w:cstheme="majorBidi"/>
                <w:sz w:val="24"/>
                <w:szCs w:val="24"/>
                <w:lang w:val="en-GB"/>
              </w:rPr>
              <w:t>0</w:t>
            </w:r>
            <w:r w:rsidR="006A0679" w:rsidRPr="007C2D00">
              <w:rPr>
                <w:rFonts w:asciiTheme="majorBidi" w:hAnsiTheme="majorBidi" w:cstheme="majorBidi"/>
                <w:sz w:val="24"/>
                <w:szCs w:val="24"/>
                <w:lang w:val="en-GB"/>
              </w:rPr>
              <w:t>%</w:t>
            </w:r>
          </w:p>
        </w:tc>
        <w:tc>
          <w:tcPr>
            <w:tcW w:w="1134" w:type="dxa"/>
            <w:tcBorders>
              <w:top w:val="nil"/>
              <w:left w:val="nil"/>
              <w:bottom w:val="nil"/>
              <w:right w:val="nil"/>
            </w:tcBorders>
          </w:tcPr>
          <w:p w14:paraId="6A25306F"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0</w:t>
            </w:r>
          </w:p>
        </w:tc>
        <w:tc>
          <w:tcPr>
            <w:tcW w:w="1559" w:type="dxa"/>
            <w:tcBorders>
              <w:top w:val="nil"/>
              <w:left w:val="nil"/>
              <w:bottom w:val="nil"/>
              <w:right w:val="nil"/>
            </w:tcBorders>
          </w:tcPr>
          <w:p w14:paraId="2FBFFDC6" w14:textId="72714BA4" w:rsidR="006A0679" w:rsidRPr="007C2D00" w:rsidRDefault="00EE0224"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 xml:space="preserve">  </w:t>
            </w:r>
            <w:r w:rsidR="006A0679" w:rsidRPr="007C2D00">
              <w:rPr>
                <w:rFonts w:asciiTheme="majorBidi" w:hAnsiTheme="majorBidi" w:cstheme="majorBidi"/>
                <w:sz w:val="24"/>
                <w:szCs w:val="24"/>
                <w:lang w:val="en-GB"/>
              </w:rPr>
              <w:t>0</w:t>
            </w:r>
            <w:r w:rsidR="00A45B1E" w:rsidRPr="007C2D00">
              <w:rPr>
                <w:rFonts w:asciiTheme="majorBidi" w:hAnsiTheme="majorBidi" w:cstheme="majorBidi"/>
                <w:sz w:val="24"/>
                <w:szCs w:val="24"/>
                <w:lang w:val="en-GB"/>
              </w:rPr>
              <w:t>.0</w:t>
            </w:r>
            <w:r w:rsidR="000403BC">
              <w:rPr>
                <w:rFonts w:asciiTheme="majorBidi" w:hAnsiTheme="majorBidi" w:cstheme="majorBidi"/>
                <w:sz w:val="24"/>
                <w:szCs w:val="24"/>
                <w:lang w:val="en-GB"/>
              </w:rPr>
              <w:t>0</w:t>
            </w:r>
            <w:r w:rsidR="006A0679" w:rsidRPr="007C2D00">
              <w:rPr>
                <w:rFonts w:asciiTheme="majorBidi" w:hAnsiTheme="majorBidi" w:cstheme="majorBidi"/>
                <w:sz w:val="24"/>
                <w:szCs w:val="24"/>
                <w:lang w:val="en-GB"/>
              </w:rPr>
              <w:t>%</w:t>
            </w:r>
          </w:p>
        </w:tc>
      </w:tr>
      <w:tr w:rsidR="00B96E69" w:rsidRPr="007C2D00" w14:paraId="006C991D" w14:textId="77777777" w:rsidTr="00B31FFE">
        <w:trPr>
          <w:trHeight w:val="150"/>
        </w:trPr>
        <w:tc>
          <w:tcPr>
            <w:tcW w:w="3396" w:type="dxa"/>
            <w:tcBorders>
              <w:top w:val="nil"/>
              <w:left w:val="nil"/>
              <w:bottom w:val="nil"/>
              <w:right w:val="nil"/>
            </w:tcBorders>
          </w:tcPr>
          <w:p w14:paraId="44D93028" w14:textId="77777777" w:rsidR="00BB2971" w:rsidRPr="007C2D00" w:rsidRDefault="00BB2971" w:rsidP="007C2D00">
            <w:pPr>
              <w:spacing w:line="480" w:lineRule="auto"/>
              <w:ind w:firstLine="142"/>
              <w:rPr>
                <w:rFonts w:asciiTheme="majorBidi" w:hAnsiTheme="majorBidi" w:cstheme="majorBidi"/>
                <w:sz w:val="24"/>
                <w:szCs w:val="24"/>
                <w:lang w:val="en-GB"/>
              </w:rPr>
            </w:pPr>
            <w:r w:rsidRPr="007C2D00">
              <w:rPr>
                <w:rFonts w:asciiTheme="majorBidi" w:hAnsiTheme="majorBidi" w:cstheme="majorBidi"/>
                <w:sz w:val="24"/>
                <w:szCs w:val="24"/>
                <w:lang w:val="en-GB"/>
              </w:rPr>
              <w:t>Reactive aggression</w:t>
            </w:r>
          </w:p>
        </w:tc>
        <w:tc>
          <w:tcPr>
            <w:tcW w:w="1309" w:type="dxa"/>
            <w:tcBorders>
              <w:top w:val="nil"/>
              <w:left w:val="nil"/>
              <w:bottom w:val="nil"/>
              <w:right w:val="nil"/>
            </w:tcBorders>
          </w:tcPr>
          <w:p w14:paraId="5B194812" w14:textId="77777777" w:rsidR="00BB2971" w:rsidRPr="007C2D00" w:rsidRDefault="00BB2971"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78</w:t>
            </w:r>
          </w:p>
        </w:tc>
        <w:tc>
          <w:tcPr>
            <w:tcW w:w="1499" w:type="dxa"/>
            <w:tcBorders>
              <w:top w:val="nil"/>
              <w:left w:val="nil"/>
              <w:bottom w:val="nil"/>
              <w:right w:val="nil"/>
            </w:tcBorders>
          </w:tcPr>
          <w:p w14:paraId="73EEB6B3" w14:textId="77777777" w:rsidR="00BB2971" w:rsidRPr="007C2D00" w:rsidRDefault="00BB2971"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27</w:t>
            </w:r>
          </w:p>
        </w:tc>
        <w:tc>
          <w:tcPr>
            <w:tcW w:w="850" w:type="dxa"/>
            <w:tcBorders>
              <w:top w:val="nil"/>
              <w:left w:val="nil"/>
              <w:bottom w:val="nil"/>
              <w:right w:val="nil"/>
            </w:tcBorders>
          </w:tcPr>
          <w:p w14:paraId="27E3DAE7" w14:textId="77777777" w:rsidR="00BB2971" w:rsidRPr="007C2D00" w:rsidRDefault="00BB2971"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w:t>
            </w:r>
          </w:p>
        </w:tc>
        <w:tc>
          <w:tcPr>
            <w:tcW w:w="1985" w:type="dxa"/>
            <w:tcBorders>
              <w:top w:val="nil"/>
              <w:left w:val="nil"/>
              <w:bottom w:val="nil"/>
              <w:right w:val="nil"/>
            </w:tcBorders>
          </w:tcPr>
          <w:p w14:paraId="6B519CB8" w14:textId="754FF8E5" w:rsidR="00BB2971" w:rsidRPr="007C2D00" w:rsidRDefault="00B028A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 xml:space="preserve">  </w:t>
            </w:r>
            <w:r w:rsidR="00B3142D" w:rsidRPr="007C2D00">
              <w:rPr>
                <w:rFonts w:asciiTheme="majorBidi" w:hAnsiTheme="majorBidi" w:cstheme="majorBidi"/>
                <w:sz w:val="24"/>
                <w:szCs w:val="24"/>
                <w:lang w:val="en-GB"/>
              </w:rPr>
              <w:t>2.</w:t>
            </w:r>
            <w:r w:rsidR="00BB2971" w:rsidRPr="007C2D00">
              <w:rPr>
                <w:rFonts w:asciiTheme="majorBidi" w:hAnsiTheme="majorBidi" w:cstheme="majorBidi"/>
                <w:sz w:val="24"/>
                <w:szCs w:val="24"/>
                <w:lang w:val="en-GB"/>
              </w:rPr>
              <w:t>5</w:t>
            </w:r>
            <w:r w:rsidR="00326DF1">
              <w:rPr>
                <w:rFonts w:asciiTheme="majorBidi" w:hAnsiTheme="majorBidi" w:cstheme="majorBidi"/>
                <w:sz w:val="24"/>
                <w:szCs w:val="24"/>
                <w:lang w:val="en-GB"/>
              </w:rPr>
              <w:t>0</w:t>
            </w:r>
            <w:r w:rsidR="00BB2971" w:rsidRPr="007C2D00">
              <w:rPr>
                <w:rFonts w:asciiTheme="majorBidi" w:hAnsiTheme="majorBidi" w:cstheme="majorBidi"/>
                <w:sz w:val="24"/>
                <w:szCs w:val="24"/>
                <w:lang w:val="en-GB"/>
              </w:rPr>
              <w:t>%</w:t>
            </w:r>
          </w:p>
        </w:tc>
        <w:tc>
          <w:tcPr>
            <w:tcW w:w="1134" w:type="dxa"/>
            <w:tcBorders>
              <w:top w:val="nil"/>
              <w:left w:val="nil"/>
              <w:bottom w:val="nil"/>
              <w:right w:val="nil"/>
            </w:tcBorders>
          </w:tcPr>
          <w:p w14:paraId="34F61FA7" w14:textId="77777777" w:rsidR="00BB2971" w:rsidRPr="007C2D00" w:rsidRDefault="00BB2971"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0</w:t>
            </w:r>
          </w:p>
        </w:tc>
        <w:tc>
          <w:tcPr>
            <w:tcW w:w="1559" w:type="dxa"/>
            <w:tcBorders>
              <w:top w:val="nil"/>
              <w:left w:val="nil"/>
              <w:bottom w:val="nil"/>
              <w:right w:val="nil"/>
            </w:tcBorders>
          </w:tcPr>
          <w:p w14:paraId="61291738" w14:textId="7F6FB541" w:rsidR="00BB2971" w:rsidRPr="007C2D00" w:rsidRDefault="00EE0224"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 xml:space="preserve">  </w:t>
            </w:r>
            <w:r w:rsidR="00A45B1E" w:rsidRPr="007C2D00">
              <w:rPr>
                <w:rFonts w:asciiTheme="majorBidi" w:hAnsiTheme="majorBidi" w:cstheme="majorBidi"/>
                <w:sz w:val="24"/>
                <w:szCs w:val="24"/>
                <w:lang w:val="en-GB"/>
              </w:rPr>
              <w:t>0.0</w:t>
            </w:r>
            <w:r w:rsidR="000403BC">
              <w:rPr>
                <w:rFonts w:asciiTheme="majorBidi" w:hAnsiTheme="majorBidi" w:cstheme="majorBidi"/>
                <w:sz w:val="24"/>
                <w:szCs w:val="24"/>
                <w:lang w:val="en-GB"/>
              </w:rPr>
              <w:t>0</w:t>
            </w:r>
            <w:r w:rsidR="00A45B1E" w:rsidRPr="007C2D00">
              <w:rPr>
                <w:rFonts w:asciiTheme="majorBidi" w:hAnsiTheme="majorBidi" w:cstheme="majorBidi"/>
                <w:sz w:val="24"/>
                <w:szCs w:val="24"/>
                <w:lang w:val="en-GB"/>
              </w:rPr>
              <w:t>%</w:t>
            </w:r>
          </w:p>
        </w:tc>
      </w:tr>
      <w:tr w:rsidR="00B96E69" w:rsidRPr="007C2D00" w14:paraId="72AED9DE" w14:textId="77777777" w:rsidTr="00B31FFE">
        <w:trPr>
          <w:trHeight w:val="126"/>
        </w:trPr>
        <w:tc>
          <w:tcPr>
            <w:tcW w:w="3396" w:type="dxa"/>
            <w:tcBorders>
              <w:top w:val="nil"/>
              <w:left w:val="nil"/>
              <w:bottom w:val="nil"/>
              <w:right w:val="nil"/>
            </w:tcBorders>
          </w:tcPr>
          <w:p w14:paraId="613A91E0" w14:textId="77777777" w:rsidR="00BB2971" w:rsidRPr="007C2D00" w:rsidRDefault="00BB2971" w:rsidP="007C2D00">
            <w:pPr>
              <w:spacing w:line="480" w:lineRule="auto"/>
              <w:ind w:firstLine="142"/>
              <w:rPr>
                <w:rFonts w:asciiTheme="majorBidi" w:hAnsiTheme="majorBidi" w:cstheme="majorBidi"/>
                <w:sz w:val="24"/>
                <w:szCs w:val="24"/>
                <w:lang w:val="en-GB"/>
              </w:rPr>
            </w:pPr>
            <w:r w:rsidRPr="007C2D00">
              <w:rPr>
                <w:rFonts w:asciiTheme="majorBidi" w:hAnsiTheme="majorBidi" w:cstheme="majorBidi"/>
                <w:sz w:val="24"/>
                <w:szCs w:val="24"/>
                <w:lang w:val="en-GB"/>
              </w:rPr>
              <w:t>Proactive aggression</w:t>
            </w:r>
          </w:p>
        </w:tc>
        <w:tc>
          <w:tcPr>
            <w:tcW w:w="1309" w:type="dxa"/>
            <w:tcBorders>
              <w:top w:val="nil"/>
              <w:left w:val="nil"/>
              <w:bottom w:val="nil"/>
              <w:right w:val="nil"/>
            </w:tcBorders>
          </w:tcPr>
          <w:p w14:paraId="1EFB1BE4" w14:textId="77777777" w:rsidR="00BB2971" w:rsidRPr="007C2D00" w:rsidRDefault="00BB2971"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78</w:t>
            </w:r>
          </w:p>
        </w:tc>
        <w:tc>
          <w:tcPr>
            <w:tcW w:w="1499" w:type="dxa"/>
            <w:tcBorders>
              <w:top w:val="nil"/>
              <w:left w:val="nil"/>
              <w:bottom w:val="nil"/>
              <w:right w:val="nil"/>
            </w:tcBorders>
          </w:tcPr>
          <w:p w14:paraId="2269ACC8" w14:textId="77777777" w:rsidR="00BB2971" w:rsidRPr="007C2D00" w:rsidRDefault="00BB2971"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27</w:t>
            </w:r>
          </w:p>
        </w:tc>
        <w:tc>
          <w:tcPr>
            <w:tcW w:w="850" w:type="dxa"/>
            <w:tcBorders>
              <w:top w:val="nil"/>
              <w:left w:val="nil"/>
              <w:bottom w:val="nil"/>
              <w:right w:val="nil"/>
            </w:tcBorders>
          </w:tcPr>
          <w:p w14:paraId="4B163BEA" w14:textId="77777777" w:rsidR="00BB2971" w:rsidRPr="007C2D00" w:rsidRDefault="00BB2971"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w:t>
            </w:r>
          </w:p>
        </w:tc>
        <w:tc>
          <w:tcPr>
            <w:tcW w:w="1985" w:type="dxa"/>
            <w:tcBorders>
              <w:top w:val="nil"/>
              <w:left w:val="nil"/>
              <w:bottom w:val="nil"/>
              <w:right w:val="nil"/>
            </w:tcBorders>
          </w:tcPr>
          <w:p w14:paraId="2F054FE2" w14:textId="180C637A" w:rsidR="00BB2971" w:rsidRPr="007C2D00" w:rsidRDefault="00B028A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 xml:space="preserve">  </w:t>
            </w:r>
            <w:r w:rsidR="00B3142D" w:rsidRPr="007C2D00">
              <w:rPr>
                <w:rFonts w:asciiTheme="majorBidi" w:hAnsiTheme="majorBidi" w:cstheme="majorBidi"/>
                <w:sz w:val="24"/>
                <w:szCs w:val="24"/>
                <w:lang w:val="en-GB"/>
              </w:rPr>
              <w:t>2.5</w:t>
            </w:r>
            <w:r w:rsidR="00326DF1">
              <w:rPr>
                <w:rFonts w:asciiTheme="majorBidi" w:hAnsiTheme="majorBidi" w:cstheme="majorBidi"/>
                <w:sz w:val="24"/>
                <w:szCs w:val="24"/>
                <w:lang w:val="en-GB"/>
              </w:rPr>
              <w:t>0</w:t>
            </w:r>
            <w:r w:rsidR="00B3142D" w:rsidRPr="007C2D00">
              <w:rPr>
                <w:rFonts w:asciiTheme="majorBidi" w:hAnsiTheme="majorBidi" w:cstheme="majorBidi"/>
                <w:sz w:val="24"/>
                <w:szCs w:val="24"/>
                <w:lang w:val="en-GB"/>
              </w:rPr>
              <w:t>%</w:t>
            </w:r>
          </w:p>
        </w:tc>
        <w:tc>
          <w:tcPr>
            <w:tcW w:w="1134" w:type="dxa"/>
            <w:tcBorders>
              <w:top w:val="nil"/>
              <w:left w:val="nil"/>
              <w:bottom w:val="nil"/>
              <w:right w:val="nil"/>
            </w:tcBorders>
          </w:tcPr>
          <w:p w14:paraId="79D65CB3" w14:textId="77777777" w:rsidR="00BB2971" w:rsidRPr="007C2D00" w:rsidRDefault="00BB2971"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0</w:t>
            </w:r>
          </w:p>
        </w:tc>
        <w:tc>
          <w:tcPr>
            <w:tcW w:w="1559" w:type="dxa"/>
            <w:tcBorders>
              <w:top w:val="nil"/>
              <w:left w:val="nil"/>
              <w:bottom w:val="nil"/>
              <w:right w:val="nil"/>
            </w:tcBorders>
          </w:tcPr>
          <w:p w14:paraId="2FAF49CC" w14:textId="7B89875B" w:rsidR="00BB2971" w:rsidRPr="007C2D00" w:rsidRDefault="00A45B1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 xml:space="preserve">  0.0</w:t>
            </w:r>
            <w:r w:rsidR="000403BC">
              <w:rPr>
                <w:rFonts w:asciiTheme="majorBidi" w:hAnsiTheme="majorBidi" w:cstheme="majorBidi"/>
                <w:sz w:val="24"/>
                <w:szCs w:val="24"/>
                <w:lang w:val="en-GB"/>
              </w:rPr>
              <w:t>0</w:t>
            </w:r>
            <w:r w:rsidRPr="007C2D00">
              <w:rPr>
                <w:rFonts w:asciiTheme="majorBidi" w:hAnsiTheme="majorBidi" w:cstheme="majorBidi"/>
                <w:sz w:val="24"/>
                <w:szCs w:val="24"/>
                <w:lang w:val="en-GB"/>
              </w:rPr>
              <w:t>%</w:t>
            </w:r>
          </w:p>
        </w:tc>
      </w:tr>
      <w:tr w:rsidR="00B96E69" w:rsidRPr="007C2D00" w14:paraId="013D5BD5" w14:textId="77777777" w:rsidTr="00B31FFE">
        <w:trPr>
          <w:trHeight w:val="281"/>
        </w:trPr>
        <w:tc>
          <w:tcPr>
            <w:tcW w:w="3396" w:type="dxa"/>
            <w:tcBorders>
              <w:top w:val="nil"/>
              <w:left w:val="nil"/>
              <w:bottom w:val="nil"/>
              <w:right w:val="nil"/>
            </w:tcBorders>
          </w:tcPr>
          <w:p w14:paraId="38E913C8" w14:textId="77777777" w:rsidR="00BB2971" w:rsidRPr="007C2D00" w:rsidRDefault="00BB2971" w:rsidP="007C2D00">
            <w:pPr>
              <w:spacing w:line="480" w:lineRule="auto"/>
              <w:ind w:firstLine="142"/>
              <w:rPr>
                <w:rFonts w:asciiTheme="majorBidi" w:hAnsiTheme="majorBidi" w:cstheme="majorBidi"/>
                <w:sz w:val="24"/>
                <w:szCs w:val="24"/>
                <w:lang w:val="en-GB"/>
              </w:rPr>
            </w:pPr>
            <w:r w:rsidRPr="007C2D00">
              <w:rPr>
                <w:rFonts w:asciiTheme="majorBidi" w:hAnsiTheme="majorBidi" w:cstheme="majorBidi"/>
                <w:sz w:val="24"/>
                <w:szCs w:val="24"/>
                <w:lang w:val="en-GB"/>
              </w:rPr>
              <w:t>Shame</w:t>
            </w:r>
          </w:p>
        </w:tc>
        <w:tc>
          <w:tcPr>
            <w:tcW w:w="1309" w:type="dxa"/>
            <w:tcBorders>
              <w:top w:val="nil"/>
              <w:left w:val="nil"/>
              <w:bottom w:val="nil"/>
              <w:right w:val="nil"/>
            </w:tcBorders>
          </w:tcPr>
          <w:p w14:paraId="60A8BC7E" w14:textId="77777777" w:rsidR="00BB2971" w:rsidRPr="007C2D00" w:rsidRDefault="00BB2971"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78</w:t>
            </w:r>
          </w:p>
        </w:tc>
        <w:tc>
          <w:tcPr>
            <w:tcW w:w="1499" w:type="dxa"/>
            <w:tcBorders>
              <w:top w:val="nil"/>
              <w:left w:val="nil"/>
              <w:bottom w:val="nil"/>
              <w:right w:val="nil"/>
            </w:tcBorders>
          </w:tcPr>
          <w:p w14:paraId="445409A3" w14:textId="77777777" w:rsidR="00BB2971" w:rsidRPr="007C2D00" w:rsidRDefault="00BB2971"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27</w:t>
            </w:r>
          </w:p>
        </w:tc>
        <w:tc>
          <w:tcPr>
            <w:tcW w:w="850" w:type="dxa"/>
            <w:tcBorders>
              <w:top w:val="nil"/>
              <w:left w:val="nil"/>
              <w:bottom w:val="nil"/>
              <w:right w:val="nil"/>
            </w:tcBorders>
          </w:tcPr>
          <w:p w14:paraId="67028037" w14:textId="77777777" w:rsidR="00BB2971" w:rsidRPr="007C2D00" w:rsidRDefault="00BB2971"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w:t>
            </w:r>
          </w:p>
        </w:tc>
        <w:tc>
          <w:tcPr>
            <w:tcW w:w="1985" w:type="dxa"/>
            <w:tcBorders>
              <w:top w:val="nil"/>
              <w:left w:val="nil"/>
              <w:bottom w:val="nil"/>
              <w:right w:val="nil"/>
            </w:tcBorders>
          </w:tcPr>
          <w:p w14:paraId="65FD9B30" w14:textId="2E510395" w:rsidR="00BB2971" w:rsidRPr="007C2D00" w:rsidRDefault="00B028A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 xml:space="preserve">  </w:t>
            </w:r>
            <w:r w:rsidR="00B3142D" w:rsidRPr="007C2D00">
              <w:rPr>
                <w:rFonts w:asciiTheme="majorBidi" w:hAnsiTheme="majorBidi" w:cstheme="majorBidi"/>
                <w:sz w:val="24"/>
                <w:szCs w:val="24"/>
                <w:lang w:val="en-GB"/>
              </w:rPr>
              <w:t>2.5</w:t>
            </w:r>
            <w:r w:rsidR="00326DF1">
              <w:rPr>
                <w:rFonts w:asciiTheme="majorBidi" w:hAnsiTheme="majorBidi" w:cstheme="majorBidi"/>
                <w:sz w:val="24"/>
                <w:szCs w:val="24"/>
                <w:lang w:val="en-GB"/>
              </w:rPr>
              <w:t>0</w:t>
            </w:r>
            <w:r w:rsidR="00B3142D" w:rsidRPr="007C2D00">
              <w:rPr>
                <w:rFonts w:asciiTheme="majorBidi" w:hAnsiTheme="majorBidi" w:cstheme="majorBidi"/>
                <w:sz w:val="24"/>
                <w:szCs w:val="24"/>
                <w:lang w:val="en-GB"/>
              </w:rPr>
              <w:t>%</w:t>
            </w:r>
          </w:p>
        </w:tc>
        <w:tc>
          <w:tcPr>
            <w:tcW w:w="1134" w:type="dxa"/>
            <w:tcBorders>
              <w:top w:val="nil"/>
              <w:left w:val="nil"/>
              <w:bottom w:val="nil"/>
              <w:right w:val="nil"/>
            </w:tcBorders>
          </w:tcPr>
          <w:p w14:paraId="4D377F24" w14:textId="77777777" w:rsidR="00BB2971" w:rsidRPr="007C2D00" w:rsidRDefault="00BB2971"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0</w:t>
            </w:r>
          </w:p>
        </w:tc>
        <w:tc>
          <w:tcPr>
            <w:tcW w:w="1559" w:type="dxa"/>
            <w:tcBorders>
              <w:top w:val="nil"/>
              <w:left w:val="nil"/>
              <w:bottom w:val="nil"/>
              <w:right w:val="nil"/>
            </w:tcBorders>
          </w:tcPr>
          <w:p w14:paraId="651567D6" w14:textId="661A9AED" w:rsidR="00BB2971" w:rsidRPr="007C2D00" w:rsidRDefault="00A45B1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 xml:space="preserve">  0.0</w:t>
            </w:r>
            <w:r w:rsidR="000403BC">
              <w:rPr>
                <w:rFonts w:asciiTheme="majorBidi" w:hAnsiTheme="majorBidi" w:cstheme="majorBidi"/>
                <w:sz w:val="24"/>
                <w:szCs w:val="24"/>
                <w:lang w:val="en-GB"/>
              </w:rPr>
              <w:t>0</w:t>
            </w:r>
            <w:r w:rsidRPr="007C2D00">
              <w:rPr>
                <w:rFonts w:asciiTheme="majorBidi" w:hAnsiTheme="majorBidi" w:cstheme="majorBidi"/>
                <w:sz w:val="24"/>
                <w:szCs w:val="24"/>
                <w:lang w:val="en-GB"/>
              </w:rPr>
              <w:t>%</w:t>
            </w:r>
          </w:p>
        </w:tc>
      </w:tr>
      <w:tr w:rsidR="00B96E69" w:rsidRPr="007C2D00" w14:paraId="2AE0786F" w14:textId="77777777" w:rsidTr="00B31FFE">
        <w:trPr>
          <w:trHeight w:val="281"/>
        </w:trPr>
        <w:tc>
          <w:tcPr>
            <w:tcW w:w="3396" w:type="dxa"/>
            <w:tcBorders>
              <w:top w:val="nil"/>
              <w:left w:val="nil"/>
              <w:bottom w:val="nil"/>
              <w:right w:val="nil"/>
            </w:tcBorders>
          </w:tcPr>
          <w:p w14:paraId="29F89AC0" w14:textId="77777777" w:rsidR="00BB2971" w:rsidRPr="007C2D00" w:rsidRDefault="00BB2971" w:rsidP="007C2D00">
            <w:pPr>
              <w:spacing w:line="480" w:lineRule="auto"/>
              <w:ind w:firstLine="142"/>
              <w:rPr>
                <w:rFonts w:asciiTheme="majorBidi" w:hAnsiTheme="majorBidi" w:cstheme="majorBidi"/>
                <w:sz w:val="24"/>
                <w:szCs w:val="24"/>
                <w:lang w:val="en-GB"/>
              </w:rPr>
            </w:pPr>
            <w:r w:rsidRPr="007C2D00">
              <w:rPr>
                <w:rFonts w:asciiTheme="majorBidi" w:hAnsiTheme="majorBidi" w:cstheme="majorBidi"/>
                <w:sz w:val="24"/>
                <w:szCs w:val="24"/>
                <w:lang w:val="en-GB"/>
              </w:rPr>
              <w:t>Guilt</w:t>
            </w:r>
          </w:p>
        </w:tc>
        <w:tc>
          <w:tcPr>
            <w:tcW w:w="1309" w:type="dxa"/>
            <w:tcBorders>
              <w:top w:val="nil"/>
              <w:left w:val="nil"/>
              <w:bottom w:val="nil"/>
              <w:right w:val="nil"/>
            </w:tcBorders>
          </w:tcPr>
          <w:p w14:paraId="41557D36" w14:textId="77777777" w:rsidR="00BB2971" w:rsidRPr="007C2D00" w:rsidRDefault="00BB2971"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78</w:t>
            </w:r>
          </w:p>
        </w:tc>
        <w:tc>
          <w:tcPr>
            <w:tcW w:w="1499" w:type="dxa"/>
            <w:tcBorders>
              <w:top w:val="nil"/>
              <w:left w:val="nil"/>
              <w:bottom w:val="nil"/>
              <w:right w:val="nil"/>
            </w:tcBorders>
          </w:tcPr>
          <w:p w14:paraId="07B14E36" w14:textId="77777777" w:rsidR="00BB2971" w:rsidRPr="007C2D00" w:rsidRDefault="00BB2971"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27</w:t>
            </w:r>
          </w:p>
        </w:tc>
        <w:tc>
          <w:tcPr>
            <w:tcW w:w="850" w:type="dxa"/>
            <w:tcBorders>
              <w:top w:val="nil"/>
              <w:left w:val="nil"/>
              <w:bottom w:val="nil"/>
              <w:right w:val="nil"/>
            </w:tcBorders>
          </w:tcPr>
          <w:p w14:paraId="38121149" w14:textId="77777777" w:rsidR="00BB2971" w:rsidRPr="007C2D00" w:rsidRDefault="00BB2971"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w:t>
            </w:r>
          </w:p>
        </w:tc>
        <w:tc>
          <w:tcPr>
            <w:tcW w:w="1985" w:type="dxa"/>
            <w:tcBorders>
              <w:top w:val="nil"/>
              <w:left w:val="nil"/>
              <w:bottom w:val="nil"/>
              <w:right w:val="nil"/>
            </w:tcBorders>
          </w:tcPr>
          <w:p w14:paraId="282DE2AE" w14:textId="750330CF" w:rsidR="00BB2971" w:rsidRPr="007C2D00" w:rsidRDefault="00B028A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 xml:space="preserve">  </w:t>
            </w:r>
            <w:r w:rsidR="00B3142D" w:rsidRPr="007C2D00">
              <w:rPr>
                <w:rFonts w:asciiTheme="majorBidi" w:hAnsiTheme="majorBidi" w:cstheme="majorBidi"/>
                <w:sz w:val="24"/>
                <w:szCs w:val="24"/>
                <w:lang w:val="en-GB"/>
              </w:rPr>
              <w:t>2.5</w:t>
            </w:r>
            <w:r w:rsidR="00326DF1">
              <w:rPr>
                <w:rFonts w:asciiTheme="majorBidi" w:hAnsiTheme="majorBidi" w:cstheme="majorBidi"/>
                <w:sz w:val="24"/>
                <w:szCs w:val="24"/>
                <w:lang w:val="en-GB"/>
              </w:rPr>
              <w:t>0</w:t>
            </w:r>
            <w:r w:rsidR="00B3142D" w:rsidRPr="007C2D00">
              <w:rPr>
                <w:rFonts w:asciiTheme="majorBidi" w:hAnsiTheme="majorBidi" w:cstheme="majorBidi"/>
                <w:sz w:val="24"/>
                <w:szCs w:val="24"/>
                <w:lang w:val="en-GB"/>
              </w:rPr>
              <w:t>%</w:t>
            </w:r>
          </w:p>
        </w:tc>
        <w:tc>
          <w:tcPr>
            <w:tcW w:w="1134" w:type="dxa"/>
            <w:tcBorders>
              <w:top w:val="nil"/>
              <w:left w:val="nil"/>
              <w:bottom w:val="nil"/>
              <w:right w:val="nil"/>
            </w:tcBorders>
          </w:tcPr>
          <w:p w14:paraId="035DF9CB" w14:textId="77777777" w:rsidR="00BB2971" w:rsidRPr="007C2D00" w:rsidRDefault="00BB2971"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0</w:t>
            </w:r>
          </w:p>
        </w:tc>
        <w:tc>
          <w:tcPr>
            <w:tcW w:w="1559" w:type="dxa"/>
            <w:tcBorders>
              <w:top w:val="nil"/>
              <w:left w:val="nil"/>
              <w:bottom w:val="nil"/>
              <w:right w:val="nil"/>
            </w:tcBorders>
          </w:tcPr>
          <w:p w14:paraId="47448649" w14:textId="25B67374" w:rsidR="00BB2971" w:rsidRPr="007C2D00" w:rsidRDefault="00A45B1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 xml:space="preserve">  0.0</w:t>
            </w:r>
            <w:r w:rsidR="000403BC">
              <w:rPr>
                <w:rFonts w:asciiTheme="majorBidi" w:hAnsiTheme="majorBidi" w:cstheme="majorBidi"/>
                <w:sz w:val="24"/>
                <w:szCs w:val="24"/>
                <w:lang w:val="en-GB"/>
              </w:rPr>
              <w:t>0</w:t>
            </w:r>
            <w:r w:rsidRPr="007C2D00">
              <w:rPr>
                <w:rFonts w:asciiTheme="majorBidi" w:hAnsiTheme="majorBidi" w:cstheme="majorBidi"/>
                <w:sz w:val="24"/>
                <w:szCs w:val="24"/>
                <w:lang w:val="en-GB"/>
              </w:rPr>
              <w:t>%</w:t>
            </w:r>
          </w:p>
        </w:tc>
      </w:tr>
      <w:tr w:rsidR="00B96E69" w:rsidRPr="007C2D00" w14:paraId="553DB3B0" w14:textId="77777777" w:rsidTr="00B31FFE">
        <w:trPr>
          <w:trHeight w:val="95"/>
        </w:trPr>
        <w:tc>
          <w:tcPr>
            <w:tcW w:w="3396" w:type="dxa"/>
            <w:tcBorders>
              <w:top w:val="nil"/>
              <w:left w:val="nil"/>
              <w:bottom w:val="nil"/>
              <w:right w:val="nil"/>
            </w:tcBorders>
          </w:tcPr>
          <w:p w14:paraId="007912F8"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Time 2</w:t>
            </w:r>
          </w:p>
        </w:tc>
        <w:tc>
          <w:tcPr>
            <w:tcW w:w="1309" w:type="dxa"/>
            <w:tcBorders>
              <w:top w:val="nil"/>
              <w:left w:val="nil"/>
              <w:bottom w:val="nil"/>
              <w:right w:val="nil"/>
            </w:tcBorders>
          </w:tcPr>
          <w:p w14:paraId="3FD96300"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i/>
                <w:sz w:val="24"/>
                <w:szCs w:val="24"/>
                <w:lang w:val="en-GB"/>
              </w:rPr>
              <w:t xml:space="preserve">n = </w:t>
            </w:r>
            <w:r w:rsidRPr="007C2D00">
              <w:rPr>
                <w:rFonts w:asciiTheme="majorBidi" w:hAnsiTheme="majorBidi" w:cstheme="majorBidi"/>
                <w:sz w:val="24"/>
                <w:szCs w:val="24"/>
                <w:lang w:val="en-GB"/>
              </w:rPr>
              <w:t>78</w:t>
            </w:r>
          </w:p>
        </w:tc>
        <w:tc>
          <w:tcPr>
            <w:tcW w:w="1499" w:type="dxa"/>
            <w:tcBorders>
              <w:top w:val="nil"/>
              <w:left w:val="nil"/>
              <w:bottom w:val="nil"/>
              <w:right w:val="nil"/>
            </w:tcBorders>
          </w:tcPr>
          <w:p w14:paraId="11B7C59B"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i/>
                <w:sz w:val="24"/>
                <w:szCs w:val="24"/>
                <w:lang w:val="en-GB"/>
              </w:rPr>
              <w:t xml:space="preserve">n = </w:t>
            </w:r>
            <w:r w:rsidRPr="007C2D00">
              <w:rPr>
                <w:rFonts w:asciiTheme="majorBidi" w:hAnsiTheme="majorBidi" w:cstheme="majorBidi"/>
                <w:sz w:val="24"/>
                <w:szCs w:val="24"/>
                <w:lang w:val="en-GB"/>
              </w:rPr>
              <w:t>197</w:t>
            </w:r>
          </w:p>
        </w:tc>
        <w:tc>
          <w:tcPr>
            <w:tcW w:w="850" w:type="dxa"/>
            <w:tcBorders>
              <w:top w:val="nil"/>
              <w:left w:val="nil"/>
              <w:bottom w:val="nil"/>
              <w:right w:val="nil"/>
            </w:tcBorders>
          </w:tcPr>
          <w:p w14:paraId="522478A4" w14:textId="77777777" w:rsidR="006A0679" w:rsidRPr="007C2D00" w:rsidRDefault="002C68F6"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w:t>
            </w:r>
          </w:p>
        </w:tc>
        <w:tc>
          <w:tcPr>
            <w:tcW w:w="1985" w:type="dxa"/>
            <w:tcBorders>
              <w:top w:val="nil"/>
              <w:left w:val="nil"/>
              <w:bottom w:val="nil"/>
              <w:right w:val="nil"/>
            </w:tcBorders>
          </w:tcPr>
          <w:p w14:paraId="5C35014B" w14:textId="1674728F" w:rsidR="006A0679" w:rsidRPr="007C2D00" w:rsidRDefault="00B028A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 xml:space="preserve">  </w:t>
            </w:r>
            <w:r w:rsidR="002C68F6" w:rsidRPr="007C2D00">
              <w:rPr>
                <w:rFonts w:asciiTheme="majorBidi" w:hAnsiTheme="majorBidi" w:cstheme="majorBidi"/>
                <w:sz w:val="24"/>
                <w:szCs w:val="24"/>
                <w:lang w:val="en-GB"/>
              </w:rPr>
              <w:t>2.5</w:t>
            </w:r>
            <w:r w:rsidR="00326DF1">
              <w:rPr>
                <w:rFonts w:asciiTheme="majorBidi" w:hAnsiTheme="majorBidi" w:cstheme="majorBidi"/>
                <w:sz w:val="24"/>
                <w:szCs w:val="24"/>
                <w:lang w:val="en-GB"/>
              </w:rPr>
              <w:t>0</w:t>
            </w:r>
            <w:r w:rsidR="002C68F6" w:rsidRPr="007C2D00">
              <w:rPr>
                <w:rFonts w:asciiTheme="majorBidi" w:hAnsiTheme="majorBidi" w:cstheme="majorBidi"/>
                <w:sz w:val="24"/>
                <w:szCs w:val="24"/>
                <w:lang w:val="en-GB"/>
              </w:rPr>
              <w:t>%</w:t>
            </w:r>
          </w:p>
        </w:tc>
        <w:tc>
          <w:tcPr>
            <w:tcW w:w="1134" w:type="dxa"/>
            <w:tcBorders>
              <w:top w:val="nil"/>
              <w:left w:val="nil"/>
              <w:bottom w:val="nil"/>
              <w:right w:val="nil"/>
            </w:tcBorders>
          </w:tcPr>
          <w:p w14:paraId="787F92A7" w14:textId="77777777" w:rsidR="006A0679" w:rsidRPr="007C2D00" w:rsidRDefault="00A45B1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30</w:t>
            </w:r>
          </w:p>
        </w:tc>
        <w:tc>
          <w:tcPr>
            <w:tcW w:w="1559" w:type="dxa"/>
            <w:tcBorders>
              <w:top w:val="nil"/>
              <w:left w:val="nil"/>
              <w:bottom w:val="nil"/>
              <w:right w:val="nil"/>
            </w:tcBorders>
          </w:tcPr>
          <w:p w14:paraId="512A0CE6" w14:textId="6377FE8F" w:rsidR="006A0679" w:rsidRPr="007C2D00" w:rsidRDefault="00A45B1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3.2</w:t>
            </w:r>
            <w:r w:rsidR="000403BC">
              <w:rPr>
                <w:rFonts w:asciiTheme="majorBidi" w:hAnsiTheme="majorBidi" w:cstheme="majorBidi"/>
                <w:sz w:val="24"/>
                <w:szCs w:val="24"/>
                <w:lang w:val="en-GB"/>
              </w:rPr>
              <w:t>2</w:t>
            </w:r>
            <w:r w:rsidRPr="007C2D00">
              <w:rPr>
                <w:rFonts w:asciiTheme="majorBidi" w:hAnsiTheme="majorBidi" w:cstheme="majorBidi"/>
                <w:sz w:val="24"/>
                <w:szCs w:val="24"/>
                <w:lang w:val="en-GB"/>
              </w:rPr>
              <w:t>%</w:t>
            </w:r>
          </w:p>
        </w:tc>
      </w:tr>
      <w:tr w:rsidR="00B96E69" w:rsidRPr="007C2D00" w14:paraId="1906C02B" w14:textId="77777777" w:rsidTr="00B31FFE">
        <w:trPr>
          <w:trHeight w:val="105"/>
        </w:trPr>
        <w:tc>
          <w:tcPr>
            <w:tcW w:w="3396" w:type="dxa"/>
            <w:tcBorders>
              <w:top w:val="nil"/>
              <w:left w:val="nil"/>
              <w:bottom w:val="nil"/>
              <w:right w:val="nil"/>
            </w:tcBorders>
          </w:tcPr>
          <w:p w14:paraId="3B234280" w14:textId="77777777" w:rsidR="006A0679" w:rsidRPr="007C2D00" w:rsidRDefault="006A0679" w:rsidP="007C2D00">
            <w:pPr>
              <w:spacing w:line="480" w:lineRule="auto"/>
              <w:ind w:firstLine="142"/>
              <w:rPr>
                <w:rFonts w:asciiTheme="majorBidi" w:hAnsiTheme="majorBidi" w:cstheme="majorBidi"/>
                <w:sz w:val="24"/>
                <w:szCs w:val="24"/>
                <w:lang w:val="en-GB"/>
              </w:rPr>
            </w:pPr>
            <w:r w:rsidRPr="007C2D00">
              <w:rPr>
                <w:rFonts w:asciiTheme="majorBidi" w:hAnsiTheme="majorBidi" w:cstheme="majorBidi"/>
                <w:sz w:val="24"/>
                <w:szCs w:val="24"/>
                <w:lang w:val="en-GB"/>
              </w:rPr>
              <w:t>Age</w:t>
            </w:r>
          </w:p>
        </w:tc>
        <w:tc>
          <w:tcPr>
            <w:tcW w:w="1309" w:type="dxa"/>
            <w:tcBorders>
              <w:top w:val="nil"/>
              <w:left w:val="nil"/>
              <w:bottom w:val="nil"/>
              <w:right w:val="nil"/>
            </w:tcBorders>
          </w:tcPr>
          <w:p w14:paraId="52BB00FD"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78</w:t>
            </w:r>
          </w:p>
        </w:tc>
        <w:tc>
          <w:tcPr>
            <w:tcW w:w="1499" w:type="dxa"/>
            <w:tcBorders>
              <w:top w:val="nil"/>
              <w:left w:val="nil"/>
              <w:bottom w:val="nil"/>
              <w:right w:val="nil"/>
            </w:tcBorders>
          </w:tcPr>
          <w:p w14:paraId="6B21D79A"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97</w:t>
            </w:r>
          </w:p>
        </w:tc>
        <w:tc>
          <w:tcPr>
            <w:tcW w:w="850" w:type="dxa"/>
            <w:tcBorders>
              <w:top w:val="nil"/>
              <w:left w:val="nil"/>
              <w:bottom w:val="nil"/>
              <w:right w:val="nil"/>
            </w:tcBorders>
          </w:tcPr>
          <w:p w14:paraId="0C592C27" w14:textId="77777777" w:rsidR="006A0679" w:rsidRPr="007C2D00" w:rsidRDefault="00C45D26"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w:t>
            </w:r>
          </w:p>
        </w:tc>
        <w:tc>
          <w:tcPr>
            <w:tcW w:w="1985" w:type="dxa"/>
            <w:tcBorders>
              <w:top w:val="nil"/>
              <w:left w:val="nil"/>
              <w:bottom w:val="nil"/>
              <w:right w:val="nil"/>
            </w:tcBorders>
          </w:tcPr>
          <w:p w14:paraId="53FF9BB9" w14:textId="0C5B8715" w:rsidR="006A0679" w:rsidRPr="007C2D00" w:rsidRDefault="00B028A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 xml:space="preserve">  </w:t>
            </w:r>
            <w:r w:rsidR="001928E3" w:rsidRPr="007C2D00">
              <w:rPr>
                <w:rFonts w:asciiTheme="majorBidi" w:hAnsiTheme="majorBidi" w:cstheme="majorBidi"/>
                <w:sz w:val="24"/>
                <w:szCs w:val="24"/>
                <w:lang w:val="en-GB"/>
              </w:rPr>
              <w:t>2.5</w:t>
            </w:r>
            <w:r w:rsidR="00326DF1">
              <w:rPr>
                <w:rFonts w:asciiTheme="majorBidi" w:hAnsiTheme="majorBidi" w:cstheme="majorBidi"/>
                <w:sz w:val="24"/>
                <w:szCs w:val="24"/>
                <w:lang w:val="en-GB"/>
              </w:rPr>
              <w:t>0</w:t>
            </w:r>
            <w:r w:rsidR="001928E3" w:rsidRPr="007C2D00">
              <w:rPr>
                <w:rFonts w:asciiTheme="majorBidi" w:hAnsiTheme="majorBidi" w:cstheme="majorBidi"/>
                <w:sz w:val="24"/>
                <w:szCs w:val="24"/>
                <w:lang w:val="en-GB"/>
              </w:rPr>
              <w:t>%</w:t>
            </w:r>
          </w:p>
        </w:tc>
        <w:tc>
          <w:tcPr>
            <w:tcW w:w="1134" w:type="dxa"/>
            <w:tcBorders>
              <w:top w:val="nil"/>
              <w:left w:val="nil"/>
              <w:bottom w:val="nil"/>
              <w:right w:val="nil"/>
            </w:tcBorders>
          </w:tcPr>
          <w:p w14:paraId="1005F3F5" w14:textId="77777777" w:rsidR="006A0679" w:rsidRPr="007C2D00" w:rsidRDefault="00A45B1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30</w:t>
            </w:r>
          </w:p>
        </w:tc>
        <w:tc>
          <w:tcPr>
            <w:tcW w:w="1559" w:type="dxa"/>
            <w:tcBorders>
              <w:top w:val="nil"/>
              <w:left w:val="nil"/>
              <w:bottom w:val="nil"/>
              <w:right w:val="nil"/>
            </w:tcBorders>
          </w:tcPr>
          <w:p w14:paraId="4F6CB91F" w14:textId="0D6D907D" w:rsidR="006A0679" w:rsidRPr="007C2D00" w:rsidRDefault="00A45B1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3.2</w:t>
            </w:r>
            <w:r w:rsidR="000403BC">
              <w:rPr>
                <w:rFonts w:asciiTheme="majorBidi" w:hAnsiTheme="majorBidi" w:cstheme="majorBidi"/>
                <w:sz w:val="24"/>
                <w:szCs w:val="24"/>
                <w:lang w:val="en-GB"/>
              </w:rPr>
              <w:t>2</w:t>
            </w:r>
            <w:r w:rsidRPr="007C2D00">
              <w:rPr>
                <w:rFonts w:asciiTheme="majorBidi" w:hAnsiTheme="majorBidi" w:cstheme="majorBidi"/>
                <w:sz w:val="24"/>
                <w:szCs w:val="24"/>
                <w:lang w:val="en-GB"/>
              </w:rPr>
              <w:t>%</w:t>
            </w:r>
          </w:p>
        </w:tc>
      </w:tr>
      <w:tr w:rsidR="00B96E69" w:rsidRPr="007C2D00" w14:paraId="56F4F394" w14:textId="77777777" w:rsidTr="00B31FFE">
        <w:trPr>
          <w:trHeight w:val="150"/>
        </w:trPr>
        <w:tc>
          <w:tcPr>
            <w:tcW w:w="3396" w:type="dxa"/>
            <w:tcBorders>
              <w:top w:val="nil"/>
              <w:left w:val="nil"/>
              <w:bottom w:val="nil"/>
              <w:right w:val="nil"/>
            </w:tcBorders>
          </w:tcPr>
          <w:p w14:paraId="3306E64C" w14:textId="77777777" w:rsidR="006A0679" w:rsidRPr="007C2D00" w:rsidRDefault="006A0679" w:rsidP="007C2D00">
            <w:pPr>
              <w:spacing w:line="480" w:lineRule="auto"/>
              <w:ind w:firstLine="142"/>
              <w:rPr>
                <w:rFonts w:asciiTheme="majorBidi" w:hAnsiTheme="majorBidi" w:cstheme="majorBidi"/>
                <w:sz w:val="24"/>
                <w:szCs w:val="24"/>
                <w:lang w:val="en-GB"/>
              </w:rPr>
            </w:pPr>
            <w:r w:rsidRPr="007C2D00">
              <w:rPr>
                <w:rFonts w:asciiTheme="majorBidi" w:hAnsiTheme="majorBidi" w:cstheme="majorBidi"/>
                <w:sz w:val="24"/>
                <w:szCs w:val="24"/>
                <w:lang w:val="en-GB"/>
              </w:rPr>
              <w:t>Reactive aggression</w:t>
            </w:r>
          </w:p>
        </w:tc>
        <w:tc>
          <w:tcPr>
            <w:tcW w:w="1309" w:type="dxa"/>
            <w:tcBorders>
              <w:top w:val="nil"/>
              <w:left w:val="nil"/>
              <w:bottom w:val="nil"/>
              <w:right w:val="nil"/>
            </w:tcBorders>
          </w:tcPr>
          <w:p w14:paraId="2ABDBFB0"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78</w:t>
            </w:r>
          </w:p>
        </w:tc>
        <w:tc>
          <w:tcPr>
            <w:tcW w:w="1499" w:type="dxa"/>
            <w:tcBorders>
              <w:top w:val="nil"/>
              <w:left w:val="nil"/>
              <w:bottom w:val="nil"/>
              <w:right w:val="nil"/>
            </w:tcBorders>
          </w:tcPr>
          <w:p w14:paraId="4C6F80C1"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97</w:t>
            </w:r>
          </w:p>
        </w:tc>
        <w:tc>
          <w:tcPr>
            <w:tcW w:w="850" w:type="dxa"/>
            <w:tcBorders>
              <w:top w:val="nil"/>
              <w:left w:val="nil"/>
              <w:bottom w:val="nil"/>
              <w:right w:val="nil"/>
            </w:tcBorders>
          </w:tcPr>
          <w:p w14:paraId="6CAB4055" w14:textId="77777777" w:rsidR="006A0679" w:rsidRPr="007C2D00" w:rsidRDefault="00C45D26"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w:t>
            </w:r>
          </w:p>
        </w:tc>
        <w:tc>
          <w:tcPr>
            <w:tcW w:w="1985" w:type="dxa"/>
            <w:tcBorders>
              <w:top w:val="nil"/>
              <w:left w:val="nil"/>
              <w:bottom w:val="nil"/>
              <w:right w:val="nil"/>
            </w:tcBorders>
          </w:tcPr>
          <w:p w14:paraId="00CFDD04" w14:textId="2E59EDC6" w:rsidR="006A0679" w:rsidRPr="007C2D00" w:rsidRDefault="00B028A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 xml:space="preserve">  </w:t>
            </w:r>
            <w:r w:rsidR="001928E3" w:rsidRPr="007C2D00">
              <w:rPr>
                <w:rFonts w:asciiTheme="majorBidi" w:hAnsiTheme="majorBidi" w:cstheme="majorBidi"/>
                <w:sz w:val="24"/>
                <w:szCs w:val="24"/>
                <w:lang w:val="en-GB"/>
              </w:rPr>
              <w:t>2.5</w:t>
            </w:r>
            <w:r w:rsidR="00326DF1">
              <w:rPr>
                <w:rFonts w:asciiTheme="majorBidi" w:hAnsiTheme="majorBidi" w:cstheme="majorBidi"/>
                <w:sz w:val="24"/>
                <w:szCs w:val="24"/>
                <w:lang w:val="en-GB"/>
              </w:rPr>
              <w:t>0</w:t>
            </w:r>
            <w:r w:rsidR="001928E3" w:rsidRPr="007C2D00">
              <w:rPr>
                <w:rFonts w:asciiTheme="majorBidi" w:hAnsiTheme="majorBidi" w:cstheme="majorBidi"/>
                <w:sz w:val="24"/>
                <w:szCs w:val="24"/>
                <w:lang w:val="en-GB"/>
              </w:rPr>
              <w:t>%</w:t>
            </w:r>
          </w:p>
        </w:tc>
        <w:tc>
          <w:tcPr>
            <w:tcW w:w="1134" w:type="dxa"/>
            <w:tcBorders>
              <w:top w:val="nil"/>
              <w:left w:val="nil"/>
              <w:bottom w:val="nil"/>
              <w:right w:val="nil"/>
            </w:tcBorders>
          </w:tcPr>
          <w:p w14:paraId="415E97BA" w14:textId="77777777" w:rsidR="006A0679" w:rsidRPr="007C2D00" w:rsidRDefault="00A45B1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30</w:t>
            </w:r>
          </w:p>
        </w:tc>
        <w:tc>
          <w:tcPr>
            <w:tcW w:w="1559" w:type="dxa"/>
            <w:tcBorders>
              <w:top w:val="nil"/>
              <w:left w:val="nil"/>
              <w:bottom w:val="nil"/>
              <w:right w:val="nil"/>
            </w:tcBorders>
          </w:tcPr>
          <w:p w14:paraId="64EF9A07" w14:textId="3F4CCB66" w:rsidR="006A0679" w:rsidRPr="007C2D00" w:rsidRDefault="00A45B1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3.2</w:t>
            </w:r>
            <w:r w:rsidR="000403BC">
              <w:rPr>
                <w:rFonts w:asciiTheme="majorBidi" w:hAnsiTheme="majorBidi" w:cstheme="majorBidi"/>
                <w:sz w:val="24"/>
                <w:szCs w:val="24"/>
                <w:lang w:val="en-GB"/>
              </w:rPr>
              <w:t>2</w:t>
            </w:r>
            <w:r w:rsidRPr="007C2D00">
              <w:rPr>
                <w:rFonts w:asciiTheme="majorBidi" w:hAnsiTheme="majorBidi" w:cstheme="majorBidi"/>
                <w:sz w:val="24"/>
                <w:szCs w:val="24"/>
                <w:lang w:val="en-GB"/>
              </w:rPr>
              <w:t>%</w:t>
            </w:r>
          </w:p>
        </w:tc>
      </w:tr>
      <w:tr w:rsidR="00B96E69" w:rsidRPr="007C2D00" w14:paraId="4D446CF7" w14:textId="77777777" w:rsidTr="00B31FFE">
        <w:trPr>
          <w:trHeight w:val="120"/>
        </w:trPr>
        <w:tc>
          <w:tcPr>
            <w:tcW w:w="3396" w:type="dxa"/>
            <w:tcBorders>
              <w:top w:val="nil"/>
              <w:left w:val="nil"/>
              <w:bottom w:val="nil"/>
              <w:right w:val="nil"/>
            </w:tcBorders>
          </w:tcPr>
          <w:p w14:paraId="0E316A55" w14:textId="77777777" w:rsidR="006A0679" w:rsidRPr="007C2D00" w:rsidRDefault="006A0679" w:rsidP="007C2D00">
            <w:pPr>
              <w:spacing w:line="480" w:lineRule="auto"/>
              <w:ind w:firstLine="142"/>
              <w:rPr>
                <w:rFonts w:asciiTheme="majorBidi" w:hAnsiTheme="majorBidi" w:cstheme="majorBidi"/>
                <w:sz w:val="24"/>
                <w:szCs w:val="24"/>
                <w:lang w:val="en-GB"/>
              </w:rPr>
            </w:pPr>
            <w:r w:rsidRPr="007C2D00">
              <w:rPr>
                <w:rFonts w:asciiTheme="majorBidi" w:hAnsiTheme="majorBidi" w:cstheme="majorBidi"/>
                <w:sz w:val="24"/>
                <w:szCs w:val="24"/>
                <w:lang w:val="en-GB"/>
              </w:rPr>
              <w:t>Proactive aggression</w:t>
            </w:r>
          </w:p>
        </w:tc>
        <w:tc>
          <w:tcPr>
            <w:tcW w:w="1309" w:type="dxa"/>
            <w:tcBorders>
              <w:top w:val="nil"/>
              <w:left w:val="nil"/>
              <w:bottom w:val="nil"/>
              <w:right w:val="nil"/>
            </w:tcBorders>
          </w:tcPr>
          <w:p w14:paraId="18C8F222"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78</w:t>
            </w:r>
          </w:p>
        </w:tc>
        <w:tc>
          <w:tcPr>
            <w:tcW w:w="1499" w:type="dxa"/>
            <w:tcBorders>
              <w:top w:val="nil"/>
              <w:left w:val="nil"/>
              <w:bottom w:val="nil"/>
              <w:right w:val="nil"/>
            </w:tcBorders>
          </w:tcPr>
          <w:p w14:paraId="6FFDBF1E"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97</w:t>
            </w:r>
          </w:p>
        </w:tc>
        <w:tc>
          <w:tcPr>
            <w:tcW w:w="850" w:type="dxa"/>
            <w:tcBorders>
              <w:top w:val="nil"/>
              <w:left w:val="nil"/>
              <w:bottom w:val="nil"/>
              <w:right w:val="nil"/>
            </w:tcBorders>
          </w:tcPr>
          <w:p w14:paraId="7499C7A6" w14:textId="77777777" w:rsidR="006A0679" w:rsidRPr="007C2D00" w:rsidRDefault="00C45D26"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w:t>
            </w:r>
          </w:p>
        </w:tc>
        <w:tc>
          <w:tcPr>
            <w:tcW w:w="1985" w:type="dxa"/>
            <w:tcBorders>
              <w:top w:val="nil"/>
              <w:left w:val="nil"/>
              <w:bottom w:val="nil"/>
              <w:right w:val="nil"/>
            </w:tcBorders>
          </w:tcPr>
          <w:p w14:paraId="4A8D1EEB" w14:textId="4B0380CC" w:rsidR="006A0679" w:rsidRPr="007C2D00" w:rsidRDefault="00B028A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 xml:space="preserve">  </w:t>
            </w:r>
            <w:r w:rsidR="001928E3" w:rsidRPr="007C2D00">
              <w:rPr>
                <w:rFonts w:asciiTheme="majorBidi" w:hAnsiTheme="majorBidi" w:cstheme="majorBidi"/>
                <w:sz w:val="24"/>
                <w:szCs w:val="24"/>
                <w:lang w:val="en-GB"/>
              </w:rPr>
              <w:t>2.5</w:t>
            </w:r>
            <w:r w:rsidR="00326DF1">
              <w:rPr>
                <w:rFonts w:asciiTheme="majorBidi" w:hAnsiTheme="majorBidi" w:cstheme="majorBidi"/>
                <w:sz w:val="24"/>
                <w:szCs w:val="24"/>
                <w:lang w:val="en-GB"/>
              </w:rPr>
              <w:t>0</w:t>
            </w:r>
            <w:r w:rsidR="001928E3" w:rsidRPr="007C2D00">
              <w:rPr>
                <w:rFonts w:asciiTheme="majorBidi" w:hAnsiTheme="majorBidi" w:cstheme="majorBidi"/>
                <w:sz w:val="24"/>
                <w:szCs w:val="24"/>
                <w:lang w:val="en-GB"/>
              </w:rPr>
              <w:t>%</w:t>
            </w:r>
          </w:p>
        </w:tc>
        <w:tc>
          <w:tcPr>
            <w:tcW w:w="1134" w:type="dxa"/>
            <w:tcBorders>
              <w:top w:val="nil"/>
              <w:left w:val="nil"/>
              <w:bottom w:val="nil"/>
              <w:right w:val="nil"/>
            </w:tcBorders>
          </w:tcPr>
          <w:p w14:paraId="22E801B4" w14:textId="77777777" w:rsidR="006A0679" w:rsidRPr="007C2D00" w:rsidRDefault="00A45B1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30</w:t>
            </w:r>
          </w:p>
        </w:tc>
        <w:tc>
          <w:tcPr>
            <w:tcW w:w="1559" w:type="dxa"/>
            <w:tcBorders>
              <w:top w:val="nil"/>
              <w:left w:val="nil"/>
              <w:bottom w:val="nil"/>
              <w:right w:val="nil"/>
            </w:tcBorders>
          </w:tcPr>
          <w:p w14:paraId="3996122F" w14:textId="0023E68B" w:rsidR="006A0679" w:rsidRPr="007C2D00" w:rsidRDefault="00A45B1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3.2</w:t>
            </w:r>
            <w:r w:rsidR="000403BC">
              <w:rPr>
                <w:rFonts w:asciiTheme="majorBidi" w:hAnsiTheme="majorBidi" w:cstheme="majorBidi"/>
                <w:sz w:val="24"/>
                <w:szCs w:val="24"/>
                <w:lang w:val="en-GB"/>
              </w:rPr>
              <w:t>2</w:t>
            </w:r>
            <w:r w:rsidRPr="007C2D00">
              <w:rPr>
                <w:rFonts w:asciiTheme="majorBidi" w:hAnsiTheme="majorBidi" w:cstheme="majorBidi"/>
                <w:sz w:val="24"/>
                <w:szCs w:val="24"/>
                <w:lang w:val="en-GB"/>
              </w:rPr>
              <w:t>%</w:t>
            </w:r>
          </w:p>
        </w:tc>
      </w:tr>
      <w:tr w:rsidR="00B96E69" w:rsidRPr="007C2D00" w14:paraId="2F949ED9" w14:textId="77777777" w:rsidTr="00B31FFE">
        <w:trPr>
          <w:trHeight w:val="281"/>
        </w:trPr>
        <w:tc>
          <w:tcPr>
            <w:tcW w:w="3396" w:type="dxa"/>
            <w:tcBorders>
              <w:top w:val="nil"/>
              <w:left w:val="nil"/>
              <w:bottom w:val="nil"/>
              <w:right w:val="nil"/>
            </w:tcBorders>
          </w:tcPr>
          <w:p w14:paraId="55151C0B" w14:textId="77777777" w:rsidR="006A0679" w:rsidRPr="007C2D00" w:rsidRDefault="006A0679" w:rsidP="007C2D00">
            <w:pPr>
              <w:spacing w:line="480" w:lineRule="auto"/>
              <w:ind w:firstLine="142"/>
              <w:rPr>
                <w:rFonts w:asciiTheme="majorBidi" w:hAnsiTheme="majorBidi" w:cstheme="majorBidi"/>
                <w:sz w:val="24"/>
                <w:szCs w:val="24"/>
                <w:lang w:val="en-GB"/>
              </w:rPr>
            </w:pPr>
            <w:r w:rsidRPr="007C2D00">
              <w:rPr>
                <w:rFonts w:asciiTheme="majorBidi" w:hAnsiTheme="majorBidi" w:cstheme="majorBidi"/>
                <w:sz w:val="24"/>
                <w:szCs w:val="24"/>
                <w:lang w:val="en-GB"/>
              </w:rPr>
              <w:t>Shame</w:t>
            </w:r>
          </w:p>
        </w:tc>
        <w:tc>
          <w:tcPr>
            <w:tcW w:w="1309" w:type="dxa"/>
            <w:tcBorders>
              <w:top w:val="nil"/>
              <w:left w:val="nil"/>
              <w:bottom w:val="nil"/>
              <w:right w:val="nil"/>
            </w:tcBorders>
          </w:tcPr>
          <w:p w14:paraId="25E1A372"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74</w:t>
            </w:r>
          </w:p>
        </w:tc>
        <w:tc>
          <w:tcPr>
            <w:tcW w:w="1499" w:type="dxa"/>
            <w:tcBorders>
              <w:top w:val="nil"/>
              <w:left w:val="nil"/>
              <w:bottom w:val="nil"/>
              <w:right w:val="nil"/>
            </w:tcBorders>
          </w:tcPr>
          <w:p w14:paraId="5C4810E6"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94</w:t>
            </w:r>
          </w:p>
        </w:tc>
        <w:tc>
          <w:tcPr>
            <w:tcW w:w="850" w:type="dxa"/>
            <w:tcBorders>
              <w:top w:val="nil"/>
              <w:left w:val="nil"/>
              <w:bottom w:val="nil"/>
              <w:right w:val="nil"/>
            </w:tcBorders>
          </w:tcPr>
          <w:p w14:paraId="53BD2224" w14:textId="77777777" w:rsidR="006A0679" w:rsidRPr="007C2D00" w:rsidRDefault="00C45D26"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4</w:t>
            </w:r>
          </w:p>
        </w:tc>
        <w:tc>
          <w:tcPr>
            <w:tcW w:w="1985" w:type="dxa"/>
            <w:tcBorders>
              <w:top w:val="nil"/>
              <w:left w:val="nil"/>
              <w:bottom w:val="nil"/>
              <w:right w:val="nil"/>
            </w:tcBorders>
          </w:tcPr>
          <w:p w14:paraId="19D3B013" w14:textId="6070F0F8" w:rsidR="006A0679" w:rsidRPr="007C2D00" w:rsidRDefault="00B028A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 xml:space="preserve">  </w:t>
            </w:r>
            <w:r w:rsidR="0039062B" w:rsidRPr="007C2D00">
              <w:rPr>
                <w:rFonts w:asciiTheme="majorBidi" w:hAnsiTheme="majorBidi" w:cstheme="majorBidi"/>
                <w:sz w:val="24"/>
                <w:szCs w:val="24"/>
                <w:lang w:val="en-GB"/>
              </w:rPr>
              <w:t>5.0</w:t>
            </w:r>
            <w:r w:rsidR="00326DF1">
              <w:rPr>
                <w:rFonts w:asciiTheme="majorBidi" w:hAnsiTheme="majorBidi" w:cstheme="majorBidi"/>
                <w:sz w:val="24"/>
                <w:szCs w:val="24"/>
                <w:lang w:val="en-GB"/>
              </w:rPr>
              <w:t>0</w:t>
            </w:r>
            <w:r w:rsidR="0039062B" w:rsidRPr="007C2D00">
              <w:rPr>
                <w:rFonts w:asciiTheme="majorBidi" w:hAnsiTheme="majorBidi" w:cstheme="majorBidi"/>
                <w:sz w:val="24"/>
                <w:szCs w:val="24"/>
                <w:lang w:val="en-GB"/>
              </w:rPr>
              <w:t>%</w:t>
            </w:r>
          </w:p>
        </w:tc>
        <w:tc>
          <w:tcPr>
            <w:tcW w:w="1134" w:type="dxa"/>
            <w:tcBorders>
              <w:top w:val="nil"/>
              <w:left w:val="nil"/>
              <w:bottom w:val="nil"/>
              <w:right w:val="nil"/>
            </w:tcBorders>
          </w:tcPr>
          <w:p w14:paraId="69167914" w14:textId="77777777" w:rsidR="006A0679" w:rsidRPr="007C2D00" w:rsidRDefault="00A45B1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33</w:t>
            </w:r>
          </w:p>
        </w:tc>
        <w:tc>
          <w:tcPr>
            <w:tcW w:w="1559" w:type="dxa"/>
            <w:tcBorders>
              <w:top w:val="nil"/>
              <w:left w:val="nil"/>
              <w:bottom w:val="nil"/>
              <w:right w:val="nil"/>
            </w:tcBorders>
          </w:tcPr>
          <w:p w14:paraId="1E2FEC9A" w14:textId="7C5017D7" w:rsidR="006A0679" w:rsidRPr="007C2D00" w:rsidRDefault="00A45B1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4.5</w:t>
            </w:r>
            <w:r w:rsidR="000403BC">
              <w:rPr>
                <w:rFonts w:asciiTheme="majorBidi" w:hAnsiTheme="majorBidi" w:cstheme="majorBidi"/>
                <w:sz w:val="24"/>
                <w:szCs w:val="24"/>
                <w:lang w:val="en-GB"/>
              </w:rPr>
              <w:t>4</w:t>
            </w:r>
            <w:r w:rsidRPr="007C2D00">
              <w:rPr>
                <w:rFonts w:asciiTheme="majorBidi" w:hAnsiTheme="majorBidi" w:cstheme="majorBidi"/>
                <w:sz w:val="24"/>
                <w:szCs w:val="24"/>
                <w:lang w:val="en-GB"/>
              </w:rPr>
              <w:t>%</w:t>
            </w:r>
          </w:p>
        </w:tc>
      </w:tr>
      <w:tr w:rsidR="00B96E69" w:rsidRPr="007C2D00" w14:paraId="795DC225" w14:textId="77777777" w:rsidTr="00B31FFE">
        <w:trPr>
          <w:trHeight w:val="281"/>
        </w:trPr>
        <w:tc>
          <w:tcPr>
            <w:tcW w:w="3396" w:type="dxa"/>
            <w:tcBorders>
              <w:top w:val="nil"/>
              <w:left w:val="nil"/>
              <w:bottom w:val="nil"/>
              <w:right w:val="nil"/>
            </w:tcBorders>
          </w:tcPr>
          <w:p w14:paraId="739EA892" w14:textId="77777777" w:rsidR="006A0679" w:rsidRPr="007C2D00" w:rsidRDefault="006A0679" w:rsidP="007C2D00">
            <w:pPr>
              <w:spacing w:line="480" w:lineRule="auto"/>
              <w:ind w:firstLine="142"/>
              <w:rPr>
                <w:rFonts w:asciiTheme="majorBidi" w:hAnsiTheme="majorBidi" w:cstheme="majorBidi"/>
                <w:sz w:val="24"/>
                <w:szCs w:val="24"/>
                <w:lang w:val="en-GB"/>
              </w:rPr>
            </w:pPr>
            <w:r w:rsidRPr="007C2D00">
              <w:rPr>
                <w:rFonts w:asciiTheme="majorBidi" w:hAnsiTheme="majorBidi" w:cstheme="majorBidi"/>
                <w:sz w:val="24"/>
                <w:szCs w:val="24"/>
                <w:lang w:val="en-GB"/>
              </w:rPr>
              <w:lastRenderedPageBreak/>
              <w:t>Guilt</w:t>
            </w:r>
          </w:p>
        </w:tc>
        <w:tc>
          <w:tcPr>
            <w:tcW w:w="1309" w:type="dxa"/>
            <w:tcBorders>
              <w:top w:val="nil"/>
              <w:left w:val="nil"/>
              <w:bottom w:val="nil"/>
              <w:right w:val="nil"/>
            </w:tcBorders>
          </w:tcPr>
          <w:p w14:paraId="28B5DCA8"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74</w:t>
            </w:r>
          </w:p>
        </w:tc>
        <w:tc>
          <w:tcPr>
            <w:tcW w:w="1499" w:type="dxa"/>
            <w:tcBorders>
              <w:top w:val="nil"/>
              <w:left w:val="nil"/>
              <w:bottom w:val="nil"/>
              <w:right w:val="nil"/>
            </w:tcBorders>
          </w:tcPr>
          <w:p w14:paraId="63DED6FF"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94</w:t>
            </w:r>
          </w:p>
        </w:tc>
        <w:tc>
          <w:tcPr>
            <w:tcW w:w="850" w:type="dxa"/>
            <w:tcBorders>
              <w:top w:val="nil"/>
              <w:left w:val="nil"/>
              <w:bottom w:val="nil"/>
              <w:right w:val="nil"/>
            </w:tcBorders>
          </w:tcPr>
          <w:p w14:paraId="76EAD6CA" w14:textId="77777777" w:rsidR="006A0679" w:rsidRPr="007C2D00" w:rsidRDefault="00C45D26"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4</w:t>
            </w:r>
          </w:p>
        </w:tc>
        <w:tc>
          <w:tcPr>
            <w:tcW w:w="1985" w:type="dxa"/>
            <w:tcBorders>
              <w:top w:val="nil"/>
              <w:left w:val="nil"/>
              <w:bottom w:val="nil"/>
              <w:right w:val="nil"/>
            </w:tcBorders>
          </w:tcPr>
          <w:p w14:paraId="2A3F01A3" w14:textId="2AF9ACEF" w:rsidR="006A0679" w:rsidRPr="007C2D00" w:rsidRDefault="00B028A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 xml:space="preserve"> </w:t>
            </w:r>
            <w:r w:rsidR="0039062B" w:rsidRPr="007C2D00">
              <w:rPr>
                <w:rFonts w:asciiTheme="majorBidi" w:hAnsiTheme="majorBidi" w:cstheme="majorBidi"/>
                <w:sz w:val="24"/>
                <w:szCs w:val="24"/>
                <w:lang w:val="en-GB"/>
              </w:rPr>
              <w:t>5.0</w:t>
            </w:r>
            <w:r w:rsidR="00326DF1">
              <w:rPr>
                <w:rFonts w:asciiTheme="majorBidi" w:hAnsiTheme="majorBidi" w:cstheme="majorBidi"/>
                <w:sz w:val="24"/>
                <w:szCs w:val="24"/>
                <w:lang w:val="en-GB"/>
              </w:rPr>
              <w:t>0</w:t>
            </w:r>
            <w:r w:rsidR="0039062B" w:rsidRPr="007C2D00">
              <w:rPr>
                <w:rFonts w:asciiTheme="majorBidi" w:hAnsiTheme="majorBidi" w:cstheme="majorBidi"/>
                <w:sz w:val="24"/>
                <w:szCs w:val="24"/>
                <w:lang w:val="en-GB"/>
              </w:rPr>
              <w:t>%</w:t>
            </w:r>
          </w:p>
        </w:tc>
        <w:tc>
          <w:tcPr>
            <w:tcW w:w="1134" w:type="dxa"/>
            <w:tcBorders>
              <w:top w:val="nil"/>
              <w:left w:val="nil"/>
              <w:bottom w:val="nil"/>
              <w:right w:val="nil"/>
            </w:tcBorders>
          </w:tcPr>
          <w:p w14:paraId="4E2EA69A" w14:textId="77777777" w:rsidR="006A0679" w:rsidRPr="007C2D00" w:rsidRDefault="00A45B1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33</w:t>
            </w:r>
          </w:p>
        </w:tc>
        <w:tc>
          <w:tcPr>
            <w:tcW w:w="1559" w:type="dxa"/>
            <w:tcBorders>
              <w:top w:val="nil"/>
              <w:left w:val="nil"/>
              <w:bottom w:val="nil"/>
              <w:right w:val="nil"/>
            </w:tcBorders>
          </w:tcPr>
          <w:p w14:paraId="6EBA3A5C" w14:textId="7A662864" w:rsidR="006A0679" w:rsidRPr="007C2D00" w:rsidRDefault="00BA0363"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4.5</w:t>
            </w:r>
            <w:r w:rsidR="00C032F7">
              <w:rPr>
                <w:rFonts w:asciiTheme="majorBidi" w:hAnsiTheme="majorBidi" w:cstheme="majorBidi"/>
                <w:sz w:val="24"/>
                <w:szCs w:val="24"/>
                <w:lang w:val="en-GB"/>
              </w:rPr>
              <w:t>4</w:t>
            </w:r>
            <w:r w:rsidRPr="007C2D00">
              <w:rPr>
                <w:rFonts w:asciiTheme="majorBidi" w:hAnsiTheme="majorBidi" w:cstheme="majorBidi"/>
                <w:sz w:val="24"/>
                <w:szCs w:val="24"/>
                <w:lang w:val="en-GB"/>
              </w:rPr>
              <w:t>%</w:t>
            </w:r>
          </w:p>
        </w:tc>
      </w:tr>
      <w:tr w:rsidR="00B96E69" w:rsidRPr="007C2D00" w14:paraId="2608AC7A" w14:textId="77777777" w:rsidTr="00B31FFE">
        <w:trPr>
          <w:trHeight w:val="193"/>
        </w:trPr>
        <w:tc>
          <w:tcPr>
            <w:tcW w:w="3396" w:type="dxa"/>
            <w:tcBorders>
              <w:top w:val="nil"/>
              <w:left w:val="nil"/>
              <w:bottom w:val="nil"/>
              <w:right w:val="nil"/>
            </w:tcBorders>
          </w:tcPr>
          <w:p w14:paraId="1CEE06D8"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Time 3</w:t>
            </w:r>
          </w:p>
        </w:tc>
        <w:tc>
          <w:tcPr>
            <w:tcW w:w="1309" w:type="dxa"/>
            <w:tcBorders>
              <w:top w:val="nil"/>
              <w:left w:val="nil"/>
              <w:bottom w:val="nil"/>
              <w:right w:val="nil"/>
            </w:tcBorders>
          </w:tcPr>
          <w:p w14:paraId="72895A9E"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i/>
                <w:sz w:val="24"/>
                <w:szCs w:val="24"/>
                <w:lang w:val="en-GB"/>
              </w:rPr>
              <w:t xml:space="preserve">n = </w:t>
            </w:r>
            <w:r w:rsidRPr="007C2D00">
              <w:rPr>
                <w:rFonts w:asciiTheme="majorBidi" w:hAnsiTheme="majorBidi" w:cstheme="majorBidi"/>
                <w:sz w:val="24"/>
                <w:szCs w:val="24"/>
                <w:lang w:val="en-GB"/>
              </w:rPr>
              <w:t>64</w:t>
            </w:r>
          </w:p>
        </w:tc>
        <w:tc>
          <w:tcPr>
            <w:tcW w:w="1499" w:type="dxa"/>
            <w:tcBorders>
              <w:top w:val="nil"/>
              <w:left w:val="nil"/>
              <w:bottom w:val="nil"/>
              <w:right w:val="nil"/>
            </w:tcBorders>
          </w:tcPr>
          <w:p w14:paraId="1A664A8C"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i/>
                <w:sz w:val="24"/>
                <w:szCs w:val="24"/>
                <w:lang w:val="en-GB"/>
              </w:rPr>
              <w:t xml:space="preserve">n = </w:t>
            </w:r>
            <w:r w:rsidRPr="007C2D00">
              <w:rPr>
                <w:rFonts w:asciiTheme="majorBidi" w:hAnsiTheme="majorBidi" w:cstheme="majorBidi"/>
                <w:sz w:val="24"/>
                <w:szCs w:val="24"/>
                <w:lang w:val="en-GB"/>
              </w:rPr>
              <w:t>166</w:t>
            </w:r>
          </w:p>
        </w:tc>
        <w:tc>
          <w:tcPr>
            <w:tcW w:w="850" w:type="dxa"/>
            <w:tcBorders>
              <w:top w:val="nil"/>
              <w:left w:val="nil"/>
              <w:bottom w:val="nil"/>
              <w:right w:val="nil"/>
            </w:tcBorders>
          </w:tcPr>
          <w:p w14:paraId="6146AD1B" w14:textId="77777777" w:rsidR="006A0679" w:rsidRPr="007C2D00" w:rsidRDefault="00F84760"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6</w:t>
            </w:r>
          </w:p>
        </w:tc>
        <w:tc>
          <w:tcPr>
            <w:tcW w:w="1985" w:type="dxa"/>
            <w:tcBorders>
              <w:top w:val="nil"/>
              <w:left w:val="nil"/>
              <w:bottom w:val="nil"/>
              <w:right w:val="nil"/>
            </w:tcBorders>
          </w:tcPr>
          <w:p w14:paraId="6F6BD340" w14:textId="476C12CF" w:rsidR="006A0679" w:rsidRPr="007C2D00" w:rsidRDefault="00B028A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0.0</w:t>
            </w:r>
            <w:r w:rsidR="00326DF1">
              <w:rPr>
                <w:rFonts w:asciiTheme="majorBidi" w:hAnsiTheme="majorBidi" w:cstheme="majorBidi"/>
                <w:sz w:val="24"/>
                <w:szCs w:val="24"/>
                <w:lang w:val="en-GB"/>
              </w:rPr>
              <w:t>0</w:t>
            </w:r>
            <w:r w:rsidRPr="007C2D00">
              <w:rPr>
                <w:rFonts w:asciiTheme="majorBidi" w:hAnsiTheme="majorBidi" w:cstheme="majorBidi"/>
                <w:sz w:val="24"/>
                <w:szCs w:val="24"/>
                <w:lang w:val="en-GB"/>
              </w:rPr>
              <w:t>%</w:t>
            </w:r>
          </w:p>
        </w:tc>
        <w:tc>
          <w:tcPr>
            <w:tcW w:w="1134" w:type="dxa"/>
            <w:tcBorders>
              <w:top w:val="nil"/>
              <w:left w:val="nil"/>
              <w:bottom w:val="nil"/>
              <w:right w:val="nil"/>
            </w:tcBorders>
          </w:tcPr>
          <w:p w14:paraId="1694346A" w14:textId="77777777" w:rsidR="006A0679" w:rsidRPr="007C2D00" w:rsidRDefault="00D41C77"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61</w:t>
            </w:r>
          </w:p>
        </w:tc>
        <w:tc>
          <w:tcPr>
            <w:tcW w:w="1559" w:type="dxa"/>
            <w:tcBorders>
              <w:top w:val="nil"/>
              <w:left w:val="nil"/>
              <w:bottom w:val="nil"/>
              <w:right w:val="nil"/>
            </w:tcBorders>
          </w:tcPr>
          <w:p w14:paraId="4EAB8B37" w14:textId="0248CF96" w:rsidR="006A0679" w:rsidRPr="007C2D00" w:rsidRDefault="00D41C77"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6.</w:t>
            </w:r>
            <w:r w:rsidR="008669A0">
              <w:rPr>
                <w:rFonts w:asciiTheme="majorBidi" w:hAnsiTheme="majorBidi" w:cstheme="majorBidi"/>
                <w:sz w:val="24"/>
                <w:szCs w:val="24"/>
                <w:lang w:val="en-GB"/>
              </w:rPr>
              <w:t>87</w:t>
            </w:r>
            <w:r w:rsidRPr="007C2D00">
              <w:rPr>
                <w:rFonts w:asciiTheme="majorBidi" w:hAnsiTheme="majorBidi" w:cstheme="majorBidi"/>
                <w:sz w:val="24"/>
                <w:szCs w:val="24"/>
                <w:lang w:val="en-GB"/>
              </w:rPr>
              <w:t>%</w:t>
            </w:r>
          </w:p>
        </w:tc>
      </w:tr>
      <w:tr w:rsidR="00B96E69" w:rsidRPr="007C2D00" w14:paraId="7699F9CF" w14:textId="77777777" w:rsidTr="00B31FFE">
        <w:trPr>
          <w:trHeight w:val="78"/>
        </w:trPr>
        <w:tc>
          <w:tcPr>
            <w:tcW w:w="3396" w:type="dxa"/>
            <w:tcBorders>
              <w:top w:val="nil"/>
              <w:left w:val="nil"/>
              <w:bottom w:val="nil"/>
              <w:right w:val="nil"/>
            </w:tcBorders>
          </w:tcPr>
          <w:p w14:paraId="35CD8296" w14:textId="77777777" w:rsidR="006A0679" w:rsidRPr="007C2D00" w:rsidRDefault="006A0679" w:rsidP="007C2D00">
            <w:pPr>
              <w:spacing w:line="480" w:lineRule="auto"/>
              <w:ind w:firstLine="142"/>
              <w:rPr>
                <w:rFonts w:asciiTheme="majorBidi" w:hAnsiTheme="majorBidi" w:cstheme="majorBidi"/>
                <w:sz w:val="24"/>
                <w:szCs w:val="24"/>
                <w:lang w:val="en-GB"/>
              </w:rPr>
            </w:pPr>
            <w:r w:rsidRPr="007C2D00">
              <w:rPr>
                <w:rFonts w:asciiTheme="majorBidi" w:hAnsiTheme="majorBidi" w:cstheme="majorBidi"/>
                <w:sz w:val="24"/>
                <w:szCs w:val="24"/>
                <w:lang w:val="en-GB"/>
              </w:rPr>
              <w:t>Age</w:t>
            </w:r>
          </w:p>
        </w:tc>
        <w:tc>
          <w:tcPr>
            <w:tcW w:w="1309" w:type="dxa"/>
            <w:tcBorders>
              <w:top w:val="nil"/>
              <w:left w:val="nil"/>
              <w:bottom w:val="nil"/>
              <w:right w:val="nil"/>
            </w:tcBorders>
          </w:tcPr>
          <w:p w14:paraId="28178C29"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64</w:t>
            </w:r>
          </w:p>
        </w:tc>
        <w:tc>
          <w:tcPr>
            <w:tcW w:w="1499" w:type="dxa"/>
            <w:tcBorders>
              <w:top w:val="nil"/>
              <w:left w:val="nil"/>
              <w:bottom w:val="nil"/>
              <w:right w:val="nil"/>
            </w:tcBorders>
          </w:tcPr>
          <w:p w14:paraId="2A68C84E"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66</w:t>
            </w:r>
          </w:p>
        </w:tc>
        <w:tc>
          <w:tcPr>
            <w:tcW w:w="850" w:type="dxa"/>
            <w:tcBorders>
              <w:top w:val="nil"/>
              <w:left w:val="nil"/>
              <w:bottom w:val="nil"/>
              <w:right w:val="nil"/>
            </w:tcBorders>
          </w:tcPr>
          <w:p w14:paraId="10D90FC9" w14:textId="77777777" w:rsidR="006A0679" w:rsidRPr="007C2D00" w:rsidRDefault="00F84760"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6</w:t>
            </w:r>
          </w:p>
        </w:tc>
        <w:tc>
          <w:tcPr>
            <w:tcW w:w="1985" w:type="dxa"/>
            <w:tcBorders>
              <w:top w:val="nil"/>
              <w:left w:val="nil"/>
              <w:bottom w:val="nil"/>
              <w:right w:val="nil"/>
            </w:tcBorders>
          </w:tcPr>
          <w:p w14:paraId="723F5561" w14:textId="181A5BB4" w:rsidR="006A0679" w:rsidRPr="007C2D00" w:rsidRDefault="00B028A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0.0</w:t>
            </w:r>
            <w:r w:rsidR="00326DF1">
              <w:rPr>
                <w:rFonts w:asciiTheme="majorBidi" w:hAnsiTheme="majorBidi" w:cstheme="majorBidi"/>
                <w:sz w:val="24"/>
                <w:szCs w:val="24"/>
                <w:lang w:val="en-GB"/>
              </w:rPr>
              <w:t>0</w:t>
            </w:r>
            <w:r w:rsidRPr="007C2D00">
              <w:rPr>
                <w:rFonts w:asciiTheme="majorBidi" w:hAnsiTheme="majorBidi" w:cstheme="majorBidi"/>
                <w:sz w:val="24"/>
                <w:szCs w:val="24"/>
                <w:lang w:val="en-GB"/>
              </w:rPr>
              <w:t>%</w:t>
            </w:r>
          </w:p>
        </w:tc>
        <w:tc>
          <w:tcPr>
            <w:tcW w:w="1134" w:type="dxa"/>
            <w:tcBorders>
              <w:top w:val="nil"/>
              <w:left w:val="nil"/>
              <w:bottom w:val="nil"/>
              <w:right w:val="nil"/>
            </w:tcBorders>
          </w:tcPr>
          <w:p w14:paraId="02BB4F65" w14:textId="77777777" w:rsidR="006A0679" w:rsidRPr="007C2D00" w:rsidRDefault="00D41C77"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61</w:t>
            </w:r>
          </w:p>
        </w:tc>
        <w:tc>
          <w:tcPr>
            <w:tcW w:w="1559" w:type="dxa"/>
            <w:tcBorders>
              <w:top w:val="nil"/>
              <w:left w:val="nil"/>
              <w:bottom w:val="nil"/>
              <w:right w:val="nil"/>
            </w:tcBorders>
          </w:tcPr>
          <w:p w14:paraId="66E1918F" w14:textId="1012DE8B" w:rsidR="006A0679" w:rsidRPr="007C2D00" w:rsidRDefault="00436283"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6.</w:t>
            </w:r>
            <w:r w:rsidR="008669A0">
              <w:rPr>
                <w:rFonts w:asciiTheme="majorBidi" w:hAnsiTheme="majorBidi" w:cstheme="majorBidi"/>
                <w:sz w:val="24"/>
                <w:szCs w:val="24"/>
                <w:lang w:val="en-GB"/>
              </w:rPr>
              <w:t>87</w:t>
            </w:r>
            <w:r w:rsidRPr="007C2D00">
              <w:rPr>
                <w:rFonts w:asciiTheme="majorBidi" w:hAnsiTheme="majorBidi" w:cstheme="majorBidi"/>
                <w:sz w:val="24"/>
                <w:szCs w:val="24"/>
                <w:lang w:val="en-GB"/>
              </w:rPr>
              <w:t>%</w:t>
            </w:r>
          </w:p>
        </w:tc>
      </w:tr>
      <w:tr w:rsidR="00B96E69" w:rsidRPr="007C2D00" w14:paraId="5FBEAB4F" w14:textId="77777777" w:rsidTr="00B31FFE">
        <w:trPr>
          <w:trHeight w:val="138"/>
        </w:trPr>
        <w:tc>
          <w:tcPr>
            <w:tcW w:w="3396" w:type="dxa"/>
            <w:tcBorders>
              <w:top w:val="nil"/>
              <w:left w:val="nil"/>
              <w:bottom w:val="nil"/>
              <w:right w:val="nil"/>
            </w:tcBorders>
          </w:tcPr>
          <w:p w14:paraId="0C116965" w14:textId="77777777" w:rsidR="006A0679" w:rsidRPr="007C2D00" w:rsidRDefault="006A0679" w:rsidP="007C2D00">
            <w:pPr>
              <w:spacing w:line="480" w:lineRule="auto"/>
              <w:ind w:firstLine="142"/>
              <w:rPr>
                <w:rFonts w:asciiTheme="majorBidi" w:hAnsiTheme="majorBidi" w:cstheme="majorBidi"/>
                <w:sz w:val="24"/>
                <w:szCs w:val="24"/>
                <w:lang w:val="en-GB"/>
              </w:rPr>
            </w:pPr>
            <w:r w:rsidRPr="007C2D00">
              <w:rPr>
                <w:rFonts w:asciiTheme="majorBidi" w:hAnsiTheme="majorBidi" w:cstheme="majorBidi"/>
                <w:sz w:val="24"/>
                <w:szCs w:val="24"/>
                <w:lang w:val="en-GB"/>
              </w:rPr>
              <w:t>Reactive aggression</w:t>
            </w:r>
          </w:p>
        </w:tc>
        <w:tc>
          <w:tcPr>
            <w:tcW w:w="1309" w:type="dxa"/>
            <w:tcBorders>
              <w:top w:val="nil"/>
              <w:left w:val="nil"/>
              <w:bottom w:val="nil"/>
              <w:right w:val="nil"/>
            </w:tcBorders>
          </w:tcPr>
          <w:p w14:paraId="13051073"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64</w:t>
            </w:r>
          </w:p>
        </w:tc>
        <w:tc>
          <w:tcPr>
            <w:tcW w:w="1499" w:type="dxa"/>
            <w:tcBorders>
              <w:top w:val="nil"/>
              <w:left w:val="nil"/>
              <w:bottom w:val="nil"/>
              <w:right w:val="nil"/>
            </w:tcBorders>
          </w:tcPr>
          <w:p w14:paraId="4454CD90"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66</w:t>
            </w:r>
          </w:p>
        </w:tc>
        <w:tc>
          <w:tcPr>
            <w:tcW w:w="850" w:type="dxa"/>
            <w:tcBorders>
              <w:top w:val="nil"/>
              <w:left w:val="nil"/>
              <w:bottom w:val="nil"/>
              <w:right w:val="nil"/>
            </w:tcBorders>
          </w:tcPr>
          <w:p w14:paraId="045EF996" w14:textId="77777777" w:rsidR="006A0679" w:rsidRPr="007C2D00" w:rsidRDefault="00F84760"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6</w:t>
            </w:r>
          </w:p>
        </w:tc>
        <w:tc>
          <w:tcPr>
            <w:tcW w:w="1985" w:type="dxa"/>
            <w:tcBorders>
              <w:top w:val="nil"/>
              <w:left w:val="nil"/>
              <w:bottom w:val="nil"/>
              <w:right w:val="nil"/>
            </w:tcBorders>
          </w:tcPr>
          <w:p w14:paraId="4A99B506" w14:textId="463CCD53" w:rsidR="006A0679" w:rsidRPr="007C2D00" w:rsidRDefault="00B028A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0.0</w:t>
            </w:r>
            <w:r w:rsidR="00326DF1">
              <w:rPr>
                <w:rFonts w:asciiTheme="majorBidi" w:hAnsiTheme="majorBidi" w:cstheme="majorBidi"/>
                <w:sz w:val="24"/>
                <w:szCs w:val="24"/>
                <w:lang w:val="en-GB"/>
              </w:rPr>
              <w:t>0</w:t>
            </w:r>
            <w:r w:rsidRPr="007C2D00">
              <w:rPr>
                <w:rFonts w:asciiTheme="majorBidi" w:hAnsiTheme="majorBidi" w:cstheme="majorBidi"/>
                <w:sz w:val="24"/>
                <w:szCs w:val="24"/>
                <w:lang w:val="en-GB"/>
              </w:rPr>
              <w:t>%</w:t>
            </w:r>
          </w:p>
        </w:tc>
        <w:tc>
          <w:tcPr>
            <w:tcW w:w="1134" w:type="dxa"/>
            <w:tcBorders>
              <w:top w:val="nil"/>
              <w:left w:val="nil"/>
              <w:bottom w:val="nil"/>
              <w:right w:val="nil"/>
            </w:tcBorders>
          </w:tcPr>
          <w:p w14:paraId="05C2969A" w14:textId="77777777" w:rsidR="006A0679" w:rsidRPr="007C2D00" w:rsidRDefault="00D41C77"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61</w:t>
            </w:r>
          </w:p>
        </w:tc>
        <w:tc>
          <w:tcPr>
            <w:tcW w:w="1559" w:type="dxa"/>
            <w:tcBorders>
              <w:top w:val="nil"/>
              <w:left w:val="nil"/>
              <w:bottom w:val="nil"/>
              <w:right w:val="nil"/>
            </w:tcBorders>
          </w:tcPr>
          <w:p w14:paraId="1518493F" w14:textId="21F18844" w:rsidR="006A0679" w:rsidRPr="007C2D00" w:rsidRDefault="00436283"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6.</w:t>
            </w:r>
            <w:r w:rsidR="008669A0">
              <w:rPr>
                <w:rFonts w:asciiTheme="majorBidi" w:hAnsiTheme="majorBidi" w:cstheme="majorBidi"/>
                <w:sz w:val="24"/>
                <w:szCs w:val="24"/>
                <w:lang w:val="en-GB"/>
              </w:rPr>
              <w:t>87</w:t>
            </w:r>
            <w:r w:rsidRPr="007C2D00">
              <w:rPr>
                <w:rFonts w:asciiTheme="majorBidi" w:hAnsiTheme="majorBidi" w:cstheme="majorBidi"/>
                <w:sz w:val="24"/>
                <w:szCs w:val="24"/>
                <w:lang w:val="en-GB"/>
              </w:rPr>
              <w:t>%</w:t>
            </w:r>
          </w:p>
        </w:tc>
      </w:tr>
      <w:tr w:rsidR="00B96E69" w:rsidRPr="007C2D00" w14:paraId="24EA66DC" w14:textId="77777777" w:rsidTr="00B31FFE">
        <w:trPr>
          <w:trHeight w:val="150"/>
        </w:trPr>
        <w:tc>
          <w:tcPr>
            <w:tcW w:w="3396" w:type="dxa"/>
            <w:tcBorders>
              <w:top w:val="nil"/>
              <w:left w:val="nil"/>
              <w:bottom w:val="nil"/>
              <w:right w:val="nil"/>
            </w:tcBorders>
          </w:tcPr>
          <w:p w14:paraId="30BEE319" w14:textId="77777777" w:rsidR="006A0679" w:rsidRPr="007C2D00" w:rsidRDefault="006A0679" w:rsidP="007C2D00">
            <w:pPr>
              <w:spacing w:line="480" w:lineRule="auto"/>
              <w:ind w:firstLine="142"/>
              <w:rPr>
                <w:rFonts w:asciiTheme="majorBidi" w:hAnsiTheme="majorBidi" w:cstheme="majorBidi"/>
                <w:sz w:val="24"/>
                <w:szCs w:val="24"/>
                <w:lang w:val="en-GB"/>
              </w:rPr>
            </w:pPr>
            <w:r w:rsidRPr="007C2D00">
              <w:rPr>
                <w:rFonts w:asciiTheme="majorBidi" w:hAnsiTheme="majorBidi" w:cstheme="majorBidi"/>
                <w:sz w:val="24"/>
                <w:szCs w:val="24"/>
                <w:lang w:val="en-GB"/>
              </w:rPr>
              <w:t>Proactive aggression</w:t>
            </w:r>
          </w:p>
        </w:tc>
        <w:tc>
          <w:tcPr>
            <w:tcW w:w="1309" w:type="dxa"/>
            <w:tcBorders>
              <w:top w:val="nil"/>
              <w:left w:val="nil"/>
              <w:bottom w:val="nil"/>
              <w:right w:val="nil"/>
            </w:tcBorders>
          </w:tcPr>
          <w:p w14:paraId="261AF10D"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64</w:t>
            </w:r>
          </w:p>
        </w:tc>
        <w:tc>
          <w:tcPr>
            <w:tcW w:w="1499" w:type="dxa"/>
            <w:tcBorders>
              <w:top w:val="nil"/>
              <w:left w:val="nil"/>
              <w:bottom w:val="nil"/>
              <w:right w:val="nil"/>
            </w:tcBorders>
          </w:tcPr>
          <w:p w14:paraId="729E57B0"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66</w:t>
            </w:r>
          </w:p>
        </w:tc>
        <w:tc>
          <w:tcPr>
            <w:tcW w:w="850" w:type="dxa"/>
            <w:tcBorders>
              <w:top w:val="nil"/>
              <w:left w:val="nil"/>
              <w:bottom w:val="nil"/>
              <w:right w:val="nil"/>
            </w:tcBorders>
          </w:tcPr>
          <w:p w14:paraId="3F96DE38" w14:textId="77777777" w:rsidR="006A0679" w:rsidRPr="007C2D00" w:rsidRDefault="00F84760"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6</w:t>
            </w:r>
          </w:p>
        </w:tc>
        <w:tc>
          <w:tcPr>
            <w:tcW w:w="1985" w:type="dxa"/>
            <w:tcBorders>
              <w:top w:val="nil"/>
              <w:left w:val="nil"/>
              <w:bottom w:val="nil"/>
              <w:right w:val="nil"/>
            </w:tcBorders>
          </w:tcPr>
          <w:p w14:paraId="19D7D7BF" w14:textId="259DC730" w:rsidR="006A0679" w:rsidRPr="007C2D00" w:rsidRDefault="00B028AE"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0.0</w:t>
            </w:r>
            <w:r w:rsidR="00326DF1">
              <w:rPr>
                <w:rFonts w:asciiTheme="majorBidi" w:hAnsiTheme="majorBidi" w:cstheme="majorBidi"/>
                <w:sz w:val="24"/>
                <w:szCs w:val="24"/>
                <w:lang w:val="en-GB"/>
              </w:rPr>
              <w:t>0</w:t>
            </w:r>
            <w:r w:rsidRPr="007C2D00">
              <w:rPr>
                <w:rFonts w:asciiTheme="majorBidi" w:hAnsiTheme="majorBidi" w:cstheme="majorBidi"/>
                <w:sz w:val="24"/>
                <w:szCs w:val="24"/>
                <w:lang w:val="en-GB"/>
              </w:rPr>
              <w:t>%</w:t>
            </w:r>
          </w:p>
        </w:tc>
        <w:tc>
          <w:tcPr>
            <w:tcW w:w="1134" w:type="dxa"/>
            <w:tcBorders>
              <w:top w:val="nil"/>
              <w:left w:val="nil"/>
              <w:bottom w:val="nil"/>
              <w:right w:val="nil"/>
            </w:tcBorders>
          </w:tcPr>
          <w:p w14:paraId="087C8638" w14:textId="77777777" w:rsidR="006A0679" w:rsidRPr="007C2D00" w:rsidRDefault="00D41C77"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61</w:t>
            </w:r>
          </w:p>
        </w:tc>
        <w:tc>
          <w:tcPr>
            <w:tcW w:w="1559" w:type="dxa"/>
            <w:tcBorders>
              <w:top w:val="nil"/>
              <w:left w:val="nil"/>
              <w:bottom w:val="nil"/>
              <w:right w:val="nil"/>
            </w:tcBorders>
          </w:tcPr>
          <w:p w14:paraId="2C35BEED" w14:textId="3858EB56" w:rsidR="006A0679" w:rsidRPr="007C2D00" w:rsidRDefault="00436283"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6.</w:t>
            </w:r>
            <w:r w:rsidR="008669A0">
              <w:rPr>
                <w:rFonts w:asciiTheme="majorBidi" w:hAnsiTheme="majorBidi" w:cstheme="majorBidi"/>
                <w:sz w:val="24"/>
                <w:szCs w:val="24"/>
                <w:lang w:val="en-GB"/>
              </w:rPr>
              <w:t>87</w:t>
            </w:r>
            <w:r w:rsidRPr="007C2D00">
              <w:rPr>
                <w:rFonts w:asciiTheme="majorBidi" w:hAnsiTheme="majorBidi" w:cstheme="majorBidi"/>
                <w:sz w:val="24"/>
                <w:szCs w:val="24"/>
                <w:lang w:val="en-GB"/>
              </w:rPr>
              <w:t>%</w:t>
            </w:r>
          </w:p>
        </w:tc>
      </w:tr>
      <w:tr w:rsidR="00B96E69" w:rsidRPr="007C2D00" w14:paraId="6E5D2079" w14:textId="77777777" w:rsidTr="00B31FFE">
        <w:trPr>
          <w:trHeight w:val="90"/>
        </w:trPr>
        <w:tc>
          <w:tcPr>
            <w:tcW w:w="3396" w:type="dxa"/>
            <w:tcBorders>
              <w:top w:val="nil"/>
              <w:left w:val="nil"/>
              <w:bottom w:val="nil"/>
              <w:right w:val="nil"/>
            </w:tcBorders>
          </w:tcPr>
          <w:p w14:paraId="4F78DAD1" w14:textId="77777777" w:rsidR="006A0679" w:rsidRPr="007C2D00" w:rsidRDefault="006A0679" w:rsidP="007C2D00">
            <w:pPr>
              <w:spacing w:line="480" w:lineRule="auto"/>
              <w:ind w:firstLine="142"/>
              <w:rPr>
                <w:rFonts w:asciiTheme="majorBidi" w:hAnsiTheme="majorBidi" w:cstheme="majorBidi"/>
                <w:sz w:val="24"/>
                <w:szCs w:val="24"/>
                <w:lang w:val="en-GB"/>
              </w:rPr>
            </w:pPr>
            <w:r w:rsidRPr="007C2D00">
              <w:rPr>
                <w:rFonts w:asciiTheme="majorBidi" w:hAnsiTheme="majorBidi" w:cstheme="majorBidi"/>
                <w:sz w:val="24"/>
                <w:szCs w:val="24"/>
                <w:lang w:val="en-GB"/>
              </w:rPr>
              <w:t>Shame</w:t>
            </w:r>
          </w:p>
        </w:tc>
        <w:tc>
          <w:tcPr>
            <w:tcW w:w="1309" w:type="dxa"/>
            <w:tcBorders>
              <w:top w:val="nil"/>
              <w:left w:val="nil"/>
              <w:bottom w:val="nil"/>
              <w:right w:val="nil"/>
            </w:tcBorders>
          </w:tcPr>
          <w:p w14:paraId="6A6F560C"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63</w:t>
            </w:r>
          </w:p>
        </w:tc>
        <w:tc>
          <w:tcPr>
            <w:tcW w:w="1499" w:type="dxa"/>
            <w:tcBorders>
              <w:top w:val="nil"/>
              <w:left w:val="nil"/>
              <w:bottom w:val="nil"/>
              <w:right w:val="nil"/>
            </w:tcBorders>
          </w:tcPr>
          <w:p w14:paraId="4C44E732"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66</w:t>
            </w:r>
          </w:p>
        </w:tc>
        <w:tc>
          <w:tcPr>
            <w:tcW w:w="850" w:type="dxa"/>
            <w:tcBorders>
              <w:top w:val="nil"/>
              <w:left w:val="nil"/>
              <w:bottom w:val="nil"/>
              <w:right w:val="nil"/>
            </w:tcBorders>
          </w:tcPr>
          <w:p w14:paraId="0A664508" w14:textId="77777777" w:rsidR="006A0679" w:rsidRPr="007C2D00" w:rsidRDefault="00F84760"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7</w:t>
            </w:r>
          </w:p>
        </w:tc>
        <w:tc>
          <w:tcPr>
            <w:tcW w:w="1985" w:type="dxa"/>
            <w:tcBorders>
              <w:top w:val="nil"/>
              <w:left w:val="nil"/>
              <w:bottom w:val="nil"/>
              <w:right w:val="nil"/>
            </w:tcBorders>
          </w:tcPr>
          <w:p w14:paraId="1072EB8C" w14:textId="2AA405EB" w:rsidR="006A0679" w:rsidRPr="007C2D00" w:rsidRDefault="000960B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1.</w:t>
            </w:r>
            <w:r w:rsidR="00326DF1">
              <w:rPr>
                <w:rFonts w:asciiTheme="majorBidi" w:hAnsiTheme="majorBidi" w:cstheme="majorBidi"/>
                <w:sz w:val="24"/>
                <w:szCs w:val="24"/>
                <w:lang w:val="en-GB"/>
              </w:rPr>
              <w:t>25</w:t>
            </w:r>
            <w:r w:rsidRPr="007C2D00">
              <w:rPr>
                <w:rFonts w:asciiTheme="majorBidi" w:hAnsiTheme="majorBidi" w:cstheme="majorBidi"/>
                <w:sz w:val="24"/>
                <w:szCs w:val="24"/>
                <w:lang w:val="en-GB"/>
              </w:rPr>
              <w:t>%</w:t>
            </w:r>
          </w:p>
        </w:tc>
        <w:tc>
          <w:tcPr>
            <w:tcW w:w="1134" w:type="dxa"/>
            <w:tcBorders>
              <w:top w:val="nil"/>
              <w:left w:val="nil"/>
              <w:bottom w:val="nil"/>
              <w:right w:val="nil"/>
            </w:tcBorders>
          </w:tcPr>
          <w:p w14:paraId="23C310B5" w14:textId="77777777" w:rsidR="006A0679" w:rsidRPr="007C2D00" w:rsidRDefault="00D41C77"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61</w:t>
            </w:r>
          </w:p>
        </w:tc>
        <w:tc>
          <w:tcPr>
            <w:tcW w:w="1559" w:type="dxa"/>
            <w:tcBorders>
              <w:top w:val="nil"/>
              <w:left w:val="nil"/>
              <w:bottom w:val="nil"/>
              <w:right w:val="nil"/>
            </w:tcBorders>
          </w:tcPr>
          <w:p w14:paraId="0D64C819" w14:textId="7DAAD6F1" w:rsidR="006A0679" w:rsidRPr="007C2D00" w:rsidRDefault="00436283"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6.</w:t>
            </w:r>
            <w:r w:rsidR="008669A0">
              <w:rPr>
                <w:rFonts w:asciiTheme="majorBidi" w:hAnsiTheme="majorBidi" w:cstheme="majorBidi"/>
                <w:sz w:val="24"/>
                <w:szCs w:val="24"/>
                <w:lang w:val="en-GB"/>
              </w:rPr>
              <w:t>87</w:t>
            </w:r>
            <w:r w:rsidRPr="007C2D00">
              <w:rPr>
                <w:rFonts w:asciiTheme="majorBidi" w:hAnsiTheme="majorBidi" w:cstheme="majorBidi"/>
                <w:sz w:val="24"/>
                <w:szCs w:val="24"/>
                <w:lang w:val="en-GB"/>
              </w:rPr>
              <w:t>%</w:t>
            </w:r>
          </w:p>
        </w:tc>
      </w:tr>
      <w:tr w:rsidR="00B96E69" w:rsidRPr="007C2D00" w14:paraId="7177CA8A" w14:textId="77777777" w:rsidTr="00B31FFE">
        <w:trPr>
          <w:trHeight w:val="165"/>
        </w:trPr>
        <w:tc>
          <w:tcPr>
            <w:tcW w:w="3396" w:type="dxa"/>
            <w:tcBorders>
              <w:top w:val="nil"/>
              <w:left w:val="nil"/>
              <w:bottom w:val="single" w:sz="4" w:space="0" w:color="auto"/>
              <w:right w:val="nil"/>
            </w:tcBorders>
          </w:tcPr>
          <w:p w14:paraId="05B3C769" w14:textId="77777777" w:rsidR="006A0679" w:rsidRPr="007C2D00" w:rsidRDefault="006A0679" w:rsidP="007C2D00">
            <w:pPr>
              <w:spacing w:line="480" w:lineRule="auto"/>
              <w:ind w:firstLine="142"/>
              <w:rPr>
                <w:rFonts w:asciiTheme="majorBidi" w:hAnsiTheme="majorBidi" w:cstheme="majorBidi"/>
                <w:sz w:val="24"/>
                <w:szCs w:val="24"/>
                <w:lang w:val="en-GB"/>
              </w:rPr>
            </w:pPr>
            <w:r w:rsidRPr="007C2D00">
              <w:rPr>
                <w:rFonts w:asciiTheme="majorBidi" w:hAnsiTheme="majorBidi" w:cstheme="majorBidi"/>
                <w:sz w:val="24"/>
                <w:szCs w:val="24"/>
                <w:lang w:val="en-GB"/>
              </w:rPr>
              <w:t>Guilt</w:t>
            </w:r>
          </w:p>
        </w:tc>
        <w:tc>
          <w:tcPr>
            <w:tcW w:w="1309" w:type="dxa"/>
            <w:tcBorders>
              <w:top w:val="nil"/>
              <w:left w:val="nil"/>
              <w:bottom w:val="single" w:sz="4" w:space="0" w:color="auto"/>
              <w:right w:val="nil"/>
            </w:tcBorders>
          </w:tcPr>
          <w:p w14:paraId="5CF5A796"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63</w:t>
            </w:r>
          </w:p>
        </w:tc>
        <w:tc>
          <w:tcPr>
            <w:tcW w:w="1499" w:type="dxa"/>
            <w:tcBorders>
              <w:top w:val="nil"/>
              <w:left w:val="nil"/>
              <w:bottom w:val="single" w:sz="4" w:space="0" w:color="auto"/>
              <w:right w:val="nil"/>
            </w:tcBorders>
          </w:tcPr>
          <w:p w14:paraId="572B1848" w14:textId="77777777" w:rsidR="006A0679" w:rsidRPr="007C2D00" w:rsidRDefault="006A067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66</w:t>
            </w:r>
          </w:p>
        </w:tc>
        <w:tc>
          <w:tcPr>
            <w:tcW w:w="850" w:type="dxa"/>
            <w:tcBorders>
              <w:top w:val="nil"/>
              <w:left w:val="nil"/>
              <w:bottom w:val="single" w:sz="4" w:space="0" w:color="auto"/>
              <w:right w:val="nil"/>
            </w:tcBorders>
          </w:tcPr>
          <w:p w14:paraId="2B4F667D" w14:textId="77777777" w:rsidR="006A0679" w:rsidRPr="007C2D00" w:rsidRDefault="00F84760"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17</w:t>
            </w:r>
          </w:p>
        </w:tc>
        <w:tc>
          <w:tcPr>
            <w:tcW w:w="1985" w:type="dxa"/>
            <w:tcBorders>
              <w:top w:val="nil"/>
              <w:left w:val="nil"/>
              <w:bottom w:val="single" w:sz="4" w:space="0" w:color="auto"/>
              <w:right w:val="nil"/>
            </w:tcBorders>
          </w:tcPr>
          <w:p w14:paraId="201B8535" w14:textId="29297BDA" w:rsidR="006A0679" w:rsidRPr="007C2D00" w:rsidRDefault="000960B9"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1.</w:t>
            </w:r>
            <w:r w:rsidR="00326DF1">
              <w:rPr>
                <w:rFonts w:asciiTheme="majorBidi" w:hAnsiTheme="majorBidi" w:cstheme="majorBidi"/>
                <w:sz w:val="24"/>
                <w:szCs w:val="24"/>
                <w:lang w:val="en-GB"/>
              </w:rPr>
              <w:t>25</w:t>
            </w:r>
            <w:r w:rsidRPr="007C2D00">
              <w:rPr>
                <w:rFonts w:asciiTheme="majorBidi" w:hAnsiTheme="majorBidi" w:cstheme="majorBidi"/>
                <w:sz w:val="24"/>
                <w:szCs w:val="24"/>
                <w:lang w:val="en-GB"/>
              </w:rPr>
              <w:t>%</w:t>
            </w:r>
          </w:p>
        </w:tc>
        <w:tc>
          <w:tcPr>
            <w:tcW w:w="1134" w:type="dxa"/>
            <w:tcBorders>
              <w:top w:val="nil"/>
              <w:left w:val="nil"/>
              <w:bottom w:val="single" w:sz="4" w:space="0" w:color="auto"/>
              <w:right w:val="nil"/>
            </w:tcBorders>
          </w:tcPr>
          <w:p w14:paraId="5AD1F3C8" w14:textId="77777777" w:rsidR="006A0679" w:rsidRPr="007C2D00" w:rsidRDefault="00D41C77"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61</w:t>
            </w:r>
          </w:p>
        </w:tc>
        <w:tc>
          <w:tcPr>
            <w:tcW w:w="1559" w:type="dxa"/>
            <w:tcBorders>
              <w:top w:val="nil"/>
              <w:left w:val="nil"/>
              <w:bottom w:val="single" w:sz="4" w:space="0" w:color="auto"/>
              <w:right w:val="nil"/>
            </w:tcBorders>
          </w:tcPr>
          <w:p w14:paraId="43821BF8" w14:textId="322FC817" w:rsidR="006A0679" w:rsidRPr="007C2D00" w:rsidRDefault="00436283"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26.</w:t>
            </w:r>
            <w:r w:rsidR="008669A0">
              <w:rPr>
                <w:rFonts w:asciiTheme="majorBidi" w:hAnsiTheme="majorBidi" w:cstheme="majorBidi"/>
                <w:sz w:val="24"/>
                <w:szCs w:val="24"/>
                <w:lang w:val="en-GB"/>
              </w:rPr>
              <w:t>87</w:t>
            </w:r>
            <w:r w:rsidRPr="007C2D00">
              <w:rPr>
                <w:rFonts w:asciiTheme="majorBidi" w:hAnsiTheme="majorBidi" w:cstheme="majorBidi"/>
                <w:sz w:val="24"/>
                <w:szCs w:val="24"/>
                <w:lang w:val="en-GB"/>
              </w:rPr>
              <w:t>%</w:t>
            </w:r>
          </w:p>
        </w:tc>
      </w:tr>
    </w:tbl>
    <w:p w14:paraId="1BA1FAFC" w14:textId="77777777" w:rsidR="00E05A8B" w:rsidRPr="007C2D00" w:rsidRDefault="00E05A8B" w:rsidP="007C2D00">
      <w:pPr>
        <w:spacing w:line="480" w:lineRule="auto"/>
        <w:rPr>
          <w:rFonts w:asciiTheme="majorBidi" w:hAnsiTheme="majorBidi" w:cstheme="majorBidi"/>
          <w:i/>
          <w:sz w:val="24"/>
          <w:szCs w:val="24"/>
          <w:lang w:val="en-GB"/>
        </w:rPr>
      </w:pPr>
    </w:p>
    <w:p w14:paraId="302649EC" w14:textId="77777777" w:rsidR="00E05A8B" w:rsidRPr="007C2D00" w:rsidRDefault="00E05A8B" w:rsidP="007C2D00">
      <w:pPr>
        <w:spacing w:line="480" w:lineRule="auto"/>
        <w:rPr>
          <w:rFonts w:asciiTheme="majorBidi" w:hAnsiTheme="majorBidi" w:cstheme="majorBidi"/>
          <w:i/>
          <w:sz w:val="24"/>
          <w:szCs w:val="24"/>
          <w:lang w:val="en-GB"/>
        </w:rPr>
      </w:pPr>
    </w:p>
    <w:p w14:paraId="47EEBB4D" w14:textId="77777777" w:rsidR="00E05A8B" w:rsidRPr="007C2D00" w:rsidRDefault="00E05A8B" w:rsidP="007C2D00">
      <w:pPr>
        <w:spacing w:line="480" w:lineRule="auto"/>
        <w:rPr>
          <w:rFonts w:asciiTheme="majorBidi" w:hAnsiTheme="majorBidi" w:cstheme="majorBidi"/>
          <w:i/>
          <w:sz w:val="24"/>
          <w:szCs w:val="24"/>
          <w:lang w:val="en-GB"/>
        </w:rPr>
      </w:pPr>
    </w:p>
    <w:p w14:paraId="2C944746" w14:textId="77777777" w:rsidR="00E05A8B" w:rsidRPr="007C2D00" w:rsidRDefault="00E05A8B" w:rsidP="007C2D00">
      <w:pPr>
        <w:spacing w:line="480" w:lineRule="auto"/>
        <w:rPr>
          <w:rFonts w:asciiTheme="majorBidi" w:hAnsiTheme="majorBidi" w:cstheme="majorBidi"/>
          <w:i/>
          <w:sz w:val="24"/>
          <w:szCs w:val="24"/>
          <w:lang w:val="en-GB"/>
        </w:rPr>
      </w:pPr>
    </w:p>
    <w:p w14:paraId="4F7F1B26" w14:textId="77777777" w:rsidR="00E05A8B" w:rsidRPr="007C2D00" w:rsidRDefault="00E05A8B" w:rsidP="007C2D00">
      <w:pPr>
        <w:spacing w:line="480" w:lineRule="auto"/>
        <w:rPr>
          <w:rFonts w:asciiTheme="majorBidi" w:hAnsiTheme="majorBidi" w:cstheme="majorBidi"/>
          <w:i/>
          <w:sz w:val="24"/>
          <w:szCs w:val="24"/>
          <w:lang w:val="en-GB"/>
        </w:rPr>
      </w:pPr>
    </w:p>
    <w:p w14:paraId="5A416F06" w14:textId="77777777" w:rsidR="00E05A8B" w:rsidRPr="007C2D00" w:rsidRDefault="00E05A8B" w:rsidP="007C2D00">
      <w:pPr>
        <w:spacing w:line="480" w:lineRule="auto"/>
        <w:rPr>
          <w:rFonts w:asciiTheme="majorBidi" w:hAnsiTheme="majorBidi" w:cstheme="majorBidi"/>
          <w:i/>
          <w:sz w:val="24"/>
          <w:szCs w:val="24"/>
          <w:lang w:val="en-GB"/>
        </w:rPr>
      </w:pPr>
    </w:p>
    <w:p w14:paraId="1B4D1A70" w14:textId="77777777" w:rsidR="00E855E4" w:rsidRDefault="00E855E4" w:rsidP="007C2D00">
      <w:pPr>
        <w:spacing w:line="480" w:lineRule="auto"/>
        <w:rPr>
          <w:rFonts w:asciiTheme="majorBidi" w:hAnsiTheme="majorBidi" w:cstheme="majorBidi"/>
          <w:i/>
          <w:sz w:val="24"/>
          <w:szCs w:val="24"/>
          <w:lang w:val="en-GB"/>
        </w:rPr>
      </w:pPr>
    </w:p>
    <w:p w14:paraId="77FC0BAF" w14:textId="77777777" w:rsidR="00E855E4" w:rsidRDefault="00E855E4" w:rsidP="007C2D00">
      <w:pPr>
        <w:spacing w:line="480" w:lineRule="auto"/>
        <w:rPr>
          <w:rFonts w:asciiTheme="majorBidi" w:hAnsiTheme="majorBidi" w:cstheme="majorBidi"/>
          <w:i/>
          <w:sz w:val="24"/>
          <w:szCs w:val="24"/>
          <w:lang w:val="en-GB"/>
        </w:rPr>
      </w:pPr>
    </w:p>
    <w:p w14:paraId="1B591FFA" w14:textId="77777777" w:rsidR="00E05A8B" w:rsidRPr="007C2D00" w:rsidRDefault="00E05A8B" w:rsidP="007C2D00">
      <w:pPr>
        <w:spacing w:line="480" w:lineRule="auto"/>
        <w:rPr>
          <w:rFonts w:asciiTheme="majorBidi" w:hAnsiTheme="majorBidi" w:cstheme="majorBidi"/>
          <w:sz w:val="24"/>
          <w:szCs w:val="24"/>
          <w:lang w:val="en-GB"/>
        </w:rPr>
      </w:pPr>
      <w:r w:rsidRPr="007C2D00">
        <w:rPr>
          <w:rFonts w:asciiTheme="majorBidi" w:hAnsiTheme="majorBidi" w:cstheme="majorBidi"/>
          <w:i/>
          <w:sz w:val="24"/>
          <w:szCs w:val="24"/>
          <w:lang w:val="en-GB"/>
        </w:rPr>
        <w:t xml:space="preserve">Note. </w:t>
      </w:r>
      <w:r w:rsidRPr="007C2D00">
        <w:rPr>
          <w:rFonts w:asciiTheme="majorBidi" w:hAnsiTheme="majorBidi" w:cstheme="majorBidi"/>
          <w:sz w:val="24"/>
          <w:szCs w:val="24"/>
          <w:lang w:val="en-GB"/>
        </w:rPr>
        <w:t>HL = Hearing loss.</w:t>
      </w:r>
    </w:p>
    <w:p w14:paraId="452C86C6" w14:textId="77777777" w:rsidR="000074C5" w:rsidRPr="007C2D00" w:rsidRDefault="000074C5" w:rsidP="007C2D00">
      <w:pPr>
        <w:spacing w:line="480" w:lineRule="auto"/>
        <w:rPr>
          <w:rFonts w:asciiTheme="majorBidi" w:hAnsiTheme="majorBidi" w:cstheme="majorBidi"/>
          <w:sz w:val="24"/>
          <w:szCs w:val="24"/>
          <w:lang w:val="en-GB"/>
        </w:rPr>
        <w:sectPr w:rsidR="000074C5" w:rsidRPr="007C2D00" w:rsidSect="004C5B65">
          <w:pgSz w:w="16838" w:h="11906" w:orient="landscape"/>
          <w:pgMar w:top="1440" w:right="1440" w:bottom="1440" w:left="1440" w:header="708" w:footer="708" w:gutter="0"/>
          <w:cols w:space="708"/>
          <w:docGrid w:linePitch="360"/>
        </w:sectPr>
      </w:pPr>
    </w:p>
    <w:p w14:paraId="583B224F" w14:textId="77777777" w:rsidR="001321FF" w:rsidRPr="007C2D00" w:rsidRDefault="001321FF" w:rsidP="001321FF">
      <w:pPr>
        <w:spacing w:line="480" w:lineRule="auto"/>
        <w:rPr>
          <w:rFonts w:asciiTheme="majorBidi" w:hAnsiTheme="majorBidi" w:cstheme="majorBidi"/>
          <w:i/>
          <w:sz w:val="24"/>
          <w:szCs w:val="24"/>
          <w:lang w:val="en-US"/>
        </w:rPr>
      </w:pPr>
      <w:r>
        <w:rPr>
          <w:rFonts w:asciiTheme="majorBidi" w:hAnsiTheme="majorBidi" w:cstheme="majorBidi"/>
          <w:sz w:val="24"/>
          <w:szCs w:val="24"/>
          <w:lang w:val="en-GB"/>
        </w:rPr>
        <w:lastRenderedPageBreak/>
        <w:t>S3</w:t>
      </w:r>
      <w:r w:rsidRPr="007C2D00">
        <w:rPr>
          <w:rFonts w:asciiTheme="majorBidi" w:hAnsiTheme="majorBidi" w:cstheme="majorBidi"/>
          <w:sz w:val="24"/>
          <w:szCs w:val="24"/>
          <w:lang w:val="en-GB"/>
        </w:rPr>
        <w:t xml:space="preserve">. </w:t>
      </w:r>
      <w:r w:rsidRPr="007C2D00">
        <w:rPr>
          <w:rFonts w:asciiTheme="majorBidi" w:hAnsiTheme="majorBidi" w:cstheme="majorBidi"/>
          <w:i/>
          <w:sz w:val="24"/>
          <w:szCs w:val="24"/>
          <w:lang w:val="en-US"/>
        </w:rPr>
        <w:t>Correlations between the average score (of time1, time2, time3) of social emotions with aggression.</w:t>
      </w:r>
    </w:p>
    <w:tbl>
      <w:tblPr>
        <w:tblStyle w:val="TableGrid"/>
        <w:tblpPr w:leftFromText="180" w:rightFromText="180" w:vertAnchor="page" w:horzAnchor="margin" w:tblpY="2663"/>
        <w:tblW w:w="8188" w:type="dxa"/>
        <w:tblLayout w:type="fixed"/>
        <w:tblLook w:val="04A0" w:firstRow="1" w:lastRow="0" w:firstColumn="1" w:lastColumn="0" w:noHBand="0" w:noVBand="1"/>
      </w:tblPr>
      <w:tblGrid>
        <w:gridCol w:w="2235"/>
        <w:gridCol w:w="1275"/>
        <w:gridCol w:w="1134"/>
        <w:gridCol w:w="1276"/>
        <w:gridCol w:w="992"/>
        <w:gridCol w:w="1276"/>
      </w:tblGrid>
      <w:tr w:rsidR="001321FF" w:rsidRPr="007C2D00" w14:paraId="7D4D24AF" w14:textId="77777777" w:rsidTr="00A94230">
        <w:tc>
          <w:tcPr>
            <w:tcW w:w="2235" w:type="dxa"/>
            <w:tcBorders>
              <w:top w:val="single" w:sz="4" w:space="0" w:color="auto"/>
              <w:left w:val="nil"/>
              <w:bottom w:val="single" w:sz="4" w:space="0" w:color="auto"/>
              <w:right w:val="nil"/>
            </w:tcBorders>
          </w:tcPr>
          <w:p w14:paraId="6FA01C5E" w14:textId="77777777" w:rsidR="001321FF" w:rsidRPr="007C2D00" w:rsidRDefault="001321FF" w:rsidP="00A94230">
            <w:pPr>
              <w:spacing w:line="480" w:lineRule="auto"/>
              <w:rPr>
                <w:rFonts w:asciiTheme="majorBidi" w:hAnsiTheme="majorBidi" w:cstheme="majorBidi"/>
                <w:i/>
                <w:sz w:val="24"/>
                <w:szCs w:val="24"/>
                <w:lang w:val="en-US"/>
              </w:rPr>
            </w:pPr>
          </w:p>
        </w:tc>
        <w:tc>
          <w:tcPr>
            <w:tcW w:w="1275" w:type="dxa"/>
            <w:tcBorders>
              <w:top w:val="single" w:sz="4" w:space="0" w:color="auto"/>
              <w:left w:val="nil"/>
              <w:bottom w:val="single" w:sz="4" w:space="0" w:color="auto"/>
              <w:right w:val="nil"/>
            </w:tcBorders>
          </w:tcPr>
          <w:p w14:paraId="6C6D4306" w14:textId="77777777" w:rsidR="001321FF" w:rsidRPr="007C2D00" w:rsidRDefault="001321FF" w:rsidP="00A94230">
            <w:pPr>
              <w:spacing w:line="480" w:lineRule="auto"/>
              <w:rPr>
                <w:rFonts w:asciiTheme="majorBidi" w:hAnsiTheme="majorBidi" w:cstheme="majorBidi"/>
                <w:sz w:val="24"/>
                <w:szCs w:val="24"/>
                <w:lang w:val="en-US"/>
              </w:rPr>
            </w:pPr>
            <w:r w:rsidRPr="007C2D00">
              <w:rPr>
                <w:rFonts w:asciiTheme="majorBidi" w:hAnsiTheme="majorBidi" w:cstheme="majorBidi"/>
                <w:sz w:val="24"/>
                <w:szCs w:val="24"/>
                <w:lang w:val="en-US"/>
              </w:rPr>
              <w:t>Proactive aggression</w:t>
            </w:r>
          </w:p>
        </w:tc>
        <w:tc>
          <w:tcPr>
            <w:tcW w:w="1134" w:type="dxa"/>
            <w:tcBorders>
              <w:top w:val="single" w:sz="4" w:space="0" w:color="auto"/>
              <w:left w:val="nil"/>
              <w:bottom w:val="single" w:sz="4" w:space="0" w:color="auto"/>
              <w:right w:val="nil"/>
            </w:tcBorders>
          </w:tcPr>
          <w:p w14:paraId="36B12734" w14:textId="77777777" w:rsidR="001321FF" w:rsidRPr="007C2D00" w:rsidRDefault="001321FF" w:rsidP="00A94230">
            <w:pPr>
              <w:spacing w:line="480" w:lineRule="auto"/>
              <w:rPr>
                <w:rFonts w:asciiTheme="majorBidi" w:hAnsiTheme="majorBidi" w:cstheme="majorBidi"/>
                <w:sz w:val="24"/>
                <w:szCs w:val="24"/>
                <w:lang w:val="en-US"/>
              </w:rPr>
            </w:pPr>
            <w:r w:rsidRPr="007C2D00">
              <w:rPr>
                <w:rFonts w:asciiTheme="majorBidi" w:hAnsiTheme="majorBidi" w:cstheme="majorBidi"/>
                <w:sz w:val="24"/>
                <w:szCs w:val="24"/>
                <w:lang w:val="en-US"/>
              </w:rPr>
              <w:t>Shame</w:t>
            </w:r>
          </w:p>
        </w:tc>
        <w:tc>
          <w:tcPr>
            <w:tcW w:w="1276" w:type="dxa"/>
            <w:tcBorders>
              <w:top w:val="single" w:sz="4" w:space="0" w:color="auto"/>
              <w:left w:val="nil"/>
              <w:bottom w:val="single" w:sz="4" w:space="0" w:color="auto"/>
              <w:right w:val="nil"/>
            </w:tcBorders>
          </w:tcPr>
          <w:p w14:paraId="4539D0A1" w14:textId="77777777" w:rsidR="001321FF" w:rsidRPr="007C2D00" w:rsidRDefault="001321FF" w:rsidP="00A94230">
            <w:pPr>
              <w:spacing w:line="480" w:lineRule="auto"/>
              <w:rPr>
                <w:rFonts w:asciiTheme="majorBidi" w:hAnsiTheme="majorBidi" w:cstheme="majorBidi"/>
                <w:sz w:val="24"/>
                <w:szCs w:val="24"/>
                <w:lang w:val="en-US"/>
              </w:rPr>
            </w:pPr>
          </w:p>
        </w:tc>
        <w:tc>
          <w:tcPr>
            <w:tcW w:w="992" w:type="dxa"/>
            <w:tcBorders>
              <w:top w:val="single" w:sz="4" w:space="0" w:color="auto"/>
              <w:left w:val="nil"/>
              <w:bottom w:val="single" w:sz="4" w:space="0" w:color="auto"/>
              <w:right w:val="nil"/>
            </w:tcBorders>
          </w:tcPr>
          <w:p w14:paraId="5605890D" w14:textId="77777777" w:rsidR="001321FF" w:rsidRPr="007C2D00" w:rsidRDefault="001321FF" w:rsidP="00A94230">
            <w:pPr>
              <w:spacing w:line="480" w:lineRule="auto"/>
              <w:rPr>
                <w:rFonts w:asciiTheme="majorBidi" w:hAnsiTheme="majorBidi" w:cstheme="majorBidi"/>
                <w:sz w:val="24"/>
                <w:szCs w:val="24"/>
                <w:lang w:val="en-US"/>
              </w:rPr>
            </w:pPr>
            <w:r w:rsidRPr="007C2D00">
              <w:rPr>
                <w:rFonts w:asciiTheme="majorBidi" w:hAnsiTheme="majorBidi" w:cstheme="majorBidi"/>
                <w:sz w:val="24"/>
                <w:szCs w:val="24"/>
                <w:lang w:val="en-US"/>
              </w:rPr>
              <w:t>Guilt</w:t>
            </w:r>
          </w:p>
        </w:tc>
        <w:tc>
          <w:tcPr>
            <w:tcW w:w="1276" w:type="dxa"/>
            <w:tcBorders>
              <w:top w:val="single" w:sz="4" w:space="0" w:color="auto"/>
              <w:left w:val="nil"/>
              <w:bottom w:val="single" w:sz="4" w:space="0" w:color="auto"/>
              <w:right w:val="nil"/>
            </w:tcBorders>
          </w:tcPr>
          <w:p w14:paraId="2D67AC63" w14:textId="77777777" w:rsidR="001321FF" w:rsidRPr="007C2D00" w:rsidRDefault="001321FF" w:rsidP="00A94230">
            <w:pPr>
              <w:spacing w:line="480" w:lineRule="auto"/>
              <w:rPr>
                <w:rFonts w:asciiTheme="majorBidi" w:hAnsiTheme="majorBidi" w:cstheme="majorBidi"/>
                <w:sz w:val="24"/>
                <w:szCs w:val="24"/>
                <w:lang w:val="en-US"/>
              </w:rPr>
            </w:pPr>
          </w:p>
        </w:tc>
      </w:tr>
      <w:tr w:rsidR="001321FF" w:rsidRPr="007C2D00" w14:paraId="4AF70EEC" w14:textId="77777777" w:rsidTr="00A94230">
        <w:trPr>
          <w:trHeight w:val="119"/>
        </w:trPr>
        <w:tc>
          <w:tcPr>
            <w:tcW w:w="2235" w:type="dxa"/>
            <w:tcBorders>
              <w:top w:val="single" w:sz="4" w:space="0" w:color="auto"/>
              <w:left w:val="nil"/>
              <w:bottom w:val="nil"/>
              <w:right w:val="nil"/>
            </w:tcBorders>
          </w:tcPr>
          <w:p w14:paraId="13853BCC" w14:textId="77777777" w:rsidR="001321FF" w:rsidRPr="007C2D00" w:rsidRDefault="001321FF" w:rsidP="00A94230">
            <w:pPr>
              <w:spacing w:line="480" w:lineRule="auto"/>
              <w:rPr>
                <w:rFonts w:asciiTheme="majorBidi" w:hAnsiTheme="majorBidi" w:cstheme="majorBidi"/>
                <w:sz w:val="24"/>
                <w:szCs w:val="24"/>
                <w:lang w:val="en-US"/>
              </w:rPr>
            </w:pPr>
          </w:p>
        </w:tc>
        <w:tc>
          <w:tcPr>
            <w:tcW w:w="1275" w:type="dxa"/>
            <w:tcBorders>
              <w:top w:val="single" w:sz="4" w:space="0" w:color="auto"/>
              <w:left w:val="nil"/>
              <w:bottom w:val="nil"/>
              <w:right w:val="nil"/>
            </w:tcBorders>
          </w:tcPr>
          <w:p w14:paraId="7953BC13" w14:textId="77777777" w:rsidR="001321FF" w:rsidRPr="007C2D00" w:rsidRDefault="001321FF" w:rsidP="00A94230">
            <w:pPr>
              <w:spacing w:line="480" w:lineRule="auto"/>
              <w:rPr>
                <w:rFonts w:asciiTheme="majorBidi" w:hAnsiTheme="majorBidi" w:cstheme="majorBidi"/>
                <w:sz w:val="24"/>
                <w:szCs w:val="24"/>
                <w:lang w:val="en-US"/>
              </w:rPr>
            </w:pPr>
          </w:p>
        </w:tc>
        <w:tc>
          <w:tcPr>
            <w:tcW w:w="1134" w:type="dxa"/>
            <w:tcBorders>
              <w:top w:val="single" w:sz="4" w:space="0" w:color="auto"/>
              <w:left w:val="nil"/>
              <w:bottom w:val="nil"/>
              <w:right w:val="nil"/>
            </w:tcBorders>
          </w:tcPr>
          <w:p w14:paraId="1C63233C" w14:textId="77777777" w:rsidR="001321FF" w:rsidRPr="007C2D00" w:rsidRDefault="001321FF" w:rsidP="00A94230">
            <w:pPr>
              <w:spacing w:line="480" w:lineRule="auto"/>
              <w:rPr>
                <w:rFonts w:asciiTheme="majorBidi" w:hAnsiTheme="majorBidi" w:cstheme="majorBidi"/>
                <w:sz w:val="24"/>
                <w:szCs w:val="24"/>
                <w:lang w:val="en-US"/>
              </w:rPr>
            </w:pPr>
          </w:p>
        </w:tc>
        <w:tc>
          <w:tcPr>
            <w:tcW w:w="1276" w:type="dxa"/>
            <w:tcBorders>
              <w:top w:val="single" w:sz="4" w:space="0" w:color="auto"/>
              <w:left w:val="nil"/>
              <w:bottom w:val="single" w:sz="4" w:space="0" w:color="auto"/>
              <w:right w:val="nil"/>
            </w:tcBorders>
          </w:tcPr>
          <w:p w14:paraId="224B71DE" w14:textId="77777777" w:rsidR="001321FF" w:rsidRPr="007C2D00" w:rsidRDefault="001321FF" w:rsidP="00A94230">
            <w:pPr>
              <w:spacing w:line="480" w:lineRule="auto"/>
              <w:rPr>
                <w:rFonts w:asciiTheme="majorBidi" w:hAnsiTheme="majorBidi" w:cstheme="majorBidi"/>
                <w:sz w:val="24"/>
                <w:szCs w:val="24"/>
                <w:lang w:val="en-US"/>
              </w:rPr>
            </w:pPr>
            <w:r w:rsidRPr="007C2D00">
              <w:rPr>
                <w:rFonts w:asciiTheme="majorBidi" w:hAnsiTheme="majorBidi" w:cstheme="majorBidi"/>
                <w:sz w:val="24"/>
                <w:szCs w:val="24"/>
                <w:lang w:val="en-US"/>
              </w:rPr>
              <w:t>Partial</w:t>
            </w:r>
            <w:r w:rsidRPr="007C2D00">
              <w:rPr>
                <w:rFonts w:asciiTheme="majorBidi" w:hAnsiTheme="majorBidi" w:cstheme="majorBidi"/>
                <w:sz w:val="24"/>
                <w:szCs w:val="24"/>
                <w:vertAlign w:val="superscript"/>
                <w:lang w:val="en-US"/>
              </w:rPr>
              <w:t>a</w:t>
            </w:r>
          </w:p>
        </w:tc>
        <w:tc>
          <w:tcPr>
            <w:tcW w:w="992" w:type="dxa"/>
            <w:tcBorders>
              <w:top w:val="single" w:sz="4" w:space="0" w:color="auto"/>
              <w:left w:val="nil"/>
              <w:bottom w:val="nil"/>
              <w:right w:val="nil"/>
            </w:tcBorders>
          </w:tcPr>
          <w:p w14:paraId="435C068C" w14:textId="77777777" w:rsidR="001321FF" w:rsidRPr="007C2D00" w:rsidRDefault="001321FF" w:rsidP="00A94230">
            <w:pPr>
              <w:spacing w:line="480" w:lineRule="auto"/>
              <w:rPr>
                <w:rFonts w:asciiTheme="majorBidi" w:hAnsiTheme="majorBidi" w:cstheme="majorBidi"/>
                <w:sz w:val="24"/>
                <w:szCs w:val="24"/>
                <w:lang w:val="en-US"/>
              </w:rPr>
            </w:pPr>
          </w:p>
        </w:tc>
        <w:tc>
          <w:tcPr>
            <w:tcW w:w="1276" w:type="dxa"/>
            <w:tcBorders>
              <w:top w:val="single" w:sz="4" w:space="0" w:color="auto"/>
              <w:left w:val="nil"/>
              <w:bottom w:val="single" w:sz="4" w:space="0" w:color="auto"/>
              <w:right w:val="nil"/>
            </w:tcBorders>
          </w:tcPr>
          <w:p w14:paraId="3C740BD7" w14:textId="77777777" w:rsidR="001321FF" w:rsidRPr="007C2D00" w:rsidRDefault="001321FF" w:rsidP="00A94230">
            <w:pPr>
              <w:spacing w:line="480" w:lineRule="auto"/>
              <w:rPr>
                <w:rFonts w:asciiTheme="majorBidi" w:hAnsiTheme="majorBidi" w:cstheme="majorBidi"/>
                <w:sz w:val="24"/>
                <w:szCs w:val="24"/>
                <w:lang w:val="en-US"/>
              </w:rPr>
            </w:pPr>
            <w:r w:rsidRPr="007C2D00">
              <w:rPr>
                <w:rFonts w:asciiTheme="majorBidi" w:hAnsiTheme="majorBidi" w:cstheme="majorBidi"/>
                <w:sz w:val="24"/>
                <w:szCs w:val="24"/>
                <w:lang w:val="en-US"/>
              </w:rPr>
              <w:t>Partial</w:t>
            </w:r>
            <w:r w:rsidRPr="007C2D00">
              <w:rPr>
                <w:rFonts w:asciiTheme="majorBidi" w:hAnsiTheme="majorBidi" w:cstheme="majorBidi"/>
                <w:sz w:val="24"/>
                <w:szCs w:val="24"/>
                <w:vertAlign w:val="superscript"/>
                <w:lang w:val="en-US"/>
              </w:rPr>
              <w:t>a</w:t>
            </w:r>
          </w:p>
        </w:tc>
      </w:tr>
      <w:tr w:rsidR="001321FF" w:rsidRPr="007C2D00" w14:paraId="034C3096" w14:textId="77777777" w:rsidTr="00A94230">
        <w:trPr>
          <w:trHeight w:val="134"/>
        </w:trPr>
        <w:tc>
          <w:tcPr>
            <w:tcW w:w="2235" w:type="dxa"/>
            <w:tcBorders>
              <w:top w:val="nil"/>
              <w:left w:val="nil"/>
              <w:bottom w:val="nil"/>
              <w:right w:val="nil"/>
            </w:tcBorders>
          </w:tcPr>
          <w:p w14:paraId="03044915" w14:textId="77777777" w:rsidR="001321FF" w:rsidRPr="007C2D00" w:rsidRDefault="001321FF" w:rsidP="00A94230">
            <w:pPr>
              <w:spacing w:line="480" w:lineRule="auto"/>
              <w:rPr>
                <w:rFonts w:asciiTheme="majorBidi" w:hAnsiTheme="majorBidi" w:cstheme="majorBidi"/>
                <w:sz w:val="24"/>
                <w:szCs w:val="24"/>
                <w:lang w:val="en-US"/>
              </w:rPr>
            </w:pPr>
            <w:r w:rsidRPr="007C2D00">
              <w:rPr>
                <w:rFonts w:asciiTheme="majorBidi" w:hAnsiTheme="majorBidi" w:cstheme="majorBidi"/>
                <w:sz w:val="24"/>
                <w:szCs w:val="24"/>
                <w:lang w:val="en-US"/>
              </w:rPr>
              <w:t>Reactive aggression</w:t>
            </w:r>
          </w:p>
        </w:tc>
        <w:tc>
          <w:tcPr>
            <w:tcW w:w="1275" w:type="dxa"/>
            <w:tcBorders>
              <w:top w:val="nil"/>
              <w:left w:val="nil"/>
              <w:bottom w:val="nil"/>
              <w:right w:val="nil"/>
            </w:tcBorders>
          </w:tcPr>
          <w:p w14:paraId="567459D5" w14:textId="77777777" w:rsidR="001321FF" w:rsidRPr="007C2D00" w:rsidRDefault="001321FF" w:rsidP="00A94230">
            <w:pPr>
              <w:spacing w:line="480" w:lineRule="auto"/>
              <w:rPr>
                <w:rFonts w:asciiTheme="majorBidi" w:hAnsiTheme="majorBidi" w:cstheme="majorBidi"/>
                <w:sz w:val="24"/>
                <w:szCs w:val="24"/>
                <w:lang w:val="en-US"/>
              </w:rPr>
            </w:pPr>
            <w:r w:rsidRPr="007C2D00">
              <w:rPr>
                <w:rFonts w:asciiTheme="majorBidi" w:hAnsiTheme="majorBidi" w:cstheme="majorBidi"/>
                <w:sz w:val="24"/>
                <w:szCs w:val="24"/>
                <w:lang w:val="en-US"/>
              </w:rPr>
              <w:t>.43</w:t>
            </w:r>
            <w:r w:rsidRPr="007C2D00">
              <w:rPr>
                <w:rFonts w:asciiTheme="majorBidi" w:hAnsiTheme="majorBidi" w:cstheme="majorBidi"/>
                <w:sz w:val="24"/>
                <w:szCs w:val="24"/>
                <w:vertAlign w:val="superscript"/>
                <w:lang w:val="en-US"/>
              </w:rPr>
              <w:t>***</w:t>
            </w:r>
          </w:p>
        </w:tc>
        <w:tc>
          <w:tcPr>
            <w:tcW w:w="1134" w:type="dxa"/>
            <w:tcBorders>
              <w:top w:val="nil"/>
              <w:left w:val="nil"/>
              <w:bottom w:val="nil"/>
              <w:right w:val="nil"/>
            </w:tcBorders>
          </w:tcPr>
          <w:p w14:paraId="48A72ADB" w14:textId="77777777" w:rsidR="001321FF" w:rsidRPr="007C2D00" w:rsidRDefault="001321FF" w:rsidP="00A94230">
            <w:pPr>
              <w:spacing w:line="480" w:lineRule="auto"/>
              <w:rPr>
                <w:rFonts w:asciiTheme="majorBidi" w:hAnsiTheme="majorBidi" w:cstheme="majorBidi"/>
                <w:sz w:val="24"/>
                <w:szCs w:val="24"/>
                <w:lang w:val="en-US"/>
              </w:rPr>
            </w:pPr>
            <w:r w:rsidRPr="007C2D00">
              <w:rPr>
                <w:rFonts w:asciiTheme="majorBidi" w:hAnsiTheme="majorBidi" w:cstheme="majorBidi"/>
                <w:sz w:val="24"/>
                <w:szCs w:val="24"/>
                <w:lang w:val="en-US"/>
              </w:rPr>
              <w:t>.01</w:t>
            </w:r>
          </w:p>
        </w:tc>
        <w:tc>
          <w:tcPr>
            <w:tcW w:w="1276" w:type="dxa"/>
            <w:tcBorders>
              <w:top w:val="single" w:sz="4" w:space="0" w:color="auto"/>
              <w:left w:val="nil"/>
              <w:bottom w:val="nil"/>
              <w:right w:val="nil"/>
            </w:tcBorders>
          </w:tcPr>
          <w:p w14:paraId="5023E24F" w14:textId="77777777" w:rsidR="001321FF" w:rsidRPr="007C2D00" w:rsidRDefault="001321FF" w:rsidP="00A94230">
            <w:pPr>
              <w:spacing w:line="480" w:lineRule="auto"/>
              <w:rPr>
                <w:rFonts w:asciiTheme="majorBidi" w:hAnsiTheme="majorBidi" w:cstheme="majorBidi"/>
                <w:sz w:val="24"/>
                <w:szCs w:val="24"/>
                <w:lang w:val="en-US"/>
              </w:rPr>
            </w:pPr>
            <w:r w:rsidRPr="007C2D00">
              <w:rPr>
                <w:rFonts w:asciiTheme="majorBidi" w:hAnsiTheme="majorBidi" w:cstheme="majorBidi"/>
                <w:sz w:val="24"/>
                <w:szCs w:val="24"/>
                <w:lang w:val="en-US"/>
              </w:rPr>
              <w:t>.10</w:t>
            </w:r>
          </w:p>
        </w:tc>
        <w:tc>
          <w:tcPr>
            <w:tcW w:w="992" w:type="dxa"/>
            <w:tcBorders>
              <w:top w:val="nil"/>
              <w:left w:val="nil"/>
              <w:bottom w:val="nil"/>
              <w:right w:val="nil"/>
            </w:tcBorders>
          </w:tcPr>
          <w:p w14:paraId="0BADC6DF" w14:textId="77777777" w:rsidR="001321FF" w:rsidRPr="007C2D00" w:rsidRDefault="001321FF" w:rsidP="00A94230">
            <w:pPr>
              <w:spacing w:line="480" w:lineRule="auto"/>
              <w:rPr>
                <w:rFonts w:asciiTheme="majorBidi" w:hAnsiTheme="majorBidi" w:cstheme="majorBidi"/>
                <w:sz w:val="24"/>
                <w:szCs w:val="24"/>
                <w:lang w:val="en-US"/>
              </w:rPr>
            </w:pPr>
            <w:r w:rsidRPr="007C2D00">
              <w:rPr>
                <w:rFonts w:asciiTheme="majorBidi" w:hAnsiTheme="majorBidi" w:cstheme="majorBidi"/>
                <w:sz w:val="24"/>
                <w:szCs w:val="24"/>
                <w:lang w:val="en-US"/>
              </w:rPr>
              <w:t>-.13</w:t>
            </w:r>
            <w:r w:rsidRPr="007C2D00">
              <w:rPr>
                <w:rFonts w:asciiTheme="majorBidi" w:hAnsiTheme="majorBidi" w:cstheme="majorBidi"/>
                <w:sz w:val="24"/>
                <w:szCs w:val="24"/>
                <w:vertAlign w:val="superscript"/>
                <w:lang w:val="en-US"/>
              </w:rPr>
              <w:t>*</w:t>
            </w:r>
          </w:p>
        </w:tc>
        <w:tc>
          <w:tcPr>
            <w:tcW w:w="1276" w:type="dxa"/>
            <w:tcBorders>
              <w:top w:val="single" w:sz="4" w:space="0" w:color="auto"/>
              <w:left w:val="nil"/>
              <w:bottom w:val="nil"/>
              <w:right w:val="nil"/>
            </w:tcBorders>
          </w:tcPr>
          <w:p w14:paraId="24B30825" w14:textId="77777777" w:rsidR="001321FF" w:rsidRPr="007C2D00" w:rsidRDefault="001321FF" w:rsidP="00A94230">
            <w:pPr>
              <w:spacing w:line="480" w:lineRule="auto"/>
              <w:rPr>
                <w:rFonts w:asciiTheme="majorBidi" w:hAnsiTheme="majorBidi" w:cstheme="majorBidi"/>
                <w:sz w:val="24"/>
                <w:szCs w:val="24"/>
                <w:lang w:val="en-US"/>
              </w:rPr>
            </w:pPr>
            <w:r w:rsidRPr="007C2D00">
              <w:rPr>
                <w:rFonts w:asciiTheme="majorBidi" w:hAnsiTheme="majorBidi" w:cstheme="majorBidi"/>
                <w:sz w:val="24"/>
                <w:szCs w:val="24"/>
                <w:lang w:val="en-US"/>
              </w:rPr>
              <w:t>-.16</w:t>
            </w:r>
            <w:r w:rsidRPr="007C2D00">
              <w:rPr>
                <w:rFonts w:asciiTheme="majorBidi" w:hAnsiTheme="majorBidi" w:cstheme="majorBidi"/>
                <w:sz w:val="24"/>
                <w:szCs w:val="24"/>
                <w:vertAlign w:val="superscript"/>
                <w:lang w:val="en-US"/>
              </w:rPr>
              <w:t>**</w:t>
            </w:r>
          </w:p>
        </w:tc>
      </w:tr>
      <w:tr w:rsidR="001321FF" w:rsidRPr="007C2D00" w14:paraId="7D7A4D0B" w14:textId="77777777" w:rsidTr="00A94230">
        <w:trPr>
          <w:trHeight w:val="107"/>
        </w:trPr>
        <w:tc>
          <w:tcPr>
            <w:tcW w:w="2235" w:type="dxa"/>
            <w:tcBorders>
              <w:top w:val="nil"/>
              <w:left w:val="nil"/>
              <w:bottom w:val="single" w:sz="4" w:space="0" w:color="auto"/>
              <w:right w:val="nil"/>
            </w:tcBorders>
          </w:tcPr>
          <w:p w14:paraId="1CF0A65D" w14:textId="77777777" w:rsidR="001321FF" w:rsidRPr="007C2D00" w:rsidRDefault="001321FF" w:rsidP="00A94230">
            <w:pPr>
              <w:spacing w:line="480" w:lineRule="auto"/>
              <w:rPr>
                <w:rFonts w:asciiTheme="majorBidi" w:hAnsiTheme="majorBidi" w:cstheme="majorBidi"/>
                <w:sz w:val="24"/>
                <w:szCs w:val="24"/>
                <w:lang w:val="en-US"/>
              </w:rPr>
            </w:pPr>
            <w:r w:rsidRPr="007C2D00">
              <w:rPr>
                <w:rFonts w:asciiTheme="majorBidi" w:hAnsiTheme="majorBidi" w:cstheme="majorBidi"/>
                <w:sz w:val="24"/>
                <w:szCs w:val="24"/>
                <w:lang w:val="en-US"/>
              </w:rPr>
              <w:t>Proactive aggression</w:t>
            </w:r>
          </w:p>
        </w:tc>
        <w:tc>
          <w:tcPr>
            <w:tcW w:w="1275" w:type="dxa"/>
            <w:tcBorders>
              <w:top w:val="nil"/>
              <w:left w:val="nil"/>
              <w:bottom w:val="single" w:sz="4" w:space="0" w:color="auto"/>
              <w:right w:val="nil"/>
            </w:tcBorders>
          </w:tcPr>
          <w:p w14:paraId="572AF648" w14:textId="77777777" w:rsidR="001321FF" w:rsidRPr="007C2D00" w:rsidRDefault="001321FF" w:rsidP="00A94230">
            <w:pPr>
              <w:spacing w:line="480" w:lineRule="auto"/>
              <w:rPr>
                <w:rFonts w:asciiTheme="majorBidi" w:hAnsiTheme="majorBidi" w:cstheme="majorBidi"/>
                <w:sz w:val="24"/>
                <w:szCs w:val="24"/>
                <w:lang w:val="en-US"/>
              </w:rPr>
            </w:pPr>
          </w:p>
        </w:tc>
        <w:tc>
          <w:tcPr>
            <w:tcW w:w="1134" w:type="dxa"/>
            <w:tcBorders>
              <w:top w:val="nil"/>
              <w:left w:val="nil"/>
              <w:bottom w:val="single" w:sz="4" w:space="0" w:color="auto"/>
              <w:right w:val="nil"/>
            </w:tcBorders>
          </w:tcPr>
          <w:p w14:paraId="2637175A" w14:textId="77777777" w:rsidR="001321FF" w:rsidRPr="007C2D00" w:rsidRDefault="001321FF" w:rsidP="00A94230">
            <w:pPr>
              <w:spacing w:line="480" w:lineRule="auto"/>
              <w:rPr>
                <w:rFonts w:asciiTheme="majorBidi" w:hAnsiTheme="majorBidi" w:cstheme="majorBidi"/>
                <w:sz w:val="24"/>
                <w:szCs w:val="24"/>
                <w:lang w:val="en-US"/>
              </w:rPr>
            </w:pPr>
            <w:r w:rsidRPr="007C2D00">
              <w:rPr>
                <w:rFonts w:asciiTheme="majorBidi" w:hAnsiTheme="majorBidi" w:cstheme="majorBidi"/>
                <w:sz w:val="24"/>
                <w:szCs w:val="24"/>
                <w:lang w:val="en-US"/>
              </w:rPr>
              <w:t>-.13</w:t>
            </w:r>
            <w:r w:rsidRPr="007C2D00">
              <w:rPr>
                <w:rFonts w:asciiTheme="majorBidi" w:hAnsiTheme="majorBidi" w:cstheme="majorBidi"/>
                <w:sz w:val="24"/>
                <w:szCs w:val="24"/>
                <w:vertAlign w:val="superscript"/>
                <w:lang w:val="en-US"/>
              </w:rPr>
              <w:t>*</w:t>
            </w:r>
          </w:p>
        </w:tc>
        <w:tc>
          <w:tcPr>
            <w:tcW w:w="1276" w:type="dxa"/>
            <w:tcBorders>
              <w:top w:val="nil"/>
              <w:left w:val="nil"/>
              <w:bottom w:val="single" w:sz="4" w:space="0" w:color="auto"/>
              <w:right w:val="nil"/>
            </w:tcBorders>
          </w:tcPr>
          <w:p w14:paraId="2A87A074" w14:textId="77777777" w:rsidR="001321FF" w:rsidRPr="007C2D00" w:rsidRDefault="001321FF" w:rsidP="00A94230">
            <w:pPr>
              <w:spacing w:line="480" w:lineRule="auto"/>
              <w:rPr>
                <w:rFonts w:asciiTheme="majorBidi" w:hAnsiTheme="majorBidi" w:cstheme="majorBidi"/>
                <w:sz w:val="24"/>
                <w:szCs w:val="24"/>
                <w:lang w:val="en-US"/>
              </w:rPr>
            </w:pPr>
            <w:r w:rsidRPr="007C2D00">
              <w:rPr>
                <w:rFonts w:asciiTheme="majorBidi" w:hAnsiTheme="majorBidi" w:cstheme="majorBidi"/>
                <w:sz w:val="24"/>
                <w:szCs w:val="24"/>
                <w:lang w:val="en-US"/>
              </w:rPr>
              <w:t>.04</w:t>
            </w:r>
          </w:p>
        </w:tc>
        <w:tc>
          <w:tcPr>
            <w:tcW w:w="992" w:type="dxa"/>
            <w:tcBorders>
              <w:top w:val="nil"/>
              <w:left w:val="nil"/>
              <w:bottom w:val="single" w:sz="4" w:space="0" w:color="auto"/>
              <w:right w:val="nil"/>
            </w:tcBorders>
          </w:tcPr>
          <w:p w14:paraId="302343EE" w14:textId="77777777" w:rsidR="001321FF" w:rsidRPr="007C2D00" w:rsidRDefault="001321FF" w:rsidP="00A94230">
            <w:pPr>
              <w:spacing w:line="480" w:lineRule="auto"/>
              <w:rPr>
                <w:rFonts w:asciiTheme="majorBidi" w:hAnsiTheme="majorBidi" w:cstheme="majorBidi"/>
                <w:sz w:val="24"/>
                <w:szCs w:val="24"/>
                <w:lang w:val="en-US"/>
              </w:rPr>
            </w:pPr>
            <w:r w:rsidRPr="007C2D00">
              <w:rPr>
                <w:rFonts w:asciiTheme="majorBidi" w:hAnsiTheme="majorBidi" w:cstheme="majorBidi"/>
                <w:sz w:val="24"/>
                <w:szCs w:val="24"/>
                <w:lang w:val="en-US"/>
              </w:rPr>
              <w:t>-.29</w:t>
            </w:r>
            <w:r w:rsidRPr="007C2D00">
              <w:rPr>
                <w:rFonts w:asciiTheme="majorBidi" w:hAnsiTheme="majorBidi" w:cstheme="majorBidi"/>
                <w:sz w:val="24"/>
                <w:szCs w:val="24"/>
                <w:vertAlign w:val="superscript"/>
                <w:lang w:val="en-US"/>
              </w:rPr>
              <w:t>***</w:t>
            </w:r>
          </w:p>
        </w:tc>
        <w:tc>
          <w:tcPr>
            <w:tcW w:w="1276" w:type="dxa"/>
            <w:tcBorders>
              <w:top w:val="nil"/>
              <w:left w:val="nil"/>
              <w:bottom w:val="single" w:sz="4" w:space="0" w:color="auto"/>
              <w:right w:val="nil"/>
            </w:tcBorders>
          </w:tcPr>
          <w:p w14:paraId="53F1C75E" w14:textId="77777777" w:rsidR="001321FF" w:rsidRPr="007C2D00" w:rsidRDefault="001321FF" w:rsidP="00A94230">
            <w:pPr>
              <w:spacing w:line="480" w:lineRule="auto"/>
              <w:rPr>
                <w:rFonts w:asciiTheme="majorBidi" w:hAnsiTheme="majorBidi" w:cstheme="majorBidi"/>
                <w:sz w:val="24"/>
                <w:szCs w:val="24"/>
                <w:lang w:val="en-US"/>
              </w:rPr>
            </w:pPr>
            <w:r w:rsidRPr="007C2D00">
              <w:rPr>
                <w:rFonts w:asciiTheme="majorBidi" w:hAnsiTheme="majorBidi" w:cstheme="majorBidi"/>
                <w:sz w:val="24"/>
                <w:szCs w:val="24"/>
                <w:lang w:val="en-US"/>
              </w:rPr>
              <w:t>-.26</w:t>
            </w:r>
            <w:r w:rsidRPr="007C2D00">
              <w:rPr>
                <w:rFonts w:asciiTheme="majorBidi" w:hAnsiTheme="majorBidi" w:cstheme="majorBidi"/>
                <w:sz w:val="24"/>
                <w:szCs w:val="24"/>
                <w:vertAlign w:val="superscript"/>
                <w:lang w:val="en-US"/>
              </w:rPr>
              <w:t>***</w:t>
            </w:r>
          </w:p>
        </w:tc>
      </w:tr>
    </w:tbl>
    <w:p w14:paraId="57EA8E6A" w14:textId="77777777" w:rsidR="001321FF" w:rsidRPr="007C2D00" w:rsidRDefault="001321FF" w:rsidP="001321FF">
      <w:pPr>
        <w:spacing w:line="480" w:lineRule="auto"/>
        <w:rPr>
          <w:rFonts w:asciiTheme="majorBidi" w:hAnsiTheme="majorBidi" w:cstheme="majorBidi"/>
          <w:sz w:val="24"/>
          <w:szCs w:val="24"/>
          <w:lang w:val="en-GB"/>
        </w:rPr>
      </w:pPr>
    </w:p>
    <w:p w14:paraId="5C66563E" w14:textId="77777777" w:rsidR="001321FF" w:rsidRPr="007C2D00" w:rsidRDefault="001321FF" w:rsidP="001321FF">
      <w:pPr>
        <w:spacing w:line="480" w:lineRule="auto"/>
        <w:rPr>
          <w:rFonts w:asciiTheme="majorBidi" w:hAnsiTheme="majorBidi" w:cstheme="majorBidi"/>
          <w:i/>
          <w:sz w:val="24"/>
          <w:szCs w:val="24"/>
          <w:lang w:val="en-GB"/>
        </w:rPr>
      </w:pPr>
    </w:p>
    <w:p w14:paraId="5D076B47" w14:textId="77777777" w:rsidR="001321FF" w:rsidRPr="007C2D00" w:rsidRDefault="001321FF" w:rsidP="001321FF">
      <w:pPr>
        <w:spacing w:line="480" w:lineRule="auto"/>
        <w:rPr>
          <w:rFonts w:asciiTheme="majorBidi" w:hAnsiTheme="majorBidi" w:cstheme="majorBidi"/>
          <w:i/>
          <w:sz w:val="24"/>
          <w:szCs w:val="24"/>
          <w:lang w:val="en-GB"/>
        </w:rPr>
      </w:pPr>
    </w:p>
    <w:p w14:paraId="00AB6C12" w14:textId="77777777" w:rsidR="001321FF" w:rsidRPr="007C2D00" w:rsidRDefault="001321FF" w:rsidP="001321FF">
      <w:pPr>
        <w:spacing w:line="480" w:lineRule="auto"/>
        <w:rPr>
          <w:rFonts w:asciiTheme="majorBidi" w:hAnsiTheme="majorBidi" w:cstheme="majorBidi"/>
          <w:i/>
          <w:sz w:val="24"/>
          <w:szCs w:val="24"/>
          <w:lang w:val="en-GB"/>
        </w:rPr>
      </w:pPr>
    </w:p>
    <w:p w14:paraId="4B5DA9E2" w14:textId="77777777" w:rsidR="001321FF" w:rsidRPr="007C2D00" w:rsidRDefault="001321FF" w:rsidP="001321FF">
      <w:pPr>
        <w:spacing w:line="480" w:lineRule="auto"/>
        <w:rPr>
          <w:rFonts w:asciiTheme="majorBidi" w:hAnsiTheme="majorBidi" w:cstheme="majorBidi"/>
          <w:i/>
          <w:sz w:val="24"/>
          <w:szCs w:val="24"/>
          <w:lang w:val="en-GB"/>
        </w:rPr>
      </w:pPr>
    </w:p>
    <w:p w14:paraId="634B178C" w14:textId="77777777" w:rsidR="001321FF" w:rsidRPr="007C2D00" w:rsidRDefault="001321FF" w:rsidP="001321FF">
      <w:pPr>
        <w:spacing w:line="480" w:lineRule="auto"/>
        <w:rPr>
          <w:rFonts w:asciiTheme="majorBidi" w:hAnsiTheme="majorBidi" w:cstheme="majorBidi"/>
          <w:sz w:val="24"/>
          <w:szCs w:val="24"/>
          <w:lang w:val="en-GB"/>
        </w:rPr>
      </w:pPr>
      <w:r w:rsidRPr="007C2D00">
        <w:rPr>
          <w:rFonts w:asciiTheme="majorBidi" w:hAnsiTheme="majorBidi" w:cstheme="majorBidi"/>
          <w:i/>
          <w:sz w:val="24"/>
          <w:szCs w:val="24"/>
          <w:lang w:val="en-GB"/>
        </w:rPr>
        <w:t xml:space="preserve">Note. </w:t>
      </w:r>
      <w:r w:rsidRPr="007C2D00">
        <w:rPr>
          <w:rFonts w:asciiTheme="majorBidi" w:hAnsiTheme="majorBidi" w:cstheme="majorBidi"/>
          <w:sz w:val="24"/>
          <w:szCs w:val="24"/>
          <w:vertAlign w:val="superscript"/>
          <w:lang w:val="en-GB"/>
        </w:rPr>
        <w:t>*</w:t>
      </w:r>
      <w:r w:rsidRPr="007C2D00">
        <w:rPr>
          <w:rFonts w:asciiTheme="majorBidi" w:hAnsiTheme="majorBidi" w:cstheme="majorBidi"/>
          <w:i/>
          <w:sz w:val="24"/>
          <w:szCs w:val="24"/>
          <w:lang w:val="en-GB"/>
        </w:rPr>
        <w:t xml:space="preserve">p </w:t>
      </w:r>
      <w:r w:rsidRPr="007C2D00">
        <w:rPr>
          <w:rFonts w:asciiTheme="majorBidi" w:hAnsiTheme="majorBidi" w:cstheme="majorBidi"/>
          <w:sz w:val="24"/>
          <w:szCs w:val="24"/>
          <w:lang w:val="en-GB"/>
        </w:rPr>
        <w:t xml:space="preserve">&lt; .05, </w:t>
      </w:r>
      <w:r w:rsidRPr="007C2D00">
        <w:rPr>
          <w:rFonts w:asciiTheme="majorBidi" w:hAnsiTheme="majorBidi" w:cstheme="majorBidi"/>
          <w:sz w:val="24"/>
          <w:szCs w:val="24"/>
          <w:vertAlign w:val="superscript"/>
          <w:lang w:val="en-GB"/>
        </w:rPr>
        <w:t xml:space="preserve">** </w:t>
      </w:r>
      <w:r w:rsidRPr="007C2D00">
        <w:rPr>
          <w:rFonts w:asciiTheme="majorBidi" w:hAnsiTheme="majorBidi" w:cstheme="majorBidi"/>
          <w:i/>
          <w:sz w:val="24"/>
          <w:szCs w:val="24"/>
          <w:lang w:val="en-GB"/>
        </w:rPr>
        <w:t>p</w:t>
      </w:r>
      <w:r w:rsidRPr="007C2D00">
        <w:rPr>
          <w:rFonts w:asciiTheme="majorBidi" w:hAnsiTheme="majorBidi" w:cstheme="majorBidi"/>
          <w:sz w:val="24"/>
          <w:szCs w:val="24"/>
          <w:lang w:val="en-GB"/>
        </w:rPr>
        <w:t xml:space="preserve"> &lt; .01, </w:t>
      </w:r>
      <w:r w:rsidRPr="007C2D00">
        <w:rPr>
          <w:rFonts w:asciiTheme="majorBidi" w:hAnsiTheme="majorBidi" w:cstheme="majorBidi"/>
          <w:sz w:val="24"/>
          <w:szCs w:val="24"/>
          <w:vertAlign w:val="superscript"/>
          <w:lang w:val="en-GB"/>
        </w:rPr>
        <w:t>***</w:t>
      </w:r>
      <w:r w:rsidRPr="007C2D00">
        <w:rPr>
          <w:rFonts w:asciiTheme="majorBidi" w:hAnsiTheme="majorBidi" w:cstheme="majorBidi"/>
          <w:sz w:val="24"/>
          <w:szCs w:val="24"/>
          <w:lang w:val="en-GB"/>
        </w:rPr>
        <w:t xml:space="preserve"> </w:t>
      </w:r>
      <w:r w:rsidRPr="007C2D00">
        <w:rPr>
          <w:rFonts w:asciiTheme="majorBidi" w:hAnsiTheme="majorBidi" w:cstheme="majorBidi"/>
          <w:i/>
          <w:sz w:val="24"/>
          <w:szCs w:val="24"/>
          <w:lang w:val="en-GB"/>
        </w:rPr>
        <w:t>p</w:t>
      </w:r>
      <w:r w:rsidRPr="007C2D00">
        <w:rPr>
          <w:rFonts w:asciiTheme="majorBidi" w:hAnsiTheme="majorBidi" w:cstheme="majorBidi"/>
          <w:sz w:val="24"/>
          <w:szCs w:val="24"/>
          <w:lang w:val="en-GB"/>
        </w:rPr>
        <w:t xml:space="preserve"> &lt;.001.</w:t>
      </w:r>
    </w:p>
    <w:p w14:paraId="52D32FFF" w14:textId="77777777" w:rsidR="001321FF" w:rsidRPr="007C2D00" w:rsidRDefault="001321FF" w:rsidP="001321FF">
      <w:pPr>
        <w:spacing w:line="480" w:lineRule="auto"/>
        <w:rPr>
          <w:rFonts w:asciiTheme="majorBidi" w:hAnsiTheme="majorBidi" w:cstheme="majorBidi"/>
          <w:sz w:val="24"/>
          <w:szCs w:val="24"/>
          <w:lang w:val="en-GB"/>
        </w:rPr>
      </w:pPr>
      <w:r w:rsidRPr="007C2D00">
        <w:rPr>
          <w:rFonts w:asciiTheme="majorBidi" w:hAnsiTheme="majorBidi" w:cstheme="majorBidi"/>
          <w:sz w:val="24"/>
          <w:szCs w:val="24"/>
          <w:vertAlign w:val="superscript"/>
          <w:lang w:val="en-US"/>
        </w:rPr>
        <w:t xml:space="preserve">a </w:t>
      </w:r>
      <w:r w:rsidRPr="007C2D00">
        <w:rPr>
          <w:rFonts w:asciiTheme="majorBidi" w:hAnsiTheme="majorBidi" w:cstheme="majorBidi"/>
          <w:sz w:val="24"/>
          <w:szCs w:val="24"/>
          <w:lang w:val="en-US"/>
        </w:rPr>
        <w:t>Partial correlations were corrected for either shame or guilt.</w:t>
      </w:r>
    </w:p>
    <w:p w14:paraId="0AE5372F" w14:textId="77777777" w:rsidR="001321FF" w:rsidRDefault="001321FF">
      <w:pPr>
        <w:rPr>
          <w:rFonts w:asciiTheme="majorBidi" w:hAnsiTheme="majorBidi" w:cstheme="majorBidi"/>
          <w:sz w:val="24"/>
          <w:szCs w:val="24"/>
          <w:lang w:val="en-GB"/>
        </w:rPr>
      </w:pPr>
      <w:r>
        <w:rPr>
          <w:rFonts w:asciiTheme="majorBidi" w:hAnsiTheme="majorBidi" w:cstheme="majorBidi"/>
          <w:sz w:val="24"/>
          <w:szCs w:val="24"/>
          <w:lang w:val="en-GB"/>
        </w:rPr>
        <w:br w:type="page"/>
      </w:r>
    </w:p>
    <w:p w14:paraId="1682CEFB" w14:textId="77777777" w:rsidR="00CC4CEC" w:rsidRPr="007C2D00" w:rsidRDefault="001321FF" w:rsidP="007C2D00">
      <w:pPr>
        <w:spacing w:line="480" w:lineRule="auto"/>
        <w:rPr>
          <w:rFonts w:asciiTheme="majorBidi" w:hAnsiTheme="majorBidi" w:cstheme="majorBidi"/>
          <w:sz w:val="24"/>
          <w:szCs w:val="24"/>
          <w:lang w:val="en-GB"/>
        </w:rPr>
      </w:pPr>
      <w:r>
        <w:rPr>
          <w:rFonts w:asciiTheme="majorBidi" w:hAnsiTheme="majorBidi" w:cstheme="majorBidi"/>
          <w:sz w:val="24"/>
          <w:szCs w:val="24"/>
          <w:lang w:val="en-GB"/>
        </w:rPr>
        <w:lastRenderedPageBreak/>
        <w:t>S4</w:t>
      </w:r>
      <w:r w:rsidR="00CC4CEC" w:rsidRPr="007C2D00">
        <w:rPr>
          <w:rFonts w:asciiTheme="majorBidi" w:hAnsiTheme="majorBidi" w:cstheme="majorBidi"/>
          <w:sz w:val="24"/>
          <w:szCs w:val="24"/>
          <w:lang w:val="en-GB"/>
        </w:rPr>
        <w:t xml:space="preserve">. </w:t>
      </w:r>
      <w:r w:rsidR="00CC4CEC" w:rsidRPr="007C2D00">
        <w:rPr>
          <w:rFonts w:asciiTheme="majorBidi" w:hAnsiTheme="majorBidi" w:cstheme="majorBidi"/>
          <w:i/>
          <w:sz w:val="24"/>
          <w:szCs w:val="24"/>
          <w:lang w:val="en-GB"/>
        </w:rPr>
        <w:t xml:space="preserve">Linear mixed models examining the developmental trajectory of </w:t>
      </w:r>
      <w:r w:rsidR="00A047AA" w:rsidRPr="007C2D00">
        <w:rPr>
          <w:rFonts w:asciiTheme="majorBidi" w:hAnsiTheme="majorBidi" w:cstheme="majorBidi"/>
          <w:i/>
          <w:sz w:val="24"/>
          <w:szCs w:val="24"/>
          <w:lang w:val="en-GB"/>
        </w:rPr>
        <w:t xml:space="preserve">reactive aggression, </w:t>
      </w:r>
      <w:r w:rsidR="002216D0" w:rsidRPr="007C2D00">
        <w:rPr>
          <w:rFonts w:asciiTheme="majorBidi" w:hAnsiTheme="majorBidi" w:cstheme="majorBidi"/>
          <w:i/>
          <w:sz w:val="24"/>
          <w:szCs w:val="24"/>
          <w:lang w:val="en-GB"/>
        </w:rPr>
        <w:t>pro</w:t>
      </w:r>
      <w:r w:rsidR="00CC4CEC" w:rsidRPr="007C2D00">
        <w:rPr>
          <w:rFonts w:asciiTheme="majorBidi" w:hAnsiTheme="majorBidi" w:cstheme="majorBidi"/>
          <w:i/>
          <w:sz w:val="24"/>
          <w:szCs w:val="24"/>
          <w:lang w:val="en-GB"/>
        </w:rPr>
        <w:t>active aggression</w:t>
      </w:r>
      <w:r w:rsidR="00A047AA" w:rsidRPr="007C2D00">
        <w:rPr>
          <w:rFonts w:asciiTheme="majorBidi" w:hAnsiTheme="majorBidi" w:cstheme="majorBidi"/>
          <w:i/>
          <w:sz w:val="24"/>
          <w:szCs w:val="24"/>
          <w:lang w:val="en-GB"/>
        </w:rPr>
        <w:t>, shame and guilt</w:t>
      </w:r>
      <w:r w:rsidR="00CC4CEC" w:rsidRPr="007C2D00">
        <w:rPr>
          <w:rFonts w:asciiTheme="majorBidi" w:hAnsiTheme="majorBidi" w:cstheme="majorBidi"/>
          <w:i/>
          <w:sz w:val="24"/>
          <w:szCs w:val="24"/>
          <w:lang w:val="en-GB"/>
        </w:rPr>
        <w:t>.</w:t>
      </w:r>
    </w:p>
    <w:tbl>
      <w:tblPr>
        <w:tblStyle w:val="TableGrid"/>
        <w:tblW w:w="3835" w:type="pct"/>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37"/>
        <w:gridCol w:w="1587"/>
        <w:gridCol w:w="1382"/>
        <w:gridCol w:w="1109"/>
        <w:gridCol w:w="1108"/>
      </w:tblGrid>
      <w:tr w:rsidR="00B96E69" w:rsidRPr="007C2D00" w14:paraId="58C96330" w14:textId="77777777" w:rsidTr="0022081C">
        <w:tc>
          <w:tcPr>
            <w:tcW w:w="1255" w:type="pct"/>
            <w:tcBorders>
              <w:top w:val="single" w:sz="4" w:space="0" w:color="auto"/>
            </w:tcBorders>
          </w:tcPr>
          <w:p w14:paraId="334B42E9"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1146" w:type="pct"/>
            <w:tcBorders>
              <w:top w:val="single" w:sz="4" w:space="0" w:color="auto"/>
              <w:bottom w:val="single" w:sz="4" w:space="0" w:color="auto"/>
            </w:tcBorders>
          </w:tcPr>
          <w:p w14:paraId="6952A24F"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Reactive aggression</w:t>
            </w:r>
          </w:p>
        </w:tc>
        <w:tc>
          <w:tcPr>
            <w:tcW w:w="998" w:type="pct"/>
            <w:tcBorders>
              <w:top w:val="single" w:sz="4" w:space="0" w:color="auto"/>
              <w:bottom w:val="single" w:sz="4" w:space="0" w:color="auto"/>
            </w:tcBorders>
          </w:tcPr>
          <w:p w14:paraId="22299D59"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Proactive aggression</w:t>
            </w:r>
          </w:p>
        </w:tc>
        <w:tc>
          <w:tcPr>
            <w:tcW w:w="801" w:type="pct"/>
            <w:tcBorders>
              <w:top w:val="single" w:sz="4" w:space="0" w:color="auto"/>
              <w:bottom w:val="single" w:sz="4" w:space="0" w:color="auto"/>
            </w:tcBorders>
          </w:tcPr>
          <w:p w14:paraId="31862158"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Shame</w:t>
            </w:r>
          </w:p>
        </w:tc>
        <w:tc>
          <w:tcPr>
            <w:tcW w:w="800" w:type="pct"/>
            <w:tcBorders>
              <w:top w:val="single" w:sz="4" w:space="0" w:color="auto"/>
              <w:bottom w:val="single" w:sz="4" w:space="0" w:color="auto"/>
            </w:tcBorders>
          </w:tcPr>
          <w:p w14:paraId="01BA07C9"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Guilt</w:t>
            </w:r>
          </w:p>
        </w:tc>
      </w:tr>
      <w:tr w:rsidR="00B96E69" w:rsidRPr="007C2D00" w14:paraId="377AABAB" w14:textId="77777777" w:rsidTr="0022081C">
        <w:tc>
          <w:tcPr>
            <w:tcW w:w="1255" w:type="pct"/>
          </w:tcPr>
          <w:p w14:paraId="40EF18FB"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b/>
                <w:sz w:val="24"/>
                <w:szCs w:val="24"/>
                <w:lang w:val="en-GB"/>
              </w:rPr>
              <w:t>Model 1</w:t>
            </w:r>
          </w:p>
        </w:tc>
        <w:tc>
          <w:tcPr>
            <w:tcW w:w="1146" w:type="pct"/>
          </w:tcPr>
          <w:p w14:paraId="2F9E3F49"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998" w:type="pct"/>
            <w:tcBorders>
              <w:top w:val="single" w:sz="4" w:space="0" w:color="auto"/>
            </w:tcBorders>
          </w:tcPr>
          <w:p w14:paraId="64EE8EC9"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1" w:type="pct"/>
            <w:tcBorders>
              <w:top w:val="single" w:sz="4" w:space="0" w:color="auto"/>
            </w:tcBorders>
          </w:tcPr>
          <w:p w14:paraId="2EE8A8DC"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0" w:type="pct"/>
            <w:tcBorders>
              <w:top w:val="single" w:sz="4" w:space="0" w:color="auto"/>
            </w:tcBorders>
          </w:tcPr>
          <w:p w14:paraId="2EA2D2B8"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r>
      <w:tr w:rsidR="00B96E69" w:rsidRPr="007C2D00" w14:paraId="01D6590A" w14:textId="77777777" w:rsidTr="0022081C">
        <w:tc>
          <w:tcPr>
            <w:tcW w:w="1255" w:type="pct"/>
          </w:tcPr>
          <w:p w14:paraId="78189C41"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 xml:space="preserve">Intercept </w:t>
            </w:r>
          </w:p>
        </w:tc>
        <w:tc>
          <w:tcPr>
            <w:tcW w:w="1146" w:type="pct"/>
          </w:tcPr>
          <w:p w14:paraId="632F6159" w14:textId="77777777" w:rsidR="00520173" w:rsidRPr="007C2D00" w:rsidRDefault="00520173" w:rsidP="007C2D00">
            <w:pPr>
              <w:spacing w:line="480" w:lineRule="auto"/>
              <w:rPr>
                <w:rFonts w:asciiTheme="majorBidi" w:eastAsia="Times New Roman" w:hAnsiTheme="majorBidi" w:cstheme="majorBidi"/>
                <w:sz w:val="24"/>
                <w:szCs w:val="24"/>
                <w:vertAlign w:val="superscript"/>
                <w:lang w:val="en-GB"/>
              </w:rPr>
            </w:pPr>
            <w:r w:rsidRPr="007C2D00">
              <w:rPr>
                <w:rFonts w:asciiTheme="majorBidi" w:eastAsia="Times New Roman" w:hAnsiTheme="majorBidi" w:cstheme="majorBidi"/>
                <w:sz w:val="24"/>
                <w:szCs w:val="24"/>
                <w:lang w:val="en-GB"/>
              </w:rPr>
              <w:t>19.91</w:t>
            </w:r>
            <w:r w:rsidRPr="007C2D00">
              <w:rPr>
                <w:rFonts w:asciiTheme="majorBidi" w:eastAsia="Times New Roman" w:hAnsiTheme="majorBidi" w:cstheme="majorBidi"/>
                <w:sz w:val="24"/>
                <w:szCs w:val="24"/>
                <w:vertAlign w:val="superscript"/>
                <w:lang w:val="en-GB"/>
              </w:rPr>
              <w:t>***</w:t>
            </w:r>
          </w:p>
        </w:tc>
        <w:tc>
          <w:tcPr>
            <w:tcW w:w="998" w:type="pct"/>
          </w:tcPr>
          <w:p w14:paraId="2BB6775D"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6.40</w:t>
            </w:r>
            <w:r w:rsidRPr="007C2D00">
              <w:rPr>
                <w:rFonts w:asciiTheme="majorBidi" w:eastAsia="Times New Roman" w:hAnsiTheme="majorBidi" w:cstheme="majorBidi"/>
                <w:sz w:val="24"/>
                <w:szCs w:val="24"/>
                <w:vertAlign w:val="superscript"/>
                <w:lang w:val="en-GB"/>
              </w:rPr>
              <w:t>***</w:t>
            </w:r>
          </w:p>
        </w:tc>
        <w:tc>
          <w:tcPr>
            <w:tcW w:w="801" w:type="pct"/>
          </w:tcPr>
          <w:p w14:paraId="120DF112"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3.97</w:t>
            </w:r>
            <w:r w:rsidRPr="007C2D00">
              <w:rPr>
                <w:rFonts w:asciiTheme="majorBidi" w:eastAsia="Times New Roman" w:hAnsiTheme="majorBidi" w:cstheme="majorBidi"/>
                <w:sz w:val="24"/>
                <w:szCs w:val="24"/>
                <w:vertAlign w:val="superscript"/>
                <w:lang w:val="en-GB"/>
              </w:rPr>
              <w:t>***</w:t>
            </w:r>
          </w:p>
        </w:tc>
        <w:tc>
          <w:tcPr>
            <w:tcW w:w="800" w:type="pct"/>
          </w:tcPr>
          <w:p w14:paraId="3BE6018D"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3.90</w:t>
            </w:r>
            <w:r w:rsidRPr="007C2D00">
              <w:rPr>
                <w:rFonts w:asciiTheme="majorBidi" w:eastAsia="Times New Roman" w:hAnsiTheme="majorBidi" w:cstheme="majorBidi"/>
                <w:sz w:val="24"/>
                <w:szCs w:val="24"/>
                <w:vertAlign w:val="superscript"/>
                <w:lang w:val="en-GB"/>
              </w:rPr>
              <w:t>***</w:t>
            </w:r>
          </w:p>
        </w:tc>
      </w:tr>
      <w:tr w:rsidR="00B96E69" w:rsidRPr="007C2D00" w14:paraId="28CCA617" w14:textId="77777777" w:rsidTr="0022081C">
        <w:trPr>
          <w:trHeight w:val="120"/>
        </w:trPr>
        <w:tc>
          <w:tcPr>
            <w:tcW w:w="1255" w:type="pct"/>
          </w:tcPr>
          <w:p w14:paraId="17228DCE"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AIC/</w:t>
            </w:r>
          </w:p>
          <w:p w14:paraId="23A6E205"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BIC</w:t>
            </w:r>
          </w:p>
        </w:tc>
        <w:tc>
          <w:tcPr>
            <w:tcW w:w="1146" w:type="pct"/>
          </w:tcPr>
          <w:p w14:paraId="54399D8D"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4768.54/</w:t>
            </w:r>
          </w:p>
          <w:p w14:paraId="415E0BDB"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4777.93</w:t>
            </w:r>
          </w:p>
        </w:tc>
        <w:tc>
          <w:tcPr>
            <w:tcW w:w="998" w:type="pct"/>
          </w:tcPr>
          <w:p w14:paraId="4FF99E09"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993.65/</w:t>
            </w:r>
          </w:p>
          <w:p w14:paraId="36309211"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4003.04</w:t>
            </w:r>
          </w:p>
        </w:tc>
        <w:tc>
          <w:tcPr>
            <w:tcW w:w="801" w:type="pct"/>
          </w:tcPr>
          <w:p w14:paraId="00606501"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773.36/3782.74</w:t>
            </w:r>
          </w:p>
        </w:tc>
        <w:tc>
          <w:tcPr>
            <w:tcW w:w="800" w:type="pct"/>
          </w:tcPr>
          <w:p w14:paraId="0D0F8E24"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592.39/3601.76</w:t>
            </w:r>
          </w:p>
        </w:tc>
      </w:tr>
      <w:tr w:rsidR="00B96E69" w:rsidRPr="007C2D00" w14:paraId="3F604B5B" w14:textId="77777777" w:rsidTr="0022081C">
        <w:trPr>
          <w:trHeight w:val="135"/>
        </w:trPr>
        <w:tc>
          <w:tcPr>
            <w:tcW w:w="1255" w:type="pct"/>
          </w:tcPr>
          <w:p w14:paraId="4E0C8C3F"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Df</w:t>
            </w:r>
          </w:p>
        </w:tc>
        <w:tc>
          <w:tcPr>
            <w:tcW w:w="1146" w:type="pct"/>
          </w:tcPr>
          <w:p w14:paraId="526D3DEA"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w:t>
            </w:r>
          </w:p>
        </w:tc>
        <w:tc>
          <w:tcPr>
            <w:tcW w:w="998" w:type="pct"/>
          </w:tcPr>
          <w:p w14:paraId="43ED2741"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w:t>
            </w:r>
          </w:p>
        </w:tc>
        <w:tc>
          <w:tcPr>
            <w:tcW w:w="801" w:type="pct"/>
          </w:tcPr>
          <w:p w14:paraId="7C07BC01"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w:t>
            </w:r>
          </w:p>
        </w:tc>
        <w:tc>
          <w:tcPr>
            <w:tcW w:w="800" w:type="pct"/>
          </w:tcPr>
          <w:p w14:paraId="4FC478EF"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w:t>
            </w:r>
          </w:p>
        </w:tc>
      </w:tr>
      <w:tr w:rsidR="00B96E69" w:rsidRPr="007C2D00" w14:paraId="75690CF7" w14:textId="77777777" w:rsidTr="0022081C">
        <w:trPr>
          <w:trHeight w:val="74"/>
        </w:trPr>
        <w:tc>
          <w:tcPr>
            <w:tcW w:w="1255" w:type="pct"/>
          </w:tcPr>
          <w:p w14:paraId="6C37B66D"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1146" w:type="pct"/>
          </w:tcPr>
          <w:p w14:paraId="305E61AB"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998" w:type="pct"/>
          </w:tcPr>
          <w:p w14:paraId="2FD5B085"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1" w:type="pct"/>
          </w:tcPr>
          <w:p w14:paraId="33E1982A"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0" w:type="pct"/>
          </w:tcPr>
          <w:p w14:paraId="70973F6C"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r>
      <w:tr w:rsidR="00B96E69" w:rsidRPr="007C2D00" w14:paraId="54C36717" w14:textId="77777777" w:rsidTr="0022081C">
        <w:tc>
          <w:tcPr>
            <w:tcW w:w="1255" w:type="pct"/>
          </w:tcPr>
          <w:p w14:paraId="5A234DF3"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b/>
                <w:sz w:val="24"/>
                <w:szCs w:val="24"/>
                <w:lang w:val="en-GB"/>
              </w:rPr>
              <w:t>Model 2</w:t>
            </w:r>
          </w:p>
        </w:tc>
        <w:tc>
          <w:tcPr>
            <w:tcW w:w="1146" w:type="pct"/>
          </w:tcPr>
          <w:p w14:paraId="1772449D"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998" w:type="pct"/>
          </w:tcPr>
          <w:p w14:paraId="15BEECA4"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1" w:type="pct"/>
          </w:tcPr>
          <w:p w14:paraId="58890C7E"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0" w:type="pct"/>
          </w:tcPr>
          <w:p w14:paraId="1CB13177"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r>
      <w:tr w:rsidR="00B96E69" w:rsidRPr="007C2D00" w14:paraId="76609AE7" w14:textId="77777777" w:rsidTr="0022081C">
        <w:tc>
          <w:tcPr>
            <w:tcW w:w="1255" w:type="pct"/>
          </w:tcPr>
          <w:p w14:paraId="6756B46C"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Intercept</w:t>
            </w:r>
          </w:p>
        </w:tc>
        <w:tc>
          <w:tcPr>
            <w:tcW w:w="1146" w:type="pct"/>
          </w:tcPr>
          <w:p w14:paraId="04546FA0"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9.69</w:t>
            </w:r>
            <w:r w:rsidRPr="007C2D00">
              <w:rPr>
                <w:rFonts w:asciiTheme="majorBidi" w:eastAsia="Times New Roman" w:hAnsiTheme="majorBidi" w:cstheme="majorBidi"/>
                <w:sz w:val="24"/>
                <w:szCs w:val="24"/>
                <w:vertAlign w:val="superscript"/>
                <w:lang w:val="en-GB"/>
              </w:rPr>
              <w:t>***</w:t>
            </w:r>
          </w:p>
        </w:tc>
        <w:tc>
          <w:tcPr>
            <w:tcW w:w="998" w:type="pct"/>
          </w:tcPr>
          <w:p w14:paraId="364AFF2E"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6.03</w:t>
            </w:r>
            <w:r w:rsidRPr="007C2D00">
              <w:rPr>
                <w:rFonts w:asciiTheme="majorBidi" w:eastAsia="Times New Roman" w:hAnsiTheme="majorBidi" w:cstheme="majorBidi"/>
                <w:sz w:val="24"/>
                <w:szCs w:val="24"/>
                <w:vertAlign w:val="superscript"/>
                <w:lang w:val="en-GB"/>
              </w:rPr>
              <w:t>***</w:t>
            </w:r>
          </w:p>
        </w:tc>
        <w:tc>
          <w:tcPr>
            <w:tcW w:w="801" w:type="pct"/>
          </w:tcPr>
          <w:p w14:paraId="762C4812"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4.24</w:t>
            </w:r>
            <w:r w:rsidRPr="007C2D00">
              <w:rPr>
                <w:rFonts w:asciiTheme="majorBidi" w:eastAsia="Times New Roman" w:hAnsiTheme="majorBidi" w:cstheme="majorBidi"/>
                <w:sz w:val="24"/>
                <w:szCs w:val="24"/>
                <w:vertAlign w:val="superscript"/>
                <w:lang w:val="en-GB"/>
              </w:rPr>
              <w:t>***</w:t>
            </w:r>
          </w:p>
        </w:tc>
        <w:tc>
          <w:tcPr>
            <w:tcW w:w="800" w:type="pct"/>
          </w:tcPr>
          <w:p w14:paraId="1BD5DBDE"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4.26</w:t>
            </w:r>
            <w:r w:rsidRPr="007C2D00">
              <w:rPr>
                <w:rFonts w:asciiTheme="majorBidi" w:eastAsia="Times New Roman" w:hAnsiTheme="majorBidi" w:cstheme="majorBidi"/>
                <w:sz w:val="24"/>
                <w:szCs w:val="24"/>
                <w:vertAlign w:val="superscript"/>
                <w:lang w:val="en-GB"/>
              </w:rPr>
              <w:t>***</w:t>
            </w:r>
          </w:p>
        </w:tc>
      </w:tr>
      <w:tr w:rsidR="00B96E69" w:rsidRPr="007C2D00" w14:paraId="5A9E6216" w14:textId="77777777" w:rsidTr="0022081C">
        <w:tc>
          <w:tcPr>
            <w:tcW w:w="1255" w:type="pct"/>
            <w:shd w:val="clear" w:color="auto" w:fill="auto"/>
          </w:tcPr>
          <w:p w14:paraId="73238627"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Group</w:t>
            </w:r>
          </w:p>
        </w:tc>
        <w:tc>
          <w:tcPr>
            <w:tcW w:w="1146" w:type="pct"/>
            <w:shd w:val="clear" w:color="auto" w:fill="auto"/>
          </w:tcPr>
          <w:p w14:paraId="34DE7849"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84</w:t>
            </w:r>
          </w:p>
        </w:tc>
        <w:tc>
          <w:tcPr>
            <w:tcW w:w="998" w:type="pct"/>
            <w:shd w:val="clear" w:color="auto" w:fill="auto"/>
          </w:tcPr>
          <w:p w14:paraId="55B95492"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39</w:t>
            </w:r>
            <w:r w:rsidRPr="007C2D00">
              <w:rPr>
                <w:rFonts w:asciiTheme="majorBidi" w:eastAsia="Times New Roman" w:hAnsiTheme="majorBidi" w:cstheme="majorBidi"/>
                <w:sz w:val="24"/>
                <w:szCs w:val="24"/>
                <w:vertAlign w:val="superscript"/>
                <w:lang w:val="en-GB"/>
              </w:rPr>
              <w:t>***</w:t>
            </w:r>
          </w:p>
        </w:tc>
        <w:tc>
          <w:tcPr>
            <w:tcW w:w="801" w:type="pct"/>
            <w:shd w:val="clear" w:color="auto" w:fill="auto"/>
          </w:tcPr>
          <w:p w14:paraId="41EE4CE4"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00</w:t>
            </w:r>
            <w:r w:rsidRPr="007C2D00">
              <w:rPr>
                <w:rFonts w:asciiTheme="majorBidi" w:eastAsia="Times New Roman" w:hAnsiTheme="majorBidi" w:cstheme="majorBidi"/>
                <w:sz w:val="24"/>
                <w:szCs w:val="24"/>
                <w:vertAlign w:val="superscript"/>
                <w:lang w:val="en-GB"/>
              </w:rPr>
              <w:t>***</w:t>
            </w:r>
          </w:p>
        </w:tc>
        <w:tc>
          <w:tcPr>
            <w:tcW w:w="800" w:type="pct"/>
            <w:shd w:val="clear" w:color="auto" w:fill="auto"/>
          </w:tcPr>
          <w:p w14:paraId="6E089739"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34</w:t>
            </w:r>
            <w:r w:rsidRPr="007C2D00">
              <w:rPr>
                <w:rFonts w:asciiTheme="majorBidi" w:eastAsia="Times New Roman" w:hAnsiTheme="majorBidi" w:cstheme="majorBidi"/>
                <w:sz w:val="24"/>
                <w:szCs w:val="24"/>
                <w:vertAlign w:val="superscript"/>
                <w:lang w:val="en-GB"/>
              </w:rPr>
              <w:t>***</w:t>
            </w:r>
          </w:p>
        </w:tc>
      </w:tr>
      <w:tr w:rsidR="00B96E69" w:rsidRPr="007C2D00" w14:paraId="05F1B334" w14:textId="77777777" w:rsidTr="0022081C">
        <w:trPr>
          <w:trHeight w:val="504"/>
        </w:trPr>
        <w:tc>
          <w:tcPr>
            <w:tcW w:w="1255" w:type="pct"/>
            <w:shd w:val="clear" w:color="auto" w:fill="auto"/>
          </w:tcPr>
          <w:p w14:paraId="0925D3EA"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AIC/</w:t>
            </w:r>
          </w:p>
          <w:p w14:paraId="0B3F7D65"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BIC</w:t>
            </w:r>
          </w:p>
        </w:tc>
        <w:tc>
          <w:tcPr>
            <w:tcW w:w="1146" w:type="pct"/>
            <w:shd w:val="clear" w:color="auto" w:fill="auto"/>
          </w:tcPr>
          <w:p w14:paraId="1DBA46D0"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4765.60/</w:t>
            </w:r>
          </w:p>
          <w:p w14:paraId="0E3B591B"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4774.99</w:t>
            </w:r>
          </w:p>
        </w:tc>
        <w:tc>
          <w:tcPr>
            <w:tcW w:w="998" w:type="pct"/>
            <w:shd w:val="clear" w:color="auto" w:fill="auto"/>
          </w:tcPr>
          <w:p w14:paraId="15D6157C"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976.54/</w:t>
            </w:r>
          </w:p>
          <w:p w14:paraId="5103041F"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985.93</w:t>
            </w:r>
          </w:p>
        </w:tc>
        <w:tc>
          <w:tcPr>
            <w:tcW w:w="801" w:type="pct"/>
            <w:shd w:val="clear" w:color="auto" w:fill="auto"/>
          </w:tcPr>
          <w:p w14:paraId="7BC1FD70"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763.61/3772.98</w:t>
            </w:r>
          </w:p>
        </w:tc>
        <w:tc>
          <w:tcPr>
            <w:tcW w:w="800" w:type="pct"/>
            <w:shd w:val="clear" w:color="auto" w:fill="auto"/>
          </w:tcPr>
          <w:p w14:paraId="5C24AC45"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570.19/3579.56</w:t>
            </w:r>
          </w:p>
        </w:tc>
      </w:tr>
      <w:tr w:rsidR="00B96E69" w:rsidRPr="007C2D00" w14:paraId="344077E1" w14:textId="77777777" w:rsidTr="0022081C">
        <w:trPr>
          <w:trHeight w:val="120"/>
        </w:trPr>
        <w:tc>
          <w:tcPr>
            <w:tcW w:w="1255" w:type="pct"/>
            <w:shd w:val="clear" w:color="auto" w:fill="auto"/>
          </w:tcPr>
          <w:p w14:paraId="24748717"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df</w:t>
            </w:r>
          </w:p>
        </w:tc>
        <w:tc>
          <w:tcPr>
            <w:tcW w:w="1146" w:type="pct"/>
            <w:shd w:val="clear" w:color="auto" w:fill="auto"/>
          </w:tcPr>
          <w:p w14:paraId="256F55D9"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4</w:t>
            </w:r>
          </w:p>
        </w:tc>
        <w:tc>
          <w:tcPr>
            <w:tcW w:w="998" w:type="pct"/>
            <w:shd w:val="clear" w:color="auto" w:fill="auto"/>
          </w:tcPr>
          <w:p w14:paraId="3B3D2D2A"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4</w:t>
            </w:r>
          </w:p>
        </w:tc>
        <w:tc>
          <w:tcPr>
            <w:tcW w:w="801" w:type="pct"/>
            <w:shd w:val="clear" w:color="auto" w:fill="auto"/>
          </w:tcPr>
          <w:p w14:paraId="34FA7B1A"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4</w:t>
            </w:r>
          </w:p>
        </w:tc>
        <w:tc>
          <w:tcPr>
            <w:tcW w:w="800" w:type="pct"/>
            <w:shd w:val="clear" w:color="auto" w:fill="auto"/>
          </w:tcPr>
          <w:p w14:paraId="08515BEE"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4</w:t>
            </w:r>
          </w:p>
        </w:tc>
      </w:tr>
      <w:tr w:rsidR="00B96E69" w:rsidRPr="007C2D00" w14:paraId="2926423C" w14:textId="77777777" w:rsidTr="0022081C">
        <w:trPr>
          <w:trHeight w:val="150"/>
        </w:trPr>
        <w:tc>
          <w:tcPr>
            <w:tcW w:w="1255" w:type="pct"/>
            <w:shd w:val="clear" w:color="auto" w:fill="auto"/>
          </w:tcPr>
          <w:p w14:paraId="2843B1FB"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1146" w:type="pct"/>
            <w:shd w:val="clear" w:color="auto" w:fill="auto"/>
          </w:tcPr>
          <w:p w14:paraId="480FA959"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998" w:type="pct"/>
            <w:shd w:val="clear" w:color="auto" w:fill="auto"/>
          </w:tcPr>
          <w:p w14:paraId="1BE099E5"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1" w:type="pct"/>
            <w:shd w:val="clear" w:color="auto" w:fill="auto"/>
          </w:tcPr>
          <w:p w14:paraId="127CA283"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0" w:type="pct"/>
            <w:shd w:val="clear" w:color="auto" w:fill="auto"/>
          </w:tcPr>
          <w:p w14:paraId="52733788"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r>
      <w:tr w:rsidR="00B96E69" w:rsidRPr="007C2D00" w14:paraId="0C549D1D" w14:textId="77777777" w:rsidTr="0022081C">
        <w:trPr>
          <w:trHeight w:val="105"/>
        </w:trPr>
        <w:tc>
          <w:tcPr>
            <w:tcW w:w="1255" w:type="pct"/>
            <w:shd w:val="clear" w:color="auto" w:fill="auto"/>
          </w:tcPr>
          <w:p w14:paraId="3BC7CBDE"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b/>
                <w:sz w:val="24"/>
                <w:szCs w:val="24"/>
                <w:lang w:val="en-GB"/>
              </w:rPr>
              <w:t>Model 3</w:t>
            </w:r>
          </w:p>
        </w:tc>
        <w:tc>
          <w:tcPr>
            <w:tcW w:w="1146" w:type="pct"/>
            <w:shd w:val="clear" w:color="auto" w:fill="auto"/>
          </w:tcPr>
          <w:p w14:paraId="7AE4D5D7"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998" w:type="pct"/>
            <w:shd w:val="clear" w:color="auto" w:fill="auto"/>
          </w:tcPr>
          <w:p w14:paraId="37ECA346"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1" w:type="pct"/>
            <w:shd w:val="clear" w:color="auto" w:fill="auto"/>
          </w:tcPr>
          <w:p w14:paraId="0C408C2D"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0" w:type="pct"/>
            <w:shd w:val="clear" w:color="auto" w:fill="auto"/>
          </w:tcPr>
          <w:p w14:paraId="234E425D"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r>
      <w:tr w:rsidR="00B96E69" w:rsidRPr="007C2D00" w14:paraId="4182537B" w14:textId="77777777" w:rsidTr="0022081C">
        <w:trPr>
          <w:trHeight w:val="150"/>
        </w:trPr>
        <w:tc>
          <w:tcPr>
            <w:tcW w:w="1255" w:type="pct"/>
            <w:shd w:val="clear" w:color="auto" w:fill="auto"/>
          </w:tcPr>
          <w:p w14:paraId="251C2546"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Intercept</w:t>
            </w:r>
          </w:p>
        </w:tc>
        <w:tc>
          <w:tcPr>
            <w:tcW w:w="1146" w:type="pct"/>
            <w:shd w:val="clear" w:color="auto" w:fill="auto"/>
          </w:tcPr>
          <w:p w14:paraId="43CEA9B3"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20.92</w:t>
            </w:r>
            <w:r w:rsidRPr="007C2D00">
              <w:rPr>
                <w:rFonts w:asciiTheme="majorBidi" w:eastAsia="Times New Roman" w:hAnsiTheme="majorBidi" w:cstheme="majorBidi"/>
                <w:b/>
                <w:sz w:val="24"/>
                <w:szCs w:val="24"/>
                <w:vertAlign w:val="superscript"/>
                <w:lang w:val="en-GB"/>
              </w:rPr>
              <w:t>***</w:t>
            </w:r>
          </w:p>
        </w:tc>
        <w:tc>
          <w:tcPr>
            <w:tcW w:w="998" w:type="pct"/>
            <w:shd w:val="clear" w:color="auto" w:fill="auto"/>
          </w:tcPr>
          <w:p w14:paraId="6A510580"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16.77</w:t>
            </w:r>
            <w:r w:rsidRPr="007C2D00">
              <w:rPr>
                <w:rFonts w:asciiTheme="majorBidi" w:eastAsia="Times New Roman" w:hAnsiTheme="majorBidi" w:cstheme="majorBidi"/>
                <w:b/>
                <w:sz w:val="24"/>
                <w:szCs w:val="24"/>
                <w:vertAlign w:val="superscript"/>
                <w:lang w:val="en-GB"/>
              </w:rPr>
              <w:t>***</w:t>
            </w:r>
          </w:p>
        </w:tc>
        <w:tc>
          <w:tcPr>
            <w:tcW w:w="801" w:type="pct"/>
            <w:shd w:val="clear" w:color="auto" w:fill="auto"/>
          </w:tcPr>
          <w:p w14:paraId="414CF8A9"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13.79</w:t>
            </w:r>
            <w:r w:rsidRPr="007C2D00">
              <w:rPr>
                <w:rFonts w:asciiTheme="majorBidi" w:eastAsia="Times New Roman" w:hAnsiTheme="majorBidi" w:cstheme="majorBidi"/>
                <w:sz w:val="24"/>
                <w:szCs w:val="24"/>
                <w:vertAlign w:val="superscript"/>
                <w:lang w:val="en-GB"/>
              </w:rPr>
              <w:t>***</w:t>
            </w:r>
          </w:p>
        </w:tc>
        <w:tc>
          <w:tcPr>
            <w:tcW w:w="800" w:type="pct"/>
            <w:shd w:val="clear" w:color="auto" w:fill="auto"/>
          </w:tcPr>
          <w:p w14:paraId="40EC3A38"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13.89</w:t>
            </w:r>
            <w:r w:rsidRPr="007C2D00">
              <w:rPr>
                <w:rFonts w:asciiTheme="majorBidi" w:eastAsia="Times New Roman" w:hAnsiTheme="majorBidi" w:cstheme="majorBidi"/>
                <w:sz w:val="24"/>
                <w:szCs w:val="24"/>
                <w:vertAlign w:val="superscript"/>
                <w:lang w:val="en-GB"/>
              </w:rPr>
              <w:t>***</w:t>
            </w:r>
          </w:p>
        </w:tc>
      </w:tr>
      <w:tr w:rsidR="00B96E69" w:rsidRPr="007C2D00" w14:paraId="36AF13A2" w14:textId="77777777" w:rsidTr="0022081C">
        <w:trPr>
          <w:trHeight w:val="135"/>
        </w:trPr>
        <w:tc>
          <w:tcPr>
            <w:tcW w:w="1255" w:type="pct"/>
            <w:shd w:val="clear" w:color="auto" w:fill="auto"/>
          </w:tcPr>
          <w:p w14:paraId="3FC9670E"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Group</w:t>
            </w:r>
          </w:p>
        </w:tc>
        <w:tc>
          <w:tcPr>
            <w:tcW w:w="1146" w:type="pct"/>
            <w:shd w:val="clear" w:color="auto" w:fill="auto"/>
          </w:tcPr>
          <w:p w14:paraId="2C8367F8"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97</w:t>
            </w:r>
          </w:p>
        </w:tc>
        <w:tc>
          <w:tcPr>
            <w:tcW w:w="998" w:type="pct"/>
            <w:shd w:val="clear" w:color="auto" w:fill="auto"/>
          </w:tcPr>
          <w:p w14:paraId="48384D71"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1.47</w:t>
            </w:r>
            <w:r w:rsidRPr="007C2D00">
              <w:rPr>
                <w:rFonts w:asciiTheme="majorBidi" w:eastAsia="Times New Roman" w:hAnsiTheme="majorBidi" w:cstheme="majorBidi"/>
                <w:b/>
                <w:sz w:val="24"/>
                <w:szCs w:val="24"/>
                <w:vertAlign w:val="superscript"/>
                <w:lang w:val="en-GB"/>
              </w:rPr>
              <w:t>***</w:t>
            </w:r>
          </w:p>
        </w:tc>
        <w:tc>
          <w:tcPr>
            <w:tcW w:w="801" w:type="pct"/>
            <w:shd w:val="clear" w:color="auto" w:fill="auto"/>
          </w:tcPr>
          <w:p w14:paraId="32FFB24E"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1.05</w:t>
            </w:r>
            <w:r w:rsidRPr="007C2D00">
              <w:rPr>
                <w:rFonts w:asciiTheme="majorBidi" w:eastAsia="Times New Roman" w:hAnsiTheme="majorBidi" w:cstheme="majorBidi"/>
                <w:sz w:val="24"/>
                <w:szCs w:val="24"/>
                <w:vertAlign w:val="superscript"/>
                <w:lang w:val="en-GB"/>
              </w:rPr>
              <w:t>***</w:t>
            </w:r>
          </w:p>
        </w:tc>
        <w:tc>
          <w:tcPr>
            <w:tcW w:w="800" w:type="pct"/>
            <w:shd w:val="clear" w:color="auto" w:fill="auto"/>
          </w:tcPr>
          <w:p w14:paraId="16683467"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1.38</w:t>
            </w:r>
            <w:r w:rsidRPr="007C2D00">
              <w:rPr>
                <w:rFonts w:asciiTheme="majorBidi" w:eastAsia="Times New Roman" w:hAnsiTheme="majorBidi" w:cstheme="majorBidi"/>
                <w:sz w:val="24"/>
                <w:szCs w:val="24"/>
                <w:vertAlign w:val="superscript"/>
                <w:lang w:val="en-GB"/>
              </w:rPr>
              <w:t>***</w:t>
            </w:r>
          </w:p>
        </w:tc>
      </w:tr>
      <w:tr w:rsidR="00B96E69" w:rsidRPr="007C2D00" w14:paraId="0891AF13" w14:textId="77777777" w:rsidTr="0022081C">
        <w:trPr>
          <w:trHeight w:val="135"/>
        </w:trPr>
        <w:tc>
          <w:tcPr>
            <w:tcW w:w="1255" w:type="pct"/>
            <w:shd w:val="clear" w:color="auto" w:fill="auto"/>
          </w:tcPr>
          <w:p w14:paraId="7590FAE0"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Age(linear)</w:t>
            </w:r>
          </w:p>
        </w:tc>
        <w:tc>
          <w:tcPr>
            <w:tcW w:w="1146" w:type="pct"/>
            <w:shd w:val="clear" w:color="auto" w:fill="auto"/>
          </w:tcPr>
          <w:p w14:paraId="55F55916"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38</w:t>
            </w:r>
            <w:r w:rsidRPr="007C2D00">
              <w:rPr>
                <w:rFonts w:asciiTheme="majorBidi" w:eastAsia="Times New Roman" w:hAnsiTheme="majorBidi" w:cstheme="majorBidi"/>
                <w:b/>
                <w:sz w:val="24"/>
                <w:szCs w:val="24"/>
                <w:vertAlign w:val="superscript"/>
                <w:lang w:val="en-GB"/>
              </w:rPr>
              <w:t>**</w:t>
            </w:r>
          </w:p>
        </w:tc>
        <w:tc>
          <w:tcPr>
            <w:tcW w:w="998" w:type="pct"/>
            <w:shd w:val="clear" w:color="auto" w:fill="auto"/>
          </w:tcPr>
          <w:p w14:paraId="4067889E"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23</w:t>
            </w:r>
            <w:r w:rsidRPr="007C2D00">
              <w:rPr>
                <w:rFonts w:asciiTheme="majorBidi" w:eastAsia="Times New Roman" w:hAnsiTheme="majorBidi" w:cstheme="majorBidi"/>
                <w:b/>
                <w:sz w:val="24"/>
                <w:szCs w:val="24"/>
                <w:vertAlign w:val="superscript"/>
                <w:lang w:val="en-GB"/>
              </w:rPr>
              <w:t>**</w:t>
            </w:r>
          </w:p>
        </w:tc>
        <w:tc>
          <w:tcPr>
            <w:tcW w:w="801" w:type="pct"/>
            <w:shd w:val="clear" w:color="auto" w:fill="auto"/>
          </w:tcPr>
          <w:p w14:paraId="5EF0F741"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14</w:t>
            </w:r>
          </w:p>
        </w:tc>
        <w:tc>
          <w:tcPr>
            <w:tcW w:w="800" w:type="pct"/>
            <w:shd w:val="clear" w:color="auto" w:fill="auto"/>
          </w:tcPr>
          <w:p w14:paraId="5D4A5AFE"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12</w:t>
            </w:r>
          </w:p>
        </w:tc>
      </w:tr>
      <w:tr w:rsidR="00B96E69" w:rsidRPr="007C2D00" w14:paraId="0220DB1E" w14:textId="77777777" w:rsidTr="0022081C">
        <w:trPr>
          <w:trHeight w:val="150"/>
        </w:trPr>
        <w:tc>
          <w:tcPr>
            <w:tcW w:w="1255" w:type="pct"/>
            <w:shd w:val="clear" w:color="auto" w:fill="auto"/>
          </w:tcPr>
          <w:p w14:paraId="57F6157D"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AIC/</w:t>
            </w:r>
          </w:p>
          <w:p w14:paraId="16A32EFC"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BIC</w:t>
            </w:r>
          </w:p>
        </w:tc>
        <w:tc>
          <w:tcPr>
            <w:tcW w:w="1146" w:type="pct"/>
            <w:shd w:val="clear" w:color="auto" w:fill="auto"/>
          </w:tcPr>
          <w:p w14:paraId="0D4E3378"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b/>
                <w:sz w:val="24"/>
                <w:szCs w:val="24"/>
                <w:lang w:val="en-GB"/>
              </w:rPr>
              <w:t>4759.18/</w:t>
            </w:r>
          </w:p>
          <w:p w14:paraId="0C1945BC"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4768.57</w:t>
            </w:r>
          </w:p>
        </w:tc>
        <w:tc>
          <w:tcPr>
            <w:tcW w:w="998" w:type="pct"/>
            <w:shd w:val="clear" w:color="auto" w:fill="auto"/>
          </w:tcPr>
          <w:p w14:paraId="4094E72F"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b/>
                <w:sz w:val="24"/>
                <w:szCs w:val="24"/>
                <w:lang w:val="en-GB"/>
              </w:rPr>
              <w:t>3971.40/</w:t>
            </w:r>
          </w:p>
          <w:p w14:paraId="2B75BE28"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3980.78</w:t>
            </w:r>
          </w:p>
        </w:tc>
        <w:tc>
          <w:tcPr>
            <w:tcW w:w="801" w:type="pct"/>
            <w:shd w:val="clear" w:color="auto" w:fill="auto"/>
          </w:tcPr>
          <w:p w14:paraId="5F0CD454"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3763.37/3772.72</w:t>
            </w:r>
          </w:p>
        </w:tc>
        <w:tc>
          <w:tcPr>
            <w:tcW w:w="800" w:type="pct"/>
            <w:shd w:val="clear" w:color="auto" w:fill="auto"/>
          </w:tcPr>
          <w:p w14:paraId="0A3A8584"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3570.54/3579.91</w:t>
            </w:r>
          </w:p>
        </w:tc>
      </w:tr>
      <w:tr w:rsidR="00B96E69" w:rsidRPr="007C2D00" w14:paraId="14ADAB83" w14:textId="77777777" w:rsidTr="0022081C">
        <w:trPr>
          <w:trHeight w:val="135"/>
        </w:trPr>
        <w:tc>
          <w:tcPr>
            <w:tcW w:w="1255" w:type="pct"/>
            <w:shd w:val="clear" w:color="auto" w:fill="auto"/>
          </w:tcPr>
          <w:p w14:paraId="4182D049"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df</w:t>
            </w:r>
          </w:p>
        </w:tc>
        <w:tc>
          <w:tcPr>
            <w:tcW w:w="1146" w:type="pct"/>
            <w:shd w:val="clear" w:color="auto" w:fill="auto"/>
          </w:tcPr>
          <w:p w14:paraId="527D57D0"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5</w:t>
            </w:r>
          </w:p>
        </w:tc>
        <w:tc>
          <w:tcPr>
            <w:tcW w:w="998" w:type="pct"/>
            <w:shd w:val="clear" w:color="auto" w:fill="auto"/>
          </w:tcPr>
          <w:p w14:paraId="2D9EA87F"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5</w:t>
            </w:r>
          </w:p>
        </w:tc>
        <w:tc>
          <w:tcPr>
            <w:tcW w:w="801" w:type="pct"/>
            <w:shd w:val="clear" w:color="auto" w:fill="auto"/>
          </w:tcPr>
          <w:p w14:paraId="3AB2D320"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5</w:t>
            </w:r>
          </w:p>
        </w:tc>
        <w:tc>
          <w:tcPr>
            <w:tcW w:w="800" w:type="pct"/>
            <w:shd w:val="clear" w:color="auto" w:fill="auto"/>
          </w:tcPr>
          <w:p w14:paraId="795A34EF"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5</w:t>
            </w:r>
          </w:p>
        </w:tc>
      </w:tr>
      <w:tr w:rsidR="00B96E69" w:rsidRPr="007C2D00" w14:paraId="65371250" w14:textId="77777777" w:rsidTr="0022081C">
        <w:trPr>
          <w:trHeight w:val="131"/>
        </w:trPr>
        <w:tc>
          <w:tcPr>
            <w:tcW w:w="1255" w:type="pct"/>
            <w:shd w:val="clear" w:color="auto" w:fill="auto"/>
          </w:tcPr>
          <w:p w14:paraId="65998FA3"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1146" w:type="pct"/>
            <w:shd w:val="clear" w:color="auto" w:fill="auto"/>
          </w:tcPr>
          <w:p w14:paraId="4F285241"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998" w:type="pct"/>
            <w:shd w:val="clear" w:color="auto" w:fill="auto"/>
          </w:tcPr>
          <w:p w14:paraId="58E872FC"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1" w:type="pct"/>
            <w:shd w:val="clear" w:color="auto" w:fill="auto"/>
          </w:tcPr>
          <w:p w14:paraId="6890128C"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0" w:type="pct"/>
            <w:shd w:val="clear" w:color="auto" w:fill="auto"/>
          </w:tcPr>
          <w:p w14:paraId="7A247F5D"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r>
      <w:tr w:rsidR="00B96E69" w:rsidRPr="007C2D00" w14:paraId="04243761" w14:textId="77777777" w:rsidTr="0022081C">
        <w:trPr>
          <w:trHeight w:val="122"/>
        </w:trPr>
        <w:tc>
          <w:tcPr>
            <w:tcW w:w="1255" w:type="pct"/>
            <w:shd w:val="clear" w:color="auto" w:fill="auto"/>
          </w:tcPr>
          <w:p w14:paraId="0CC666E6"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b/>
                <w:sz w:val="24"/>
                <w:szCs w:val="24"/>
                <w:lang w:val="en-GB"/>
              </w:rPr>
              <w:lastRenderedPageBreak/>
              <w:t>Model 4</w:t>
            </w:r>
          </w:p>
        </w:tc>
        <w:tc>
          <w:tcPr>
            <w:tcW w:w="1146" w:type="pct"/>
            <w:shd w:val="clear" w:color="auto" w:fill="auto"/>
          </w:tcPr>
          <w:p w14:paraId="3266453F"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998" w:type="pct"/>
            <w:shd w:val="clear" w:color="auto" w:fill="auto"/>
          </w:tcPr>
          <w:p w14:paraId="187B4480"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1" w:type="pct"/>
            <w:shd w:val="clear" w:color="auto" w:fill="auto"/>
          </w:tcPr>
          <w:p w14:paraId="4BFFA855"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0" w:type="pct"/>
            <w:shd w:val="clear" w:color="auto" w:fill="auto"/>
          </w:tcPr>
          <w:p w14:paraId="29E9A9CF"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r>
      <w:tr w:rsidR="00B96E69" w:rsidRPr="007C2D00" w14:paraId="1B24F31F" w14:textId="77777777" w:rsidTr="0022081C">
        <w:trPr>
          <w:trHeight w:val="117"/>
        </w:trPr>
        <w:tc>
          <w:tcPr>
            <w:tcW w:w="1255" w:type="pct"/>
            <w:shd w:val="clear" w:color="auto" w:fill="auto"/>
          </w:tcPr>
          <w:p w14:paraId="7C6D3B28"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Intercept</w:t>
            </w:r>
          </w:p>
        </w:tc>
        <w:tc>
          <w:tcPr>
            <w:tcW w:w="1146" w:type="pct"/>
            <w:shd w:val="clear" w:color="auto" w:fill="auto"/>
          </w:tcPr>
          <w:p w14:paraId="05837335"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20.70</w:t>
            </w:r>
            <w:r w:rsidRPr="007C2D00">
              <w:rPr>
                <w:rFonts w:asciiTheme="majorBidi" w:eastAsia="Times New Roman" w:hAnsiTheme="majorBidi" w:cstheme="majorBidi"/>
                <w:sz w:val="24"/>
                <w:szCs w:val="24"/>
                <w:vertAlign w:val="superscript"/>
                <w:lang w:val="en-GB"/>
              </w:rPr>
              <w:t>***</w:t>
            </w:r>
          </w:p>
        </w:tc>
        <w:tc>
          <w:tcPr>
            <w:tcW w:w="998" w:type="pct"/>
            <w:shd w:val="clear" w:color="auto" w:fill="auto"/>
          </w:tcPr>
          <w:p w14:paraId="1EE76D88"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7.56</w:t>
            </w:r>
            <w:r w:rsidRPr="007C2D00">
              <w:rPr>
                <w:rFonts w:asciiTheme="majorBidi" w:eastAsia="Times New Roman" w:hAnsiTheme="majorBidi" w:cstheme="majorBidi"/>
                <w:sz w:val="24"/>
                <w:szCs w:val="24"/>
                <w:vertAlign w:val="superscript"/>
                <w:lang w:val="en-GB"/>
              </w:rPr>
              <w:t>***</w:t>
            </w:r>
          </w:p>
        </w:tc>
        <w:tc>
          <w:tcPr>
            <w:tcW w:w="801" w:type="pct"/>
            <w:shd w:val="clear" w:color="auto" w:fill="auto"/>
          </w:tcPr>
          <w:p w14:paraId="2F61B381"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12.28</w:t>
            </w:r>
            <w:r w:rsidRPr="007C2D00">
              <w:rPr>
                <w:rFonts w:asciiTheme="majorBidi" w:eastAsia="Times New Roman" w:hAnsiTheme="majorBidi" w:cstheme="majorBidi"/>
                <w:b/>
                <w:sz w:val="24"/>
                <w:szCs w:val="24"/>
                <w:vertAlign w:val="superscript"/>
                <w:lang w:val="en-GB"/>
              </w:rPr>
              <w:t>***</w:t>
            </w:r>
          </w:p>
        </w:tc>
        <w:tc>
          <w:tcPr>
            <w:tcW w:w="800" w:type="pct"/>
            <w:shd w:val="clear" w:color="auto" w:fill="auto"/>
          </w:tcPr>
          <w:p w14:paraId="52301F13"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2.95</w:t>
            </w:r>
            <w:r w:rsidRPr="007C2D00">
              <w:rPr>
                <w:rFonts w:asciiTheme="majorBidi" w:eastAsia="Times New Roman" w:hAnsiTheme="majorBidi" w:cstheme="majorBidi"/>
                <w:sz w:val="24"/>
                <w:szCs w:val="24"/>
                <w:vertAlign w:val="superscript"/>
                <w:lang w:val="en-GB"/>
              </w:rPr>
              <w:t>***</w:t>
            </w:r>
          </w:p>
        </w:tc>
      </w:tr>
      <w:tr w:rsidR="00B96E69" w:rsidRPr="007C2D00" w14:paraId="2091C2CD" w14:textId="77777777" w:rsidTr="0022081C">
        <w:trPr>
          <w:trHeight w:val="117"/>
        </w:trPr>
        <w:tc>
          <w:tcPr>
            <w:tcW w:w="1255" w:type="pct"/>
            <w:shd w:val="clear" w:color="auto" w:fill="auto"/>
          </w:tcPr>
          <w:p w14:paraId="738FB038"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Group</w:t>
            </w:r>
          </w:p>
        </w:tc>
        <w:tc>
          <w:tcPr>
            <w:tcW w:w="1146" w:type="pct"/>
            <w:shd w:val="clear" w:color="auto" w:fill="auto"/>
          </w:tcPr>
          <w:p w14:paraId="6A684AE1"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99</w:t>
            </w:r>
          </w:p>
        </w:tc>
        <w:tc>
          <w:tcPr>
            <w:tcW w:w="998" w:type="pct"/>
            <w:shd w:val="clear" w:color="auto" w:fill="auto"/>
          </w:tcPr>
          <w:p w14:paraId="3E0D815D"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41</w:t>
            </w:r>
            <w:r w:rsidRPr="007C2D00">
              <w:rPr>
                <w:rFonts w:asciiTheme="majorBidi" w:eastAsia="Times New Roman" w:hAnsiTheme="majorBidi" w:cstheme="majorBidi"/>
                <w:sz w:val="24"/>
                <w:szCs w:val="24"/>
                <w:vertAlign w:val="superscript"/>
                <w:lang w:val="en-GB"/>
              </w:rPr>
              <w:t>***</w:t>
            </w:r>
          </w:p>
        </w:tc>
        <w:tc>
          <w:tcPr>
            <w:tcW w:w="801" w:type="pct"/>
            <w:shd w:val="clear" w:color="auto" w:fill="auto"/>
          </w:tcPr>
          <w:p w14:paraId="2728AEA5"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93</w:t>
            </w:r>
            <w:r w:rsidRPr="007C2D00">
              <w:rPr>
                <w:rFonts w:asciiTheme="majorBidi" w:eastAsia="Times New Roman" w:hAnsiTheme="majorBidi" w:cstheme="majorBidi"/>
                <w:sz w:val="24"/>
                <w:szCs w:val="24"/>
                <w:vertAlign w:val="superscript"/>
                <w:lang w:val="en-GB"/>
              </w:rPr>
              <w:t>**</w:t>
            </w:r>
          </w:p>
        </w:tc>
        <w:tc>
          <w:tcPr>
            <w:tcW w:w="800" w:type="pct"/>
            <w:shd w:val="clear" w:color="auto" w:fill="auto"/>
          </w:tcPr>
          <w:p w14:paraId="5EC0ABF5"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31</w:t>
            </w:r>
            <w:r w:rsidRPr="007C2D00">
              <w:rPr>
                <w:rFonts w:asciiTheme="majorBidi" w:eastAsia="Times New Roman" w:hAnsiTheme="majorBidi" w:cstheme="majorBidi"/>
                <w:sz w:val="24"/>
                <w:szCs w:val="24"/>
                <w:vertAlign w:val="superscript"/>
                <w:lang w:val="en-GB"/>
              </w:rPr>
              <w:t>***</w:t>
            </w:r>
          </w:p>
        </w:tc>
      </w:tr>
      <w:tr w:rsidR="00B96E69" w:rsidRPr="007C2D00" w14:paraId="57A69B6A" w14:textId="77777777" w:rsidTr="0022081C">
        <w:trPr>
          <w:trHeight w:val="120"/>
        </w:trPr>
        <w:tc>
          <w:tcPr>
            <w:tcW w:w="1255" w:type="pct"/>
            <w:shd w:val="clear" w:color="auto" w:fill="auto"/>
          </w:tcPr>
          <w:p w14:paraId="12EB026D"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Age(linear)</w:t>
            </w:r>
          </w:p>
        </w:tc>
        <w:tc>
          <w:tcPr>
            <w:tcW w:w="1146" w:type="pct"/>
            <w:shd w:val="clear" w:color="auto" w:fill="auto"/>
          </w:tcPr>
          <w:p w14:paraId="5CC8BBCE"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22</w:t>
            </w:r>
          </w:p>
        </w:tc>
        <w:tc>
          <w:tcPr>
            <w:tcW w:w="998" w:type="pct"/>
            <w:shd w:val="clear" w:color="auto" w:fill="auto"/>
          </w:tcPr>
          <w:p w14:paraId="1BD9AE1F"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81</w:t>
            </w:r>
            <w:r w:rsidRPr="007C2D00">
              <w:rPr>
                <w:rFonts w:asciiTheme="majorBidi" w:eastAsia="Times New Roman" w:hAnsiTheme="majorBidi" w:cstheme="majorBidi"/>
                <w:sz w:val="24"/>
                <w:szCs w:val="24"/>
                <w:vertAlign w:val="superscript"/>
                <w:lang w:val="en-GB"/>
              </w:rPr>
              <w:t>***</w:t>
            </w:r>
          </w:p>
        </w:tc>
        <w:tc>
          <w:tcPr>
            <w:tcW w:w="801" w:type="pct"/>
            <w:shd w:val="clear" w:color="auto" w:fill="auto"/>
          </w:tcPr>
          <w:p w14:paraId="08F99E67"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1.25</w:t>
            </w:r>
            <w:r w:rsidRPr="007C2D00">
              <w:rPr>
                <w:rFonts w:asciiTheme="majorBidi" w:eastAsia="Times New Roman" w:hAnsiTheme="majorBidi" w:cstheme="majorBidi"/>
                <w:b/>
                <w:sz w:val="24"/>
                <w:szCs w:val="24"/>
                <w:vertAlign w:val="superscript"/>
                <w:lang w:val="en-GB"/>
              </w:rPr>
              <w:t>***</w:t>
            </w:r>
          </w:p>
        </w:tc>
        <w:tc>
          <w:tcPr>
            <w:tcW w:w="800" w:type="pct"/>
            <w:shd w:val="clear" w:color="auto" w:fill="auto"/>
          </w:tcPr>
          <w:p w14:paraId="6B3E7F4D"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80</w:t>
            </w:r>
            <w:r w:rsidRPr="007C2D00">
              <w:rPr>
                <w:rFonts w:asciiTheme="majorBidi" w:eastAsia="Times New Roman" w:hAnsiTheme="majorBidi" w:cstheme="majorBidi"/>
                <w:sz w:val="24"/>
                <w:szCs w:val="24"/>
                <w:vertAlign w:val="superscript"/>
                <w:lang w:val="en-GB"/>
              </w:rPr>
              <w:t>***</w:t>
            </w:r>
          </w:p>
        </w:tc>
      </w:tr>
      <w:tr w:rsidR="00B96E69" w:rsidRPr="007C2D00" w14:paraId="1AC622D9" w14:textId="77777777" w:rsidTr="0022081C">
        <w:trPr>
          <w:trHeight w:val="165"/>
        </w:trPr>
        <w:tc>
          <w:tcPr>
            <w:tcW w:w="1255" w:type="pct"/>
            <w:shd w:val="clear" w:color="auto" w:fill="auto"/>
          </w:tcPr>
          <w:p w14:paraId="2DA527D2"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Age(quadratic)</w:t>
            </w:r>
          </w:p>
        </w:tc>
        <w:tc>
          <w:tcPr>
            <w:tcW w:w="1146" w:type="pct"/>
            <w:shd w:val="clear" w:color="auto" w:fill="auto"/>
          </w:tcPr>
          <w:p w14:paraId="33F575DC"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02</w:t>
            </w:r>
          </w:p>
        </w:tc>
        <w:tc>
          <w:tcPr>
            <w:tcW w:w="998" w:type="pct"/>
            <w:shd w:val="clear" w:color="auto" w:fill="auto"/>
          </w:tcPr>
          <w:p w14:paraId="6AB75934"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08</w:t>
            </w:r>
            <w:r w:rsidRPr="007C2D00">
              <w:rPr>
                <w:rFonts w:asciiTheme="majorBidi" w:eastAsia="Times New Roman" w:hAnsiTheme="majorBidi" w:cstheme="majorBidi"/>
                <w:sz w:val="24"/>
                <w:szCs w:val="24"/>
                <w:vertAlign w:val="superscript"/>
                <w:lang w:val="en-GB"/>
              </w:rPr>
              <w:t>*</w:t>
            </w:r>
          </w:p>
        </w:tc>
        <w:tc>
          <w:tcPr>
            <w:tcW w:w="801" w:type="pct"/>
            <w:shd w:val="clear" w:color="auto" w:fill="auto"/>
          </w:tcPr>
          <w:p w14:paraId="16E60964"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16</w:t>
            </w:r>
            <w:r w:rsidRPr="007C2D00">
              <w:rPr>
                <w:rFonts w:asciiTheme="majorBidi" w:eastAsia="Times New Roman" w:hAnsiTheme="majorBidi" w:cstheme="majorBidi"/>
                <w:b/>
                <w:sz w:val="24"/>
                <w:szCs w:val="24"/>
                <w:vertAlign w:val="superscript"/>
                <w:lang w:val="en-GB"/>
              </w:rPr>
              <w:t>***</w:t>
            </w:r>
          </w:p>
        </w:tc>
        <w:tc>
          <w:tcPr>
            <w:tcW w:w="800" w:type="pct"/>
            <w:shd w:val="clear" w:color="auto" w:fill="auto"/>
          </w:tcPr>
          <w:p w14:paraId="12031194"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0</w:t>
            </w:r>
            <w:r w:rsidRPr="007C2D00">
              <w:rPr>
                <w:rFonts w:asciiTheme="majorBidi" w:eastAsia="Times New Roman" w:hAnsiTheme="majorBidi" w:cstheme="majorBidi"/>
                <w:sz w:val="24"/>
                <w:szCs w:val="24"/>
                <w:vertAlign w:val="superscript"/>
                <w:lang w:val="en-GB"/>
              </w:rPr>
              <w:t>***</w:t>
            </w:r>
          </w:p>
        </w:tc>
      </w:tr>
      <w:tr w:rsidR="00B96E69" w:rsidRPr="007C2D00" w14:paraId="5FA408F5" w14:textId="77777777" w:rsidTr="0022081C">
        <w:trPr>
          <w:trHeight w:val="203"/>
        </w:trPr>
        <w:tc>
          <w:tcPr>
            <w:tcW w:w="1255" w:type="pct"/>
            <w:shd w:val="clear" w:color="auto" w:fill="auto"/>
          </w:tcPr>
          <w:p w14:paraId="3E33AEA2"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AIC/</w:t>
            </w:r>
          </w:p>
          <w:p w14:paraId="5FBF417C"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BIC</w:t>
            </w:r>
          </w:p>
        </w:tc>
        <w:tc>
          <w:tcPr>
            <w:tcW w:w="1146" w:type="pct"/>
            <w:shd w:val="clear" w:color="auto" w:fill="auto"/>
          </w:tcPr>
          <w:p w14:paraId="47401A92"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4762.90/</w:t>
            </w:r>
          </w:p>
          <w:p w14:paraId="01483BCB"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4772.28</w:t>
            </w:r>
          </w:p>
        </w:tc>
        <w:tc>
          <w:tcPr>
            <w:tcW w:w="998" w:type="pct"/>
            <w:shd w:val="clear" w:color="auto" w:fill="auto"/>
          </w:tcPr>
          <w:p w14:paraId="4B2A8BAD"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970.55/</w:t>
            </w:r>
          </w:p>
          <w:p w14:paraId="3A3D36C7"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979.94</w:t>
            </w:r>
          </w:p>
        </w:tc>
        <w:tc>
          <w:tcPr>
            <w:tcW w:w="801" w:type="pct"/>
            <w:shd w:val="clear" w:color="auto" w:fill="auto"/>
          </w:tcPr>
          <w:p w14:paraId="596B47CF"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3741.23/3750.60</w:t>
            </w:r>
          </w:p>
        </w:tc>
        <w:tc>
          <w:tcPr>
            <w:tcW w:w="800" w:type="pct"/>
            <w:shd w:val="clear" w:color="auto" w:fill="auto"/>
          </w:tcPr>
          <w:p w14:paraId="03AEB009"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562.70/3572.07</w:t>
            </w:r>
          </w:p>
        </w:tc>
      </w:tr>
      <w:tr w:rsidR="00B96E69" w:rsidRPr="007C2D00" w14:paraId="21A34014" w14:textId="77777777" w:rsidTr="0022081C">
        <w:trPr>
          <w:trHeight w:val="136"/>
        </w:trPr>
        <w:tc>
          <w:tcPr>
            <w:tcW w:w="1255" w:type="pct"/>
            <w:shd w:val="clear" w:color="auto" w:fill="auto"/>
          </w:tcPr>
          <w:p w14:paraId="32F887FB"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df</w:t>
            </w:r>
          </w:p>
        </w:tc>
        <w:tc>
          <w:tcPr>
            <w:tcW w:w="1146" w:type="pct"/>
            <w:shd w:val="clear" w:color="auto" w:fill="auto"/>
          </w:tcPr>
          <w:p w14:paraId="03856E05"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6</w:t>
            </w:r>
          </w:p>
        </w:tc>
        <w:tc>
          <w:tcPr>
            <w:tcW w:w="998" w:type="pct"/>
            <w:shd w:val="clear" w:color="auto" w:fill="auto"/>
          </w:tcPr>
          <w:p w14:paraId="30DA7462"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6</w:t>
            </w:r>
          </w:p>
        </w:tc>
        <w:tc>
          <w:tcPr>
            <w:tcW w:w="801" w:type="pct"/>
            <w:shd w:val="clear" w:color="auto" w:fill="auto"/>
          </w:tcPr>
          <w:p w14:paraId="47AFA0C7"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6</w:t>
            </w:r>
          </w:p>
        </w:tc>
        <w:tc>
          <w:tcPr>
            <w:tcW w:w="800" w:type="pct"/>
            <w:shd w:val="clear" w:color="auto" w:fill="auto"/>
          </w:tcPr>
          <w:p w14:paraId="37B7CF94"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6</w:t>
            </w:r>
          </w:p>
        </w:tc>
      </w:tr>
      <w:tr w:rsidR="00B96E69" w:rsidRPr="007C2D00" w14:paraId="1219E68D" w14:textId="77777777" w:rsidTr="0022081C">
        <w:trPr>
          <w:trHeight w:val="136"/>
        </w:trPr>
        <w:tc>
          <w:tcPr>
            <w:tcW w:w="1255" w:type="pct"/>
            <w:shd w:val="clear" w:color="auto" w:fill="auto"/>
          </w:tcPr>
          <w:p w14:paraId="0EDDF48B"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1146" w:type="pct"/>
            <w:shd w:val="clear" w:color="auto" w:fill="auto"/>
          </w:tcPr>
          <w:p w14:paraId="73FB3197"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998" w:type="pct"/>
            <w:shd w:val="clear" w:color="auto" w:fill="auto"/>
          </w:tcPr>
          <w:p w14:paraId="06AA576F"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1" w:type="pct"/>
            <w:shd w:val="clear" w:color="auto" w:fill="auto"/>
          </w:tcPr>
          <w:p w14:paraId="4FE8EE40"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0" w:type="pct"/>
            <w:shd w:val="clear" w:color="auto" w:fill="auto"/>
          </w:tcPr>
          <w:p w14:paraId="3608FE8B"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r>
      <w:tr w:rsidR="00B96E69" w:rsidRPr="007C2D00" w14:paraId="08A5A83A" w14:textId="77777777" w:rsidTr="0022081C">
        <w:trPr>
          <w:trHeight w:val="149"/>
        </w:trPr>
        <w:tc>
          <w:tcPr>
            <w:tcW w:w="1255" w:type="pct"/>
            <w:shd w:val="clear" w:color="auto" w:fill="auto"/>
          </w:tcPr>
          <w:p w14:paraId="06AE70B7"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b/>
                <w:sz w:val="24"/>
                <w:szCs w:val="24"/>
                <w:lang w:val="en-GB"/>
              </w:rPr>
              <w:t>Model 5</w:t>
            </w:r>
          </w:p>
        </w:tc>
        <w:tc>
          <w:tcPr>
            <w:tcW w:w="1146" w:type="pct"/>
            <w:shd w:val="clear" w:color="auto" w:fill="auto"/>
          </w:tcPr>
          <w:p w14:paraId="6D26C683"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998" w:type="pct"/>
            <w:shd w:val="clear" w:color="auto" w:fill="auto"/>
          </w:tcPr>
          <w:p w14:paraId="039A8BFA"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1" w:type="pct"/>
            <w:shd w:val="clear" w:color="auto" w:fill="auto"/>
          </w:tcPr>
          <w:p w14:paraId="5AF89703"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0" w:type="pct"/>
            <w:shd w:val="clear" w:color="auto" w:fill="auto"/>
          </w:tcPr>
          <w:p w14:paraId="0DC639D7"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r>
      <w:tr w:rsidR="00B96E69" w:rsidRPr="007C2D00" w14:paraId="4A26568D" w14:textId="77777777" w:rsidTr="0022081C">
        <w:trPr>
          <w:trHeight w:val="136"/>
        </w:trPr>
        <w:tc>
          <w:tcPr>
            <w:tcW w:w="1255" w:type="pct"/>
            <w:shd w:val="clear" w:color="auto" w:fill="auto"/>
          </w:tcPr>
          <w:p w14:paraId="5633789C"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Intercept</w:t>
            </w:r>
          </w:p>
        </w:tc>
        <w:tc>
          <w:tcPr>
            <w:tcW w:w="1146" w:type="pct"/>
            <w:shd w:val="clear" w:color="auto" w:fill="auto"/>
          </w:tcPr>
          <w:p w14:paraId="0FA6D3B7"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21.07</w:t>
            </w:r>
            <w:r w:rsidRPr="007C2D00">
              <w:rPr>
                <w:rFonts w:asciiTheme="majorBidi" w:eastAsia="Times New Roman" w:hAnsiTheme="majorBidi" w:cstheme="majorBidi"/>
                <w:sz w:val="24"/>
                <w:szCs w:val="24"/>
                <w:vertAlign w:val="superscript"/>
                <w:lang w:val="en-GB"/>
              </w:rPr>
              <w:t>***</w:t>
            </w:r>
          </w:p>
        </w:tc>
        <w:tc>
          <w:tcPr>
            <w:tcW w:w="998" w:type="pct"/>
            <w:shd w:val="clear" w:color="auto" w:fill="auto"/>
          </w:tcPr>
          <w:p w14:paraId="0E14BB32"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8.28</w:t>
            </w:r>
            <w:r w:rsidRPr="007C2D00">
              <w:rPr>
                <w:rFonts w:asciiTheme="majorBidi" w:eastAsia="Times New Roman" w:hAnsiTheme="majorBidi" w:cstheme="majorBidi"/>
                <w:sz w:val="24"/>
                <w:szCs w:val="24"/>
                <w:vertAlign w:val="superscript"/>
                <w:lang w:val="en-GB"/>
              </w:rPr>
              <w:t>***</w:t>
            </w:r>
          </w:p>
        </w:tc>
        <w:tc>
          <w:tcPr>
            <w:tcW w:w="801" w:type="pct"/>
            <w:shd w:val="clear" w:color="auto" w:fill="auto"/>
          </w:tcPr>
          <w:p w14:paraId="4C5E2AFB"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2.13</w:t>
            </w:r>
            <w:r w:rsidRPr="007C2D00">
              <w:rPr>
                <w:rFonts w:asciiTheme="majorBidi" w:eastAsia="Times New Roman" w:hAnsiTheme="majorBidi" w:cstheme="majorBidi"/>
                <w:sz w:val="24"/>
                <w:szCs w:val="24"/>
                <w:vertAlign w:val="superscript"/>
                <w:lang w:val="en-GB"/>
              </w:rPr>
              <w:t>***</w:t>
            </w:r>
          </w:p>
        </w:tc>
        <w:tc>
          <w:tcPr>
            <w:tcW w:w="800" w:type="pct"/>
            <w:shd w:val="clear" w:color="auto" w:fill="auto"/>
          </w:tcPr>
          <w:p w14:paraId="53A3B367"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2.50</w:t>
            </w:r>
            <w:r w:rsidRPr="007C2D00">
              <w:rPr>
                <w:rFonts w:asciiTheme="majorBidi" w:eastAsia="Times New Roman" w:hAnsiTheme="majorBidi" w:cstheme="majorBidi"/>
                <w:sz w:val="24"/>
                <w:szCs w:val="24"/>
                <w:vertAlign w:val="superscript"/>
                <w:lang w:val="en-GB"/>
              </w:rPr>
              <w:t>***</w:t>
            </w:r>
          </w:p>
        </w:tc>
      </w:tr>
      <w:tr w:rsidR="00B96E69" w:rsidRPr="007C2D00" w14:paraId="37DF8BAB" w14:textId="77777777" w:rsidTr="0022081C">
        <w:trPr>
          <w:trHeight w:val="90"/>
        </w:trPr>
        <w:tc>
          <w:tcPr>
            <w:tcW w:w="1255" w:type="pct"/>
            <w:shd w:val="clear" w:color="auto" w:fill="auto"/>
          </w:tcPr>
          <w:p w14:paraId="3BD33AC9"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Group</w:t>
            </w:r>
          </w:p>
        </w:tc>
        <w:tc>
          <w:tcPr>
            <w:tcW w:w="1146" w:type="pct"/>
            <w:shd w:val="clear" w:color="auto" w:fill="auto"/>
          </w:tcPr>
          <w:p w14:paraId="31830983"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02</w:t>
            </w:r>
          </w:p>
        </w:tc>
        <w:tc>
          <w:tcPr>
            <w:tcW w:w="998" w:type="pct"/>
            <w:shd w:val="clear" w:color="auto" w:fill="auto"/>
          </w:tcPr>
          <w:p w14:paraId="0B10ADED"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5</w:t>
            </w:r>
            <w:r w:rsidRPr="007C2D00">
              <w:rPr>
                <w:rFonts w:asciiTheme="majorBidi" w:eastAsia="Times New Roman" w:hAnsiTheme="majorBidi" w:cstheme="majorBidi"/>
                <w:sz w:val="24"/>
                <w:szCs w:val="24"/>
                <w:vertAlign w:val="superscript"/>
                <w:lang w:val="en-GB"/>
              </w:rPr>
              <w:t>***</w:t>
            </w:r>
          </w:p>
        </w:tc>
        <w:tc>
          <w:tcPr>
            <w:tcW w:w="801" w:type="pct"/>
            <w:shd w:val="clear" w:color="auto" w:fill="auto"/>
          </w:tcPr>
          <w:p w14:paraId="19ED0D94"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94</w:t>
            </w:r>
            <w:r w:rsidRPr="007C2D00">
              <w:rPr>
                <w:rFonts w:asciiTheme="majorBidi" w:eastAsia="Times New Roman" w:hAnsiTheme="majorBidi" w:cstheme="majorBidi"/>
                <w:sz w:val="24"/>
                <w:szCs w:val="24"/>
                <w:vertAlign w:val="superscript"/>
                <w:lang w:val="en-GB"/>
              </w:rPr>
              <w:t>**</w:t>
            </w:r>
          </w:p>
        </w:tc>
        <w:tc>
          <w:tcPr>
            <w:tcW w:w="800" w:type="pct"/>
            <w:shd w:val="clear" w:color="auto" w:fill="auto"/>
          </w:tcPr>
          <w:p w14:paraId="362EAE40"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34</w:t>
            </w:r>
            <w:r w:rsidRPr="007C2D00">
              <w:rPr>
                <w:rFonts w:asciiTheme="majorBidi" w:eastAsia="Times New Roman" w:hAnsiTheme="majorBidi" w:cstheme="majorBidi"/>
                <w:sz w:val="24"/>
                <w:szCs w:val="24"/>
                <w:vertAlign w:val="superscript"/>
                <w:lang w:val="en-GB"/>
              </w:rPr>
              <w:t>***</w:t>
            </w:r>
          </w:p>
        </w:tc>
      </w:tr>
      <w:tr w:rsidR="00B96E69" w:rsidRPr="007C2D00" w14:paraId="03B550F7" w14:textId="77777777" w:rsidTr="0022081C">
        <w:trPr>
          <w:trHeight w:val="126"/>
        </w:trPr>
        <w:tc>
          <w:tcPr>
            <w:tcW w:w="1255" w:type="pct"/>
            <w:shd w:val="clear" w:color="auto" w:fill="auto"/>
          </w:tcPr>
          <w:p w14:paraId="15FDDE5D"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Age(linear)</w:t>
            </w:r>
          </w:p>
        </w:tc>
        <w:tc>
          <w:tcPr>
            <w:tcW w:w="1146" w:type="pct"/>
            <w:shd w:val="clear" w:color="auto" w:fill="auto"/>
          </w:tcPr>
          <w:p w14:paraId="474854F3"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76</w:t>
            </w:r>
          </w:p>
        </w:tc>
        <w:tc>
          <w:tcPr>
            <w:tcW w:w="998" w:type="pct"/>
            <w:shd w:val="clear" w:color="auto" w:fill="auto"/>
          </w:tcPr>
          <w:p w14:paraId="3CEFCCD6"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84</w:t>
            </w:r>
            <w:r w:rsidRPr="007C2D00">
              <w:rPr>
                <w:rFonts w:asciiTheme="majorBidi" w:eastAsia="Times New Roman" w:hAnsiTheme="majorBidi" w:cstheme="majorBidi"/>
                <w:sz w:val="24"/>
                <w:szCs w:val="24"/>
                <w:vertAlign w:val="superscript"/>
                <w:lang w:val="en-GB"/>
              </w:rPr>
              <w:t>***</w:t>
            </w:r>
          </w:p>
        </w:tc>
        <w:tc>
          <w:tcPr>
            <w:tcW w:w="801" w:type="pct"/>
            <w:shd w:val="clear" w:color="auto" w:fill="auto"/>
          </w:tcPr>
          <w:p w14:paraId="5692106C"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47</w:t>
            </w:r>
            <w:r w:rsidRPr="007C2D00">
              <w:rPr>
                <w:rFonts w:asciiTheme="majorBidi" w:eastAsia="Times New Roman" w:hAnsiTheme="majorBidi" w:cstheme="majorBidi"/>
                <w:sz w:val="24"/>
                <w:szCs w:val="24"/>
                <w:vertAlign w:val="superscript"/>
                <w:lang w:val="en-GB"/>
              </w:rPr>
              <w:t>**</w:t>
            </w:r>
          </w:p>
        </w:tc>
        <w:tc>
          <w:tcPr>
            <w:tcW w:w="800" w:type="pct"/>
            <w:shd w:val="clear" w:color="auto" w:fill="auto"/>
          </w:tcPr>
          <w:p w14:paraId="3C8CE18A"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46</w:t>
            </w:r>
            <w:r w:rsidRPr="007C2D00">
              <w:rPr>
                <w:rFonts w:asciiTheme="majorBidi" w:eastAsia="Times New Roman" w:hAnsiTheme="majorBidi" w:cstheme="majorBidi"/>
                <w:sz w:val="24"/>
                <w:szCs w:val="24"/>
                <w:vertAlign w:val="superscript"/>
                <w:lang w:val="en-GB"/>
              </w:rPr>
              <w:t>***</w:t>
            </w:r>
          </w:p>
        </w:tc>
      </w:tr>
      <w:tr w:rsidR="00B96E69" w:rsidRPr="007C2D00" w14:paraId="7EE62D46" w14:textId="77777777" w:rsidTr="0022081C">
        <w:trPr>
          <w:trHeight w:val="150"/>
        </w:trPr>
        <w:tc>
          <w:tcPr>
            <w:tcW w:w="1255" w:type="pct"/>
            <w:shd w:val="clear" w:color="auto" w:fill="auto"/>
          </w:tcPr>
          <w:p w14:paraId="5DEFC16F"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Age(quadratic)</w:t>
            </w:r>
          </w:p>
        </w:tc>
        <w:tc>
          <w:tcPr>
            <w:tcW w:w="1146" w:type="pct"/>
            <w:shd w:val="clear" w:color="auto" w:fill="auto"/>
          </w:tcPr>
          <w:p w14:paraId="51DCB7E2"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6</w:t>
            </w:r>
          </w:p>
        </w:tc>
        <w:tc>
          <w:tcPr>
            <w:tcW w:w="998" w:type="pct"/>
            <w:shd w:val="clear" w:color="auto" w:fill="auto"/>
          </w:tcPr>
          <w:p w14:paraId="1B873CE9"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44</w:t>
            </w:r>
            <w:r w:rsidRPr="007C2D00">
              <w:rPr>
                <w:rFonts w:asciiTheme="majorBidi" w:eastAsia="Times New Roman" w:hAnsiTheme="majorBidi" w:cstheme="majorBidi"/>
                <w:sz w:val="24"/>
                <w:szCs w:val="24"/>
                <w:vertAlign w:val="superscript"/>
                <w:lang w:val="en-GB"/>
              </w:rPr>
              <w:t>**</w:t>
            </w:r>
          </w:p>
        </w:tc>
        <w:tc>
          <w:tcPr>
            <w:tcW w:w="801" w:type="pct"/>
            <w:shd w:val="clear" w:color="auto" w:fill="auto"/>
          </w:tcPr>
          <w:p w14:paraId="2E386806"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24</w:t>
            </w:r>
          </w:p>
        </w:tc>
        <w:tc>
          <w:tcPr>
            <w:tcW w:w="800" w:type="pct"/>
            <w:shd w:val="clear" w:color="auto" w:fill="auto"/>
          </w:tcPr>
          <w:p w14:paraId="44FB7C8E"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3</w:t>
            </w:r>
            <w:r w:rsidRPr="007C2D00">
              <w:rPr>
                <w:rFonts w:asciiTheme="majorBidi" w:eastAsia="Times New Roman" w:hAnsiTheme="majorBidi" w:cstheme="majorBidi"/>
                <w:sz w:val="24"/>
                <w:szCs w:val="24"/>
                <w:vertAlign w:val="superscript"/>
                <w:lang w:val="en-GB"/>
              </w:rPr>
              <w:t>*</w:t>
            </w:r>
          </w:p>
        </w:tc>
      </w:tr>
      <w:tr w:rsidR="00B96E69" w:rsidRPr="007C2D00" w14:paraId="14AD8796" w14:textId="77777777" w:rsidTr="0022081C">
        <w:trPr>
          <w:trHeight w:val="150"/>
        </w:trPr>
        <w:tc>
          <w:tcPr>
            <w:tcW w:w="1255" w:type="pct"/>
            <w:shd w:val="clear" w:color="auto" w:fill="auto"/>
          </w:tcPr>
          <w:p w14:paraId="5F63C087"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Age(cubic)</w:t>
            </w:r>
          </w:p>
        </w:tc>
        <w:tc>
          <w:tcPr>
            <w:tcW w:w="1146" w:type="pct"/>
            <w:shd w:val="clear" w:color="auto" w:fill="auto"/>
          </w:tcPr>
          <w:p w14:paraId="10DDDCAE"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02</w:t>
            </w:r>
          </w:p>
        </w:tc>
        <w:tc>
          <w:tcPr>
            <w:tcW w:w="998" w:type="pct"/>
            <w:shd w:val="clear" w:color="auto" w:fill="auto"/>
          </w:tcPr>
          <w:p w14:paraId="2A67A653"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03</w:t>
            </w:r>
            <w:r w:rsidRPr="007C2D00">
              <w:rPr>
                <w:rFonts w:asciiTheme="majorBidi" w:eastAsia="Times New Roman" w:hAnsiTheme="majorBidi" w:cstheme="majorBidi"/>
                <w:sz w:val="24"/>
                <w:szCs w:val="24"/>
                <w:vertAlign w:val="superscript"/>
                <w:lang w:val="en-GB"/>
              </w:rPr>
              <w:t>*</w:t>
            </w:r>
          </w:p>
        </w:tc>
        <w:tc>
          <w:tcPr>
            <w:tcW w:w="801" w:type="pct"/>
            <w:shd w:val="clear" w:color="auto" w:fill="auto"/>
          </w:tcPr>
          <w:p w14:paraId="656490F2"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01</w:t>
            </w:r>
          </w:p>
        </w:tc>
        <w:tc>
          <w:tcPr>
            <w:tcW w:w="800" w:type="pct"/>
            <w:shd w:val="clear" w:color="auto" w:fill="auto"/>
          </w:tcPr>
          <w:p w14:paraId="5E19891A"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02</w:t>
            </w:r>
          </w:p>
        </w:tc>
      </w:tr>
      <w:tr w:rsidR="00B96E69" w:rsidRPr="007C2D00" w14:paraId="24A609A5" w14:textId="77777777" w:rsidTr="0022081C">
        <w:trPr>
          <w:trHeight w:val="136"/>
        </w:trPr>
        <w:tc>
          <w:tcPr>
            <w:tcW w:w="1255" w:type="pct"/>
            <w:shd w:val="clear" w:color="auto" w:fill="auto"/>
          </w:tcPr>
          <w:p w14:paraId="60373080"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AIC/</w:t>
            </w:r>
          </w:p>
          <w:p w14:paraId="404C8261"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BIC</w:t>
            </w:r>
          </w:p>
        </w:tc>
        <w:tc>
          <w:tcPr>
            <w:tcW w:w="1146" w:type="pct"/>
            <w:shd w:val="clear" w:color="auto" w:fill="auto"/>
          </w:tcPr>
          <w:p w14:paraId="5232A1F2"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4767.95/</w:t>
            </w:r>
          </w:p>
          <w:p w14:paraId="7B7BB187"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4777.34</w:t>
            </w:r>
          </w:p>
        </w:tc>
        <w:tc>
          <w:tcPr>
            <w:tcW w:w="998" w:type="pct"/>
            <w:shd w:val="clear" w:color="auto" w:fill="auto"/>
          </w:tcPr>
          <w:p w14:paraId="53568878"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972.26/</w:t>
            </w:r>
          </w:p>
          <w:p w14:paraId="39BE4A52"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981.65</w:t>
            </w:r>
          </w:p>
        </w:tc>
        <w:tc>
          <w:tcPr>
            <w:tcW w:w="801" w:type="pct"/>
            <w:shd w:val="clear" w:color="auto" w:fill="auto"/>
          </w:tcPr>
          <w:p w14:paraId="543606C0"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747.72/3757.08</w:t>
            </w:r>
          </w:p>
        </w:tc>
        <w:tc>
          <w:tcPr>
            <w:tcW w:w="800" w:type="pct"/>
            <w:shd w:val="clear" w:color="auto" w:fill="auto"/>
          </w:tcPr>
          <w:p w14:paraId="37ADE139"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566.58/3575.93</w:t>
            </w:r>
          </w:p>
        </w:tc>
      </w:tr>
      <w:tr w:rsidR="00B96E69" w:rsidRPr="007C2D00" w14:paraId="5A2E9DA5" w14:textId="77777777" w:rsidTr="0022081C">
        <w:trPr>
          <w:trHeight w:val="136"/>
        </w:trPr>
        <w:tc>
          <w:tcPr>
            <w:tcW w:w="1255" w:type="pct"/>
            <w:shd w:val="clear" w:color="auto" w:fill="auto"/>
          </w:tcPr>
          <w:p w14:paraId="10CCD2CA"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df</w:t>
            </w:r>
          </w:p>
        </w:tc>
        <w:tc>
          <w:tcPr>
            <w:tcW w:w="1146" w:type="pct"/>
            <w:shd w:val="clear" w:color="auto" w:fill="auto"/>
          </w:tcPr>
          <w:p w14:paraId="1CBF4CAD"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7</w:t>
            </w:r>
          </w:p>
        </w:tc>
        <w:tc>
          <w:tcPr>
            <w:tcW w:w="998" w:type="pct"/>
            <w:shd w:val="clear" w:color="auto" w:fill="auto"/>
          </w:tcPr>
          <w:p w14:paraId="71ED52A6"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7</w:t>
            </w:r>
          </w:p>
        </w:tc>
        <w:tc>
          <w:tcPr>
            <w:tcW w:w="801" w:type="pct"/>
            <w:shd w:val="clear" w:color="auto" w:fill="auto"/>
          </w:tcPr>
          <w:p w14:paraId="3888A749"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7</w:t>
            </w:r>
          </w:p>
        </w:tc>
        <w:tc>
          <w:tcPr>
            <w:tcW w:w="800" w:type="pct"/>
            <w:shd w:val="clear" w:color="auto" w:fill="auto"/>
          </w:tcPr>
          <w:p w14:paraId="6D867475"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7</w:t>
            </w:r>
          </w:p>
        </w:tc>
      </w:tr>
      <w:tr w:rsidR="00B96E69" w:rsidRPr="007C2D00" w14:paraId="4A3F9CB0" w14:textId="77777777" w:rsidTr="0022081C">
        <w:trPr>
          <w:trHeight w:val="149"/>
        </w:trPr>
        <w:tc>
          <w:tcPr>
            <w:tcW w:w="1255" w:type="pct"/>
            <w:shd w:val="clear" w:color="auto" w:fill="auto"/>
          </w:tcPr>
          <w:p w14:paraId="4962A792" w14:textId="77777777" w:rsidR="00520173" w:rsidRPr="007C2D00" w:rsidRDefault="00520173" w:rsidP="007C2D00">
            <w:pPr>
              <w:spacing w:line="480" w:lineRule="auto"/>
              <w:rPr>
                <w:rFonts w:asciiTheme="majorBidi" w:eastAsia="Times New Roman" w:hAnsiTheme="majorBidi" w:cstheme="majorBidi"/>
                <w:b/>
                <w:sz w:val="24"/>
                <w:szCs w:val="24"/>
                <w:lang w:val="en-GB"/>
              </w:rPr>
            </w:pPr>
          </w:p>
        </w:tc>
        <w:tc>
          <w:tcPr>
            <w:tcW w:w="1146" w:type="pct"/>
            <w:shd w:val="clear" w:color="auto" w:fill="auto"/>
          </w:tcPr>
          <w:p w14:paraId="68C363B4"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998" w:type="pct"/>
            <w:shd w:val="clear" w:color="auto" w:fill="auto"/>
          </w:tcPr>
          <w:p w14:paraId="2AD4DE2A"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1" w:type="pct"/>
            <w:shd w:val="clear" w:color="auto" w:fill="auto"/>
          </w:tcPr>
          <w:p w14:paraId="435BA8B4"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0" w:type="pct"/>
            <w:shd w:val="clear" w:color="auto" w:fill="auto"/>
          </w:tcPr>
          <w:p w14:paraId="2E63EB1E"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r>
      <w:tr w:rsidR="00B96E69" w:rsidRPr="007C2D00" w14:paraId="2089FBD6" w14:textId="77777777" w:rsidTr="0022081C">
        <w:trPr>
          <w:trHeight w:val="270"/>
        </w:trPr>
        <w:tc>
          <w:tcPr>
            <w:tcW w:w="1255" w:type="pct"/>
            <w:shd w:val="clear" w:color="auto" w:fill="auto"/>
          </w:tcPr>
          <w:p w14:paraId="056AEE06"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b/>
                <w:sz w:val="24"/>
                <w:szCs w:val="24"/>
                <w:lang w:val="en-GB"/>
              </w:rPr>
              <w:t>Model 6</w:t>
            </w:r>
          </w:p>
        </w:tc>
        <w:tc>
          <w:tcPr>
            <w:tcW w:w="1146" w:type="pct"/>
            <w:shd w:val="clear" w:color="auto" w:fill="auto"/>
          </w:tcPr>
          <w:p w14:paraId="723A06BC"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998" w:type="pct"/>
            <w:shd w:val="clear" w:color="auto" w:fill="auto"/>
          </w:tcPr>
          <w:p w14:paraId="37216118"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1" w:type="pct"/>
            <w:shd w:val="clear" w:color="auto" w:fill="auto"/>
          </w:tcPr>
          <w:p w14:paraId="1696A6DE"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c>
          <w:tcPr>
            <w:tcW w:w="800" w:type="pct"/>
            <w:shd w:val="clear" w:color="auto" w:fill="auto"/>
          </w:tcPr>
          <w:p w14:paraId="2C8C61A0" w14:textId="77777777" w:rsidR="00520173" w:rsidRPr="007C2D00" w:rsidRDefault="00520173" w:rsidP="007C2D00">
            <w:pPr>
              <w:spacing w:line="480" w:lineRule="auto"/>
              <w:rPr>
                <w:rFonts w:asciiTheme="majorBidi" w:eastAsia="Times New Roman" w:hAnsiTheme="majorBidi" w:cstheme="majorBidi"/>
                <w:sz w:val="24"/>
                <w:szCs w:val="24"/>
                <w:lang w:val="en-GB"/>
              </w:rPr>
            </w:pPr>
          </w:p>
        </w:tc>
      </w:tr>
      <w:tr w:rsidR="00B96E69" w:rsidRPr="007C2D00" w14:paraId="168EB4D0" w14:textId="77777777" w:rsidTr="0022081C">
        <w:trPr>
          <w:trHeight w:val="258"/>
        </w:trPr>
        <w:tc>
          <w:tcPr>
            <w:tcW w:w="1255" w:type="pct"/>
            <w:shd w:val="clear" w:color="auto" w:fill="auto"/>
          </w:tcPr>
          <w:p w14:paraId="688F09DF"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Intercept</w:t>
            </w:r>
          </w:p>
        </w:tc>
        <w:tc>
          <w:tcPr>
            <w:tcW w:w="1146" w:type="pct"/>
            <w:shd w:val="clear" w:color="auto" w:fill="auto"/>
          </w:tcPr>
          <w:p w14:paraId="527A94A4"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21.29</w:t>
            </w:r>
            <w:r w:rsidRPr="007C2D00">
              <w:rPr>
                <w:rFonts w:asciiTheme="majorBidi" w:eastAsia="Times New Roman" w:hAnsiTheme="majorBidi" w:cstheme="majorBidi"/>
                <w:sz w:val="24"/>
                <w:szCs w:val="24"/>
                <w:vertAlign w:val="superscript"/>
                <w:lang w:val="en-GB"/>
              </w:rPr>
              <w:t>***</w:t>
            </w:r>
          </w:p>
        </w:tc>
        <w:tc>
          <w:tcPr>
            <w:tcW w:w="998" w:type="pct"/>
            <w:shd w:val="clear" w:color="auto" w:fill="auto"/>
          </w:tcPr>
          <w:p w14:paraId="43A52F3F"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16.55</w:t>
            </w:r>
            <w:r w:rsidRPr="007C2D00">
              <w:rPr>
                <w:rFonts w:asciiTheme="majorBidi" w:eastAsia="Times New Roman" w:hAnsiTheme="majorBidi" w:cstheme="majorBidi"/>
                <w:sz w:val="24"/>
                <w:szCs w:val="24"/>
                <w:vertAlign w:val="superscript"/>
                <w:lang w:val="en-GB"/>
              </w:rPr>
              <w:t>***</w:t>
            </w:r>
          </w:p>
        </w:tc>
        <w:tc>
          <w:tcPr>
            <w:tcW w:w="801" w:type="pct"/>
            <w:shd w:val="clear" w:color="auto" w:fill="auto"/>
          </w:tcPr>
          <w:p w14:paraId="33124B4B"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2.32</w:t>
            </w:r>
            <w:r w:rsidRPr="007C2D00">
              <w:rPr>
                <w:rFonts w:asciiTheme="majorBidi" w:eastAsia="Times New Roman" w:hAnsiTheme="majorBidi" w:cstheme="majorBidi"/>
                <w:sz w:val="24"/>
                <w:szCs w:val="24"/>
                <w:vertAlign w:val="superscript"/>
                <w:lang w:val="en-GB"/>
              </w:rPr>
              <w:t>***</w:t>
            </w:r>
          </w:p>
        </w:tc>
        <w:tc>
          <w:tcPr>
            <w:tcW w:w="800" w:type="pct"/>
            <w:shd w:val="clear" w:color="auto" w:fill="auto"/>
          </w:tcPr>
          <w:p w14:paraId="5FDF5A0E"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13.15</w:t>
            </w:r>
            <w:r w:rsidRPr="007C2D00">
              <w:rPr>
                <w:rFonts w:asciiTheme="majorBidi" w:eastAsia="Times New Roman" w:hAnsiTheme="majorBidi" w:cstheme="majorBidi"/>
                <w:sz w:val="24"/>
                <w:szCs w:val="24"/>
                <w:vertAlign w:val="superscript"/>
                <w:lang w:val="en-GB"/>
              </w:rPr>
              <w:t>***</w:t>
            </w:r>
          </w:p>
        </w:tc>
      </w:tr>
      <w:tr w:rsidR="00B96E69" w:rsidRPr="007C2D00" w14:paraId="415E2457" w14:textId="77777777" w:rsidTr="0022081C">
        <w:trPr>
          <w:trHeight w:val="225"/>
        </w:trPr>
        <w:tc>
          <w:tcPr>
            <w:tcW w:w="1255" w:type="pct"/>
            <w:shd w:val="clear" w:color="auto" w:fill="auto"/>
          </w:tcPr>
          <w:p w14:paraId="7BBB4E59"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Group</w:t>
            </w:r>
          </w:p>
        </w:tc>
        <w:tc>
          <w:tcPr>
            <w:tcW w:w="1146" w:type="pct"/>
            <w:shd w:val="clear" w:color="auto" w:fill="auto"/>
          </w:tcPr>
          <w:p w14:paraId="5BB9B4C6"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3</w:t>
            </w:r>
          </w:p>
        </w:tc>
        <w:tc>
          <w:tcPr>
            <w:tcW w:w="998" w:type="pct"/>
            <w:shd w:val="clear" w:color="auto" w:fill="auto"/>
          </w:tcPr>
          <w:p w14:paraId="7E590749"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2.23</w:t>
            </w:r>
            <w:r w:rsidRPr="007C2D00">
              <w:rPr>
                <w:rFonts w:asciiTheme="majorBidi" w:eastAsia="Times New Roman" w:hAnsiTheme="majorBidi" w:cstheme="majorBidi"/>
                <w:sz w:val="24"/>
                <w:szCs w:val="24"/>
                <w:vertAlign w:val="superscript"/>
                <w:lang w:val="en-GB"/>
              </w:rPr>
              <w:t>***</w:t>
            </w:r>
          </w:p>
        </w:tc>
        <w:tc>
          <w:tcPr>
            <w:tcW w:w="801" w:type="pct"/>
            <w:shd w:val="clear" w:color="auto" w:fill="auto"/>
          </w:tcPr>
          <w:p w14:paraId="38798949"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16</w:t>
            </w:r>
          </w:p>
        </w:tc>
        <w:tc>
          <w:tcPr>
            <w:tcW w:w="800" w:type="pct"/>
            <w:shd w:val="clear" w:color="auto" w:fill="auto"/>
          </w:tcPr>
          <w:p w14:paraId="29948279"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2.53</w:t>
            </w:r>
            <w:r w:rsidRPr="007C2D00">
              <w:rPr>
                <w:rFonts w:asciiTheme="majorBidi" w:eastAsia="Times New Roman" w:hAnsiTheme="majorBidi" w:cstheme="majorBidi"/>
                <w:sz w:val="24"/>
                <w:szCs w:val="24"/>
                <w:vertAlign w:val="superscript"/>
                <w:lang w:val="en-GB"/>
              </w:rPr>
              <w:t>***</w:t>
            </w:r>
          </w:p>
        </w:tc>
      </w:tr>
      <w:tr w:rsidR="00B96E69" w:rsidRPr="007C2D00" w14:paraId="051B8F13" w14:textId="77777777" w:rsidTr="0022081C">
        <w:trPr>
          <w:trHeight w:val="135"/>
        </w:trPr>
        <w:tc>
          <w:tcPr>
            <w:tcW w:w="1255" w:type="pct"/>
            <w:shd w:val="clear" w:color="auto" w:fill="auto"/>
          </w:tcPr>
          <w:p w14:paraId="53A4E2EA"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Age (linear)</w:t>
            </w:r>
          </w:p>
        </w:tc>
        <w:tc>
          <w:tcPr>
            <w:tcW w:w="1146" w:type="pct"/>
            <w:shd w:val="clear" w:color="auto" w:fill="auto"/>
          </w:tcPr>
          <w:p w14:paraId="77A20585"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50</w:t>
            </w:r>
            <w:r w:rsidRPr="007C2D00">
              <w:rPr>
                <w:rFonts w:asciiTheme="majorBidi" w:eastAsia="Times New Roman" w:hAnsiTheme="majorBidi" w:cstheme="majorBidi"/>
                <w:sz w:val="24"/>
                <w:szCs w:val="24"/>
                <w:vertAlign w:val="superscript"/>
                <w:lang w:val="en-GB"/>
              </w:rPr>
              <w:t>***</w:t>
            </w:r>
          </w:p>
        </w:tc>
        <w:tc>
          <w:tcPr>
            <w:tcW w:w="998" w:type="pct"/>
            <w:shd w:val="clear" w:color="auto" w:fill="auto"/>
          </w:tcPr>
          <w:p w14:paraId="1DBAA958"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16</w:t>
            </w:r>
          </w:p>
        </w:tc>
        <w:tc>
          <w:tcPr>
            <w:tcW w:w="801" w:type="pct"/>
            <w:shd w:val="clear" w:color="auto" w:fill="auto"/>
          </w:tcPr>
          <w:p w14:paraId="1CFF4959"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25</w:t>
            </w:r>
            <w:r w:rsidRPr="007C2D00">
              <w:rPr>
                <w:rFonts w:asciiTheme="majorBidi" w:eastAsia="Times New Roman" w:hAnsiTheme="majorBidi" w:cstheme="majorBidi"/>
                <w:sz w:val="24"/>
                <w:szCs w:val="24"/>
                <w:vertAlign w:val="superscript"/>
                <w:lang w:val="en-GB"/>
              </w:rPr>
              <w:t>***</w:t>
            </w:r>
          </w:p>
        </w:tc>
        <w:tc>
          <w:tcPr>
            <w:tcW w:w="800" w:type="pct"/>
            <w:shd w:val="clear" w:color="auto" w:fill="auto"/>
          </w:tcPr>
          <w:p w14:paraId="08AD8D8A"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80</w:t>
            </w:r>
            <w:r w:rsidRPr="007C2D00">
              <w:rPr>
                <w:rFonts w:asciiTheme="majorBidi" w:eastAsia="Times New Roman" w:hAnsiTheme="majorBidi" w:cstheme="majorBidi"/>
                <w:sz w:val="24"/>
                <w:szCs w:val="24"/>
                <w:vertAlign w:val="superscript"/>
                <w:lang w:val="en-GB"/>
              </w:rPr>
              <w:t>***</w:t>
            </w:r>
          </w:p>
        </w:tc>
      </w:tr>
      <w:tr w:rsidR="00B96E69" w:rsidRPr="007C2D00" w14:paraId="31B449B2" w14:textId="77777777" w:rsidTr="0022081C">
        <w:trPr>
          <w:trHeight w:val="150"/>
        </w:trPr>
        <w:tc>
          <w:tcPr>
            <w:tcW w:w="1255" w:type="pct"/>
            <w:shd w:val="clear" w:color="auto" w:fill="auto"/>
          </w:tcPr>
          <w:p w14:paraId="0D4C7843"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Age(quadratic)</w:t>
            </w:r>
          </w:p>
        </w:tc>
        <w:tc>
          <w:tcPr>
            <w:tcW w:w="1146" w:type="pct"/>
            <w:shd w:val="clear" w:color="auto" w:fill="auto"/>
          </w:tcPr>
          <w:p w14:paraId="49AE6A32"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X</w:t>
            </w:r>
          </w:p>
        </w:tc>
        <w:tc>
          <w:tcPr>
            <w:tcW w:w="998" w:type="pct"/>
            <w:shd w:val="clear" w:color="auto" w:fill="auto"/>
          </w:tcPr>
          <w:p w14:paraId="432CE16C"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X</w:t>
            </w:r>
          </w:p>
        </w:tc>
        <w:tc>
          <w:tcPr>
            <w:tcW w:w="801" w:type="pct"/>
            <w:shd w:val="clear" w:color="auto" w:fill="auto"/>
          </w:tcPr>
          <w:p w14:paraId="2BD0BD3C"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17</w:t>
            </w:r>
            <w:r w:rsidRPr="007C2D00">
              <w:rPr>
                <w:rFonts w:asciiTheme="majorBidi" w:eastAsia="Times New Roman" w:hAnsiTheme="majorBidi" w:cstheme="majorBidi"/>
                <w:sz w:val="24"/>
                <w:szCs w:val="24"/>
                <w:vertAlign w:val="superscript"/>
                <w:lang w:val="en-GB"/>
              </w:rPr>
              <w:t>***</w:t>
            </w:r>
          </w:p>
        </w:tc>
        <w:tc>
          <w:tcPr>
            <w:tcW w:w="800" w:type="pct"/>
            <w:shd w:val="clear" w:color="auto" w:fill="auto"/>
          </w:tcPr>
          <w:p w14:paraId="01F867D7"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12</w:t>
            </w:r>
            <w:r w:rsidRPr="007C2D00">
              <w:rPr>
                <w:rFonts w:asciiTheme="majorBidi" w:eastAsia="Times New Roman" w:hAnsiTheme="majorBidi" w:cstheme="majorBidi"/>
                <w:sz w:val="24"/>
                <w:szCs w:val="24"/>
                <w:vertAlign w:val="superscript"/>
                <w:lang w:val="en-GB"/>
              </w:rPr>
              <w:t>***</w:t>
            </w:r>
          </w:p>
        </w:tc>
      </w:tr>
      <w:tr w:rsidR="00B96E69" w:rsidRPr="007C2D00" w14:paraId="73692266" w14:textId="77777777" w:rsidTr="0022081C">
        <w:trPr>
          <w:trHeight w:val="285"/>
        </w:trPr>
        <w:tc>
          <w:tcPr>
            <w:tcW w:w="1255" w:type="pct"/>
            <w:shd w:val="clear" w:color="auto" w:fill="auto"/>
          </w:tcPr>
          <w:p w14:paraId="6C7BFA0B"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Age x Group</w:t>
            </w:r>
          </w:p>
        </w:tc>
        <w:tc>
          <w:tcPr>
            <w:tcW w:w="1146" w:type="pct"/>
            <w:shd w:val="clear" w:color="auto" w:fill="auto"/>
          </w:tcPr>
          <w:p w14:paraId="6B347AAB"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8</w:t>
            </w:r>
          </w:p>
        </w:tc>
        <w:tc>
          <w:tcPr>
            <w:tcW w:w="998" w:type="pct"/>
            <w:shd w:val="clear" w:color="auto" w:fill="auto"/>
          </w:tcPr>
          <w:p w14:paraId="5752E9EE"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22</w:t>
            </w:r>
          </w:p>
        </w:tc>
        <w:tc>
          <w:tcPr>
            <w:tcW w:w="801" w:type="pct"/>
            <w:shd w:val="clear" w:color="auto" w:fill="auto"/>
          </w:tcPr>
          <w:p w14:paraId="22E53A63"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07</w:t>
            </w:r>
          </w:p>
        </w:tc>
        <w:tc>
          <w:tcPr>
            <w:tcW w:w="800" w:type="pct"/>
            <w:shd w:val="clear" w:color="auto" w:fill="auto"/>
          </w:tcPr>
          <w:p w14:paraId="4EFDA328"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36</w:t>
            </w:r>
            <w:r w:rsidRPr="007C2D00">
              <w:rPr>
                <w:rFonts w:asciiTheme="majorBidi" w:eastAsia="Times New Roman" w:hAnsiTheme="majorBidi" w:cstheme="majorBidi"/>
                <w:sz w:val="24"/>
                <w:szCs w:val="24"/>
                <w:vertAlign w:val="superscript"/>
                <w:lang w:val="en-GB"/>
              </w:rPr>
              <w:t>*</w:t>
            </w:r>
          </w:p>
        </w:tc>
      </w:tr>
      <w:tr w:rsidR="00B96E69" w:rsidRPr="007C2D00" w14:paraId="54F51ED1" w14:textId="77777777" w:rsidTr="0022081C">
        <w:trPr>
          <w:trHeight w:val="210"/>
        </w:trPr>
        <w:tc>
          <w:tcPr>
            <w:tcW w:w="1255" w:type="pct"/>
            <w:shd w:val="clear" w:color="auto" w:fill="auto"/>
          </w:tcPr>
          <w:p w14:paraId="2359A056"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lastRenderedPageBreak/>
              <w:t>AIC/</w:t>
            </w:r>
          </w:p>
          <w:p w14:paraId="4068D1B1" w14:textId="77777777" w:rsidR="00520173" w:rsidRPr="007C2D00" w:rsidRDefault="00520173" w:rsidP="007C2D00">
            <w:pPr>
              <w:spacing w:line="480" w:lineRule="auto"/>
              <w:rPr>
                <w:rFonts w:asciiTheme="majorBidi" w:eastAsia="Times New Roman" w:hAnsiTheme="majorBidi" w:cstheme="majorBidi"/>
                <w:bCs/>
                <w:sz w:val="24"/>
                <w:szCs w:val="24"/>
                <w:lang w:val="en-GB"/>
              </w:rPr>
            </w:pPr>
            <w:r w:rsidRPr="007C2D00">
              <w:rPr>
                <w:rFonts w:asciiTheme="majorBidi" w:eastAsia="Times New Roman" w:hAnsiTheme="majorBidi" w:cstheme="majorBidi"/>
                <w:sz w:val="24"/>
                <w:szCs w:val="24"/>
                <w:lang w:val="en-GB"/>
              </w:rPr>
              <w:t>BIC</w:t>
            </w:r>
          </w:p>
        </w:tc>
        <w:tc>
          <w:tcPr>
            <w:tcW w:w="1146" w:type="pct"/>
            <w:shd w:val="clear" w:color="auto" w:fill="auto"/>
          </w:tcPr>
          <w:p w14:paraId="104153F6"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4758.13/</w:t>
            </w:r>
          </w:p>
          <w:p w14:paraId="353EC3FB"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4767.52</w:t>
            </w:r>
          </w:p>
        </w:tc>
        <w:tc>
          <w:tcPr>
            <w:tcW w:w="998" w:type="pct"/>
            <w:shd w:val="clear" w:color="auto" w:fill="auto"/>
          </w:tcPr>
          <w:p w14:paraId="43F15631"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971.43/</w:t>
            </w:r>
          </w:p>
          <w:p w14:paraId="1C845FC2"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3980.82</w:t>
            </w:r>
          </w:p>
        </w:tc>
        <w:tc>
          <w:tcPr>
            <w:tcW w:w="801" w:type="pct"/>
            <w:shd w:val="clear" w:color="auto" w:fill="auto"/>
          </w:tcPr>
          <w:p w14:paraId="1D5A53AB"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3738.91/3752.27</w:t>
            </w:r>
          </w:p>
        </w:tc>
        <w:tc>
          <w:tcPr>
            <w:tcW w:w="800" w:type="pct"/>
            <w:shd w:val="clear" w:color="auto" w:fill="auto"/>
          </w:tcPr>
          <w:p w14:paraId="2D4897D2"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3558.42/3567.78</w:t>
            </w:r>
          </w:p>
        </w:tc>
      </w:tr>
      <w:tr w:rsidR="00B96E69" w:rsidRPr="007C2D00" w14:paraId="1618E30B" w14:textId="77777777" w:rsidTr="0022081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50"/>
        </w:trPr>
        <w:tc>
          <w:tcPr>
            <w:tcW w:w="1255" w:type="pct"/>
            <w:tcBorders>
              <w:top w:val="nil"/>
              <w:left w:val="nil"/>
              <w:bottom w:val="single" w:sz="4" w:space="0" w:color="auto"/>
              <w:right w:val="nil"/>
            </w:tcBorders>
          </w:tcPr>
          <w:p w14:paraId="5AAC155C" w14:textId="77777777" w:rsidR="00520173" w:rsidRPr="007C2D00" w:rsidRDefault="00520173" w:rsidP="007C2D00">
            <w:pPr>
              <w:spacing w:line="480" w:lineRule="auto"/>
              <w:rPr>
                <w:rFonts w:asciiTheme="majorBidi" w:eastAsia="Times New Roman" w:hAnsiTheme="majorBidi" w:cstheme="majorBidi"/>
                <w:bCs/>
                <w:sz w:val="24"/>
                <w:szCs w:val="24"/>
                <w:lang w:val="en-GB"/>
              </w:rPr>
            </w:pPr>
            <w:r w:rsidRPr="007C2D00">
              <w:rPr>
                <w:rFonts w:asciiTheme="majorBidi" w:eastAsia="Times New Roman" w:hAnsiTheme="majorBidi" w:cstheme="majorBidi"/>
                <w:bCs/>
                <w:sz w:val="24"/>
                <w:szCs w:val="24"/>
                <w:lang w:val="en-GB"/>
              </w:rPr>
              <w:t>df</w:t>
            </w:r>
          </w:p>
        </w:tc>
        <w:tc>
          <w:tcPr>
            <w:tcW w:w="1146" w:type="pct"/>
            <w:tcBorders>
              <w:top w:val="nil"/>
              <w:left w:val="nil"/>
              <w:bottom w:val="single" w:sz="4" w:space="0" w:color="auto"/>
              <w:right w:val="nil"/>
            </w:tcBorders>
          </w:tcPr>
          <w:p w14:paraId="16BC57AC"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6</w:t>
            </w:r>
          </w:p>
        </w:tc>
        <w:tc>
          <w:tcPr>
            <w:tcW w:w="998" w:type="pct"/>
            <w:tcBorders>
              <w:top w:val="nil"/>
              <w:left w:val="nil"/>
              <w:bottom w:val="single" w:sz="4" w:space="0" w:color="auto"/>
              <w:right w:val="nil"/>
            </w:tcBorders>
          </w:tcPr>
          <w:p w14:paraId="527C0E84" w14:textId="77777777" w:rsidR="00520173" w:rsidRPr="007C2D00" w:rsidRDefault="00520173" w:rsidP="007C2D00">
            <w:pPr>
              <w:spacing w:line="480" w:lineRule="auto"/>
              <w:rPr>
                <w:rFonts w:asciiTheme="majorBidi" w:eastAsia="Times New Roman" w:hAnsiTheme="majorBidi" w:cstheme="majorBidi"/>
                <w:b/>
                <w:sz w:val="24"/>
                <w:szCs w:val="24"/>
                <w:lang w:val="en-GB"/>
              </w:rPr>
            </w:pPr>
            <w:r w:rsidRPr="007C2D00">
              <w:rPr>
                <w:rFonts w:asciiTheme="majorBidi" w:eastAsia="Times New Roman" w:hAnsiTheme="majorBidi" w:cstheme="majorBidi"/>
                <w:sz w:val="24"/>
                <w:szCs w:val="24"/>
                <w:lang w:val="en-GB"/>
              </w:rPr>
              <w:t>6</w:t>
            </w:r>
          </w:p>
        </w:tc>
        <w:tc>
          <w:tcPr>
            <w:tcW w:w="801" w:type="pct"/>
            <w:tcBorders>
              <w:top w:val="nil"/>
              <w:left w:val="nil"/>
              <w:bottom w:val="single" w:sz="4" w:space="0" w:color="auto"/>
              <w:right w:val="nil"/>
            </w:tcBorders>
          </w:tcPr>
          <w:p w14:paraId="7C45BE28"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sz w:val="24"/>
                <w:szCs w:val="24"/>
                <w:lang w:val="en-GB"/>
              </w:rPr>
              <w:t>7</w:t>
            </w:r>
          </w:p>
        </w:tc>
        <w:tc>
          <w:tcPr>
            <w:tcW w:w="800" w:type="pct"/>
            <w:tcBorders>
              <w:top w:val="nil"/>
              <w:left w:val="nil"/>
              <w:bottom w:val="single" w:sz="4" w:space="0" w:color="auto"/>
              <w:right w:val="nil"/>
            </w:tcBorders>
          </w:tcPr>
          <w:p w14:paraId="1A9D0D6E" w14:textId="77777777" w:rsidR="00520173" w:rsidRPr="007C2D00" w:rsidRDefault="00520173" w:rsidP="007C2D00">
            <w:pPr>
              <w:spacing w:line="480" w:lineRule="auto"/>
              <w:rPr>
                <w:rFonts w:asciiTheme="majorBidi" w:eastAsia="Times New Roman" w:hAnsiTheme="majorBidi" w:cstheme="majorBidi"/>
                <w:sz w:val="24"/>
                <w:szCs w:val="24"/>
                <w:lang w:val="en-GB"/>
              </w:rPr>
            </w:pPr>
            <w:r w:rsidRPr="007C2D00">
              <w:rPr>
                <w:rFonts w:asciiTheme="majorBidi" w:eastAsia="Times New Roman" w:hAnsiTheme="majorBidi" w:cstheme="majorBidi"/>
                <w:b/>
                <w:sz w:val="24"/>
                <w:szCs w:val="24"/>
                <w:lang w:val="en-GB"/>
              </w:rPr>
              <w:t>7</w:t>
            </w:r>
          </w:p>
        </w:tc>
      </w:tr>
    </w:tbl>
    <w:p w14:paraId="53CAEBAB" w14:textId="77777777" w:rsidR="00A43387" w:rsidRPr="007C2D00" w:rsidRDefault="00CC4CEC"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vertAlign w:val="superscript"/>
          <w:lang w:val="en-GB"/>
        </w:rPr>
        <w:t>*</w:t>
      </w:r>
      <w:r w:rsidRPr="007C2D00">
        <w:rPr>
          <w:rFonts w:asciiTheme="majorBidi" w:hAnsiTheme="majorBidi" w:cstheme="majorBidi"/>
          <w:i/>
          <w:sz w:val="24"/>
          <w:szCs w:val="24"/>
          <w:lang w:val="en-GB"/>
        </w:rPr>
        <w:t xml:space="preserve">p </w:t>
      </w:r>
      <w:r w:rsidRPr="007C2D00">
        <w:rPr>
          <w:rFonts w:asciiTheme="majorBidi" w:hAnsiTheme="majorBidi" w:cstheme="majorBidi"/>
          <w:sz w:val="24"/>
          <w:szCs w:val="24"/>
          <w:lang w:val="en-GB"/>
        </w:rPr>
        <w:t xml:space="preserve">&lt; .05, </w:t>
      </w:r>
      <w:r w:rsidRPr="007C2D00">
        <w:rPr>
          <w:rFonts w:asciiTheme="majorBidi" w:hAnsiTheme="majorBidi" w:cstheme="majorBidi"/>
          <w:sz w:val="24"/>
          <w:szCs w:val="24"/>
          <w:vertAlign w:val="superscript"/>
          <w:lang w:val="en-GB"/>
        </w:rPr>
        <w:t xml:space="preserve">** </w:t>
      </w:r>
      <w:r w:rsidRPr="007C2D00">
        <w:rPr>
          <w:rFonts w:asciiTheme="majorBidi" w:hAnsiTheme="majorBidi" w:cstheme="majorBidi"/>
          <w:i/>
          <w:sz w:val="24"/>
          <w:szCs w:val="24"/>
          <w:lang w:val="en-GB"/>
        </w:rPr>
        <w:t>p</w:t>
      </w:r>
      <w:r w:rsidRPr="007C2D00">
        <w:rPr>
          <w:rFonts w:asciiTheme="majorBidi" w:hAnsiTheme="majorBidi" w:cstheme="majorBidi"/>
          <w:sz w:val="24"/>
          <w:szCs w:val="24"/>
          <w:lang w:val="en-GB"/>
        </w:rPr>
        <w:t xml:space="preserve"> &lt; .01, </w:t>
      </w:r>
      <w:r w:rsidRPr="007C2D00">
        <w:rPr>
          <w:rFonts w:asciiTheme="majorBidi" w:hAnsiTheme="majorBidi" w:cstheme="majorBidi"/>
          <w:sz w:val="24"/>
          <w:szCs w:val="24"/>
          <w:vertAlign w:val="superscript"/>
          <w:lang w:val="en-GB"/>
        </w:rPr>
        <w:t>***</w:t>
      </w:r>
      <w:r w:rsidRPr="007C2D00">
        <w:rPr>
          <w:rFonts w:asciiTheme="majorBidi" w:hAnsiTheme="majorBidi" w:cstheme="majorBidi"/>
          <w:sz w:val="24"/>
          <w:szCs w:val="24"/>
          <w:lang w:val="en-GB"/>
        </w:rPr>
        <w:t xml:space="preserve"> </w:t>
      </w:r>
      <w:r w:rsidRPr="007C2D00">
        <w:rPr>
          <w:rFonts w:asciiTheme="majorBidi" w:hAnsiTheme="majorBidi" w:cstheme="majorBidi"/>
          <w:i/>
          <w:sz w:val="24"/>
          <w:szCs w:val="24"/>
          <w:lang w:val="en-GB"/>
        </w:rPr>
        <w:t>p</w:t>
      </w:r>
      <w:r w:rsidR="00A43387" w:rsidRPr="007C2D00">
        <w:rPr>
          <w:rFonts w:asciiTheme="majorBidi" w:hAnsiTheme="majorBidi" w:cstheme="majorBidi"/>
          <w:sz w:val="24"/>
          <w:szCs w:val="24"/>
          <w:lang w:val="en-GB"/>
        </w:rPr>
        <w:t xml:space="preserve"> &lt;.001.</w:t>
      </w:r>
    </w:p>
    <w:p w14:paraId="2ABFF4AF" w14:textId="77777777" w:rsidR="00520173" w:rsidRPr="007C2D00" w:rsidRDefault="00CC4CEC" w:rsidP="007C2D00">
      <w:pPr>
        <w:spacing w:line="480" w:lineRule="auto"/>
        <w:rPr>
          <w:rFonts w:asciiTheme="majorBidi" w:hAnsiTheme="majorBidi" w:cstheme="majorBidi"/>
          <w:sz w:val="24"/>
          <w:szCs w:val="24"/>
          <w:lang w:val="en-GB"/>
        </w:rPr>
      </w:pPr>
      <w:r w:rsidRPr="007C2D00">
        <w:rPr>
          <w:rFonts w:asciiTheme="majorBidi" w:hAnsiTheme="majorBidi" w:cstheme="majorBidi"/>
          <w:sz w:val="24"/>
          <w:szCs w:val="24"/>
          <w:lang w:val="en-GB"/>
        </w:rPr>
        <w:t>Values for the best fitt</w:t>
      </w:r>
      <w:r w:rsidR="00237692" w:rsidRPr="007C2D00">
        <w:rPr>
          <w:rFonts w:asciiTheme="majorBidi" w:hAnsiTheme="majorBidi" w:cstheme="majorBidi"/>
          <w:sz w:val="24"/>
          <w:szCs w:val="24"/>
          <w:lang w:val="en-GB"/>
        </w:rPr>
        <w:t>ing model are displayed in bold.</w:t>
      </w:r>
    </w:p>
    <w:p w14:paraId="211AB731" w14:textId="77777777" w:rsidR="00C37B0E" w:rsidRPr="007C2D00" w:rsidRDefault="00C37B0E" w:rsidP="007C2D00">
      <w:pPr>
        <w:spacing w:line="480" w:lineRule="auto"/>
        <w:rPr>
          <w:rFonts w:asciiTheme="majorBidi" w:hAnsiTheme="majorBidi" w:cstheme="majorBidi"/>
          <w:sz w:val="24"/>
          <w:szCs w:val="24"/>
          <w:lang w:val="en-GB"/>
        </w:rPr>
      </w:pPr>
    </w:p>
    <w:sectPr w:rsidR="00C37B0E" w:rsidRPr="007C2D00" w:rsidSect="00C37B0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inherit">
    <w:panose1 w:val="00000000000000000000"/>
    <w:charset w:val="00"/>
    <w:family w:val="roman"/>
    <w:notTrueType/>
    <w:pitch w:val="default"/>
  </w:font>
  <w:font w:name="HelveticaNeueLT Std">
    <w:altName w:val="HelveticaNeueLT Std"/>
    <w:panose1 w:val="00000000000000000000"/>
    <w:charset w:val="00"/>
    <w:family w:val="roman"/>
    <w:notTrueType/>
    <w:pitch w:val="default"/>
    <w:sig w:usb0="00000003" w:usb1="00000000" w:usb2="00000000" w:usb3="00000000" w:csb0="00000001" w:csb1="00000000"/>
  </w:font>
  <w:font w:name="Sabon">
    <w:altName w:val="Cambria"/>
    <w:panose1 w:val="00000000000000000000"/>
    <w:charset w:val="00"/>
    <w:family w:val="roman"/>
    <w:notTrueType/>
    <w:pitch w:val="default"/>
    <w:sig w:usb0="00000003" w:usb1="00000000" w:usb2="00000000" w:usb3="00000000" w:csb0="00000001" w:csb1="00000000"/>
  </w:font>
  <w:font w:name="TimesNewRoman">
    <w:altName w:val="Yu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86EF8"/>
    <w:multiLevelType w:val="multilevel"/>
    <w:tmpl w:val="F25EB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B00A77"/>
    <w:multiLevelType w:val="multilevel"/>
    <w:tmpl w:val="4EE89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73717F9"/>
    <w:multiLevelType w:val="hybridMultilevel"/>
    <w:tmpl w:val="DB32C1B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 w15:restartNumberingAfterBreak="0">
    <w:nsid w:val="28E47206"/>
    <w:multiLevelType w:val="hybridMultilevel"/>
    <w:tmpl w:val="4D728B9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15:restartNumberingAfterBreak="0">
    <w:nsid w:val="2A507F93"/>
    <w:multiLevelType w:val="hybridMultilevel"/>
    <w:tmpl w:val="B74A2A6A"/>
    <w:lvl w:ilvl="0" w:tplc="8626D1F2">
      <w:numFmt w:val="bullet"/>
      <w:lvlText w:val="-"/>
      <w:lvlJc w:val="left"/>
      <w:pPr>
        <w:ind w:left="1068" w:hanging="360"/>
      </w:pPr>
      <w:rPr>
        <w:rFonts w:ascii="Times New Roman" w:eastAsiaTheme="minorHAnsi" w:hAnsi="Times New Roman" w:cs="Times New Roman"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5" w15:restartNumberingAfterBreak="0">
    <w:nsid w:val="38E610E0"/>
    <w:multiLevelType w:val="multilevel"/>
    <w:tmpl w:val="3F40E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244DBE"/>
    <w:multiLevelType w:val="multilevel"/>
    <w:tmpl w:val="91028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C2D1074"/>
    <w:multiLevelType w:val="hybridMultilevel"/>
    <w:tmpl w:val="CBB8E458"/>
    <w:lvl w:ilvl="0" w:tplc="5B649064">
      <w:numFmt w:val="bullet"/>
      <w:lvlText w:val="-"/>
      <w:lvlJc w:val="left"/>
      <w:pPr>
        <w:ind w:left="1068" w:hanging="360"/>
      </w:pPr>
      <w:rPr>
        <w:rFonts w:ascii="Times New Roman" w:eastAsiaTheme="minorHAnsi" w:hAnsi="Times New Roman" w:cs="Times New Roman"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8" w15:restartNumberingAfterBreak="0">
    <w:nsid w:val="55236CF3"/>
    <w:multiLevelType w:val="hybridMultilevel"/>
    <w:tmpl w:val="A45026E2"/>
    <w:lvl w:ilvl="0" w:tplc="28F000F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55816EEE"/>
    <w:multiLevelType w:val="hybridMultilevel"/>
    <w:tmpl w:val="5754C698"/>
    <w:lvl w:ilvl="0" w:tplc="D02A94EA">
      <w:start w:val="1"/>
      <w:numFmt w:val="bullet"/>
      <w:lvlText w:val="-"/>
      <w:lvlJc w:val="left"/>
      <w:pPr>
        <w:ind w:left="1068" w:hanging="360"/>
      </w:pPr>
      <w:rPr>
        <w:rFonts w:ascii="Times New Roman" w:eastAsiaTheme="minorHAnsi" w:hAnsi="Times New Roman" w:cs="Times New Roman"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0" w15:restartNumberingAfterBreak="0">
    <w:nsid w:val="5FD37E01"/>
    <w:multiLevelType w:val="hybridMultilevel"/>
    <w:tmpl w:val="4E9882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6CD149D"/>
    <w:multiLevelType w:val="hybridMultilevel"/>
    <w:tmpl w:val="1F963BFC"/>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2" w15:restartNumberingAfterBreak="0">
    <w:nsid w:val="721A0CBD"/>
    <w:multiLevelType w:val="multilevel"/>
    <w:tmpl w:val="A6080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1"/>
  </w:num>
  <w:num w:numId="3">
    <w:abstractNumId w:val="10"/>
  </w:num>
  <w:num w:numId="4">
    <w:abstractNumId w:val="3"/>
  </w:num>
  <w:num w:numId="5">
    <w:abstractNumId w:val="2"/>
  </w:num>
  <w:num w:numId="6">
    <w:abstractNumId w:val="9"/>
  </w:num>
  <w:num w:numId="7">
    <w:abstractNumId w:val="7"/>
  </w:num>
  <w:num w:numId="8">
    <w:abstractNumId w:val="4"/>
  </w:num>
  <w:num w:numId="9">
    <w:abstractNumId w:val="0"/>
  </w:num>
  <w:num w:numId="10">
    <w:abstractNumId w:val="6"/>
  </w:num>
  <w:num w:numId="11">
    <w:abstractNumId w:val="12"/>
  </w:num>
  <w:num w:numId="12">
    <w:abstractNumId w:val="5"/>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nl-NL" w:vendorID="64" w:dllVersion="6" w:nlCheck="1" w:checkStyle="0"/>
  <w:activeWritingStyle w:appName="MSWord" w:lang="en-US" w:vendorID="64" w:dllVersion="6" w:nlCheck="1" w:checkStyle="1"/>
  <w:activeWritingStyle w:appName="MSWord" w:lang="de-DE" w:vendorID="64" w:dllVersion="6" w:nlCheck="1" w:checkStyle="0"/>
  <w:activeWritingStyle w:appName="MSWord" w:lang="es-ES" w:vendorID="64" w:dllVersion="6" w:nlCheck="1" w:checkStyle="0"/>
  <w:activeWritingStyle w:appName="MSWord" w:lang="en-GB" w:vendorID="64" w:dllVersion="6" w:nlCheck="1" w:checkStyle="1"/>
  <w:activeWritingStyle w:appName="MSWord" w:lang="nl-NL" w:vendorID="64" w:dllVersion="0" w:nlCheck="1" w:checkStyle="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0" w:nlCheck="1" w:checkStyle="0"/>
  <w:activeWritingStyle w:appName="MSWord" w:lang="fr-FR" w:vendorID="64" w:dllVersion="0" w:nlCheck="1" w:checkStyle="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x2aaeepa9tdews9d5w9ehestaxs22arzf&quot;&gt;Agg DHH&lt;record-ids&gt;&lt;item&gt;1&lt;/item&gt;&lt;item&gt;2&lt;/item&gt;&lt;item&gt;3&lt;/item&gt;&lt;item&gt;4&lt;/item&gt;&lt;item&gt;5&lt;/item&gt;&lt;item&gt;7&lt;/item&gt;&lt;item&gt;8&lt;/item&gt;&lt;item&gt;9&lt;/item&gt;&lt;item&gt;10&lt;/item&gt;&lt;item&gt;11&lt;/item&gt;&lt;item&gt;12&lt;/item&gt;&lt;item&gt;13&lt;/item&gt;&lt;item&gt;14&lt;/item&gt;&lt;item&gt;16&lt;/item&gt;&lt;item&gt;17&lt;/item&gt;&lt;item&gt;19&lt;/item&gt;&lt;item&gt;20&lt;/item&gt;&lt;item&gt;21&lt;/item&gt;&lt;item&gt;23&lt;/item&gt;&lt;item&gt;24&lt;/item&gt;&lt;item&gt;26&lt;/item&gt;&lt;item&gt;27&lt;/item&gt;&lt;item&gt;28&lt;/item&gt;&lt;item&gt;29&lt;/item&gt;&lt;item&gt;30&lt;/item&gt;&lt;item&gt;31&lt;/item&gt;&lt;item&gt;32&lt;/item&gt;&lt;item&gt;33&lt;/item&gt;&lt;item&gt;34&lt;/item&gt;&lt;item&gt;35&lt;/item&gt;&lt;item&gt;37&lt;/item&gt;&lt;item&gt;39&lt;/item&gt;&lt;item&gt;40&lt;/item&gt;&lt;item&gt;41&lt;/item&gt;&lt;item&gt;42&lt;/item&gt;&lt;item&gt;43&lt;/item&gt;&lt;item&gt;44&lt;/item&gt;&lt;item&gt;45&lt;/item&gt;&lt;item&gt;46&lt;/item&gt;&lt;item&gt;47&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record-ids&gt;&lt;/item&gt;&lt;/Libraries&gt;"/>
  </w:docVars>
  <w:rsids>
    <w:rsidRoot w:val="001E0D03"/>
    <w:rsid w:val="0000006B"/>
    <w:rsid w:val="0000048A"/>
    <w:rsid w:val="00000BAF"/>
    <w:rsid w:val="00000C8E"/>
    <w:rsid w:val="00000F49"/>
    <w:rsid w:val="00001316"/>
    <w:rsid w:val="000021DB"/>
    <w:rsid w:val="000023A5"/>
    <w:rsid w:val="00002B75"/>
    <w:rsid w:val="000034AD"/>
    <w:rsid w:val="0000366E"/>
    <w:rsid w:val="0000385A"/>
    <w:rsid w:val="000039C3"/>
    <w:rsid w:val="000042CE"/>
    <w:rsid w:val="0000441B"/>
    <w:rsid w:val="00004AE3"/>
    <w:rsid w:val="0000501E"/>
    <w:rsid w:val="000053A5"/>
    <w:rsid w:val="000053F2"/>
    <w:rsid w:val="00005827"/>
    <w:rsid w:val="0000678F"/>
    <w:rsid w:val="0000685B"/>
    <w:rsid w:val="00006919"/>
    <w:rsid w:val="00006D49"/>
    <w:rsid w:val="0000708E"/>
    <w:rsid w:val="0000734B"/>
    <w:rsid w:val="000074C5"/>
    <w:rsid w:val="000075AA"/>
    <w:rsid w:val="0000768F"/>
    <w:rsid w:val="00007CC1"/>
    <w:rsid w:val="00011078"/>
    <w:rsid w:val="00011191"/>
    <w:rsid w:val="00011650"/>
    <w:rsid w:val="00011F75"/>
    <w:rsid w:val="000120D0"/>
    <w:rsid w:val="00012240"/>
    <w:rsid w:val="000124ED"/>
    <w:rsid w:val="0001284D"/>
    <w:rsid w:val="00013196"/>
    <w:rsid w:val="0001372E"/>
    <w:rsid w:val="000139DF"/>
    <w:rsid w:val="00013EE3"/>
    <w:rsid w:val="00014455"/>
    <w:rsid w:val="0001501B"/>
    <w:rsid w:val="0001504A"/>
    <w:rsid w:val="00015096"/>
    <w:rsid w:val="000152B6"/>
    <w:rsid w:val="0001537F"/>
    <w:rsid w:val="00015C38"/>
    <w:rsid w:val="00015FCD"/>
    <w:rsid w:val="000165E8"/>
    <w:rsid w:val="00016959"/>
    <w:rsid w:val="000169DC"/>
    <w:rsid w:val="00016CE1"/>
    <w:rsid w:val="00016E04"/>
    <w:rsid w:val="0001719F"/>
    <w:rsid w:val="0001720E"/>
    <w:rsid w:val="00017922"/>
    <w:rsid w:val="00017B9D"/>
    <w:rsid w:val="00017C53"/>
    <w:rsid w:val="00020235"/>
    <w:rsid w:val="00020373"/>
    <w:rsid w:val="000206F0"/>
    <w:rsid w:val="00020F1E"/>
    <w:rsid w:val="00021B4C"/>
    <w:rsid w:val="00021E30"/>
    <w:rsid w:val="0002259C"/>
    <w:rsid w:val="0002259D"/>
    <w:rsid w:val="000228A4"/>
    <w:rsid w:val="000228F0"/>
    <w:rsid w:val="00022A7A"/>
    <w:rsid w:val="000230F9"/>
    <w:rsid w:val="000231E3"/>
    <w:rsid w:val="00023A02"/>
    <w:rsid w:val="00024038"/>
    <w:rsid w:val="00024521"/>
    <w:rsid w:val="00024627"/>
    <w:rsid w:val="000247CE"/>
    <w:rsid w:val="00024A44"/>
    <w:rsid w:val="00025228"/>
    <w:rsid w:val="0002546F"/>
    <w:rsid w:val="00026230"/>
    <w:rsid w:val="0002789E"/>
    <w:rsid w:val="000278B1"/>
    <w:rsid w:val="000278B2"/>
    <w:rsid w:val="0002798B"/>
    <w:rsid w:val="000305E4"/>
    <w:rsid w:val="000309F7"/>
    <w:rsid w:val="00030A45"/>
    <w:rsid w:val="000310B5"/>
    <w:rsid w:val="00032042"/>
    <w:rsid w:val="000323D7"/>
    <w:rsid w:val="000324CA"/>
    <w:rsid w:val="00032B65"/>
    <w:rsid w:val="00032FDB"/>
    <w:rsid w:val="00033330"/>
    <w:rsid w:val="0003354C"/>
    <w:rsid w:val="0003365C"/>
    <w:rsid w:val="00033710"/>
    <w:rsid w:val="000337B9"/>
    <w:rsid w:val="0003424D"/>
    <w:rsid w:val="000343DA"/>
    <w:rsid w:val="0003458B"/>
    <w:rsid w:val="00034840"/>
    <w:rsid w:val="000349CE"/>
    <w:rsid w:val="00034DE0"/>
    <w:rsid w:val="0003532D"/>
    <w:rsid w:val="0003547A"/>
    <w:rsid w:val="0003588A"/>
    <w:rsid w:val="00035FBB"/>
    <w:rsid w:val="00036089"/>
    <w:rsid w:val="0003614B"/>
    <w:rsid w:val="00036205"/>
    <w:rsid w:val="000362B1"/>
    <w:rsid w:val="00036878"/>
    <w:rsid w:val="00036DBB"/>
    <w:rsid w:val="00037935"/>
    <w:rsid w:val="00037CF6"/>
    <w:rsid w:val="000403BC"/>
    <w:rsid w:val="000406EC"/>
    <w:rsid w:val="00040735"/>
    <w:rsid w:val="00040CF5"/>
    <w:rsid w:val="00041340"/>
    <w:rsid w:val="00041519"/>
    <w:rsid w:val="000415B1"/>
    <w:rsid w:val="00042441"/>
    <w:rsid w:val="0004254A"/>
    <w:rsid w:val="0004272A"/>
    <w:rsid w:val="00042ACC"/>
    <w:rsid w:val="00042B72"/>
    <w:rsid w:val="00042FC0"/>
    <w:rsid w:val="00042FF4"/>
    <w:rsid w:val="000439CD"/>
    <w:rsid w:val="000440DD"/>
    <w:rsid w:val="00044EFE"/>
    <w:rsid w:val="000454F2"/>
    <w:rsid w:val="00045851"/>
    <w:rsid w:val="00045A7B"/>
    <w:rsid w:val="00045E98"/>
    <w:rsid w:val="00045FA0"/>
    <w:rsid w:val="00046767"/>
    <w:rsid w:val="0004694A"/>
    <w:rsid w:val="00046C66"/>
    <w:rsid w:val="00046EF2"/>
    <w:rsid w:val="000471B8"/>
    <w:rsid w:val="00047560"/>
    <w:rsid w:val="00047AA1"/>
    <w:rsid w:val="00047E1B"/>
    <w:rsid w:val="00047F13"/>
    <w:rsid w:val="00047F43"/>
    <w:rsid w:val="000501B6"/>
    <w:rsid w:val="0005040E"/>
    <w:rsid w:val="000506FE"/>
    <w:rsid w:val="000509A6"/>
    <w:rsid w:val="00050CB4"/>
    <w:rsid w:val="00050E30"/>
    <w:rsid w:val="00050F98"/>
    <w:rsid w:val="000510B7"/>
    <w:rsid w:val="00051295"/>
    <w:rsid w:val="00051338"/>
    <w:rsid w:val="0005138D"/>
    <w:rsid w:val="000516F1"/>
    <w:rsid w:val="00051C1A"/>
    <w:rsid w:val="00051E31"/>
    <w:rsid w:val="00051E9C"/>
    <w:rsid w:val="00051EAA"/>
    <w:rsid w:val="00051EC2"/>
    <w:rsid w:val="0005220C"/>
    <w:rsid w:val="0005227C"/>
    <w:rsid w:val="00052893"/>
    <w:rsid w:val="00052C7A"/>
    <w:rsid w:val="00053046"/>
    <w:rsid w:val="00053114"/>
    <w:rsid w:val="00053515"/>
    <w:rsid w:val="00053900"/>
    <w:rsid w:val="00053906"/>
    <w:rsid w:val="00053BA3"/>
    <w:rsid w:val="000543A3"/>
    <w:rsid w:val="00054AEB"/>
    <w:rsid w:val="00055093"/>
    <w:rsid w:val="000551C2"/>
    <w:rsid w:val="000555D6"/>
    <w:rsid w:val="000555EB"/>
    <w:rsid w:val="00055C2A"/>
    <w:rsid w:val="00055FEB"/>
    <w:rsid w:val="0005658E"/>
    <w:rsid w:val="000565C0"/>
    <w:rsid w:val="0005671E"/>
    <w:rsid w:val="0005678B"/>
    <w:rsid w:val="00057140"/>
    <w:rsid w:val="00057272"/>
    <w:rsid w:val="000574C6"/>
    <w:rsid w:val="00057BD8"/>
    <w:rsid w:val="00057BEA"/>
    <w:rsid w:val="00057C42"/>
    <w:rsid w:val="00057DD4"/>
    <w:rsid w:val="00057E1A"/>
    <w:rsid w:val="00060654"/>
    <w:rsid w:val="0006076F"/>
    <w:rsid w:val="00060978"/>
    <w:rsid w:val="00060A9C"/>
    <w:rsid w:val="00060DFC"/>
    <w:rsid w:val="00060FB6"/>
    <w:rsid w:val="00061819"/>
    <w:rsid w:val="0006223F"/>
    <w:rsid w:val="00062252"/>
    <w:rsid w:val="00062285"/>
    <w:rsid w:val="000632B1"/>
    <w:rsid w:val="00063525"/>
    <w:rsid w:val="00064066"/>
    <w:rsid w:val="0006425B"/>
    <w:rsid w:val="0006448D"/>
    <w:rsid w:val="00064AA1"/>
    <w:rsid w:val="00065A41"/>
    <w:rsid w:val="0006633D"/>
    <w:rsid w:val="0006665F"/>
    <w:rsid w:val="00066942"/>
    <w:rsid w:val="0006729F"/>
    <w:rsid w:val="00067B87"/>
    <w:rsid w:val="00067C4B"/>
    <w:rsid w:val="00070501"/>
    <w:rsid w:val="00070B1F"/>
    <w:rsid w:val="00070BD4"/>
    <w:rsid w:val="00070FD8"/>
    <w:rsid w:val="0007122F"/>
    <w:rsid w:val="00071456"/>
    <w:rsid w:val="00071672"/>
    <w:rsid w:val="00071E96"/>
    <w:rsid w:val="00071EB0"/>
    <w:rsid w:val="00072165"/>
    <w:rsid w:val="00073000"/>
    <w:rsid w:val="000735AB"/>
    <w:rsid w:val="000739ED"/>
    <w:rsid w:val="00073E10"/>
    <w:rsid w:val="000741A0"/>
    <w:rsid w:val="00074A54"/>
    <w:rsid w:val="00074AD7"/>
    <w:rsid w:val="00074B20"/>
    <w:rsid w:val="00074C43"/>
    <w:rsid w:val="00074EDB"/>
    <w:rsid w:val="00075080"/>
    <w:rsid w:val="00075136"/>
    <w:rsid w:val="0007524C"/>
    <w:rsid w:val="00075281"/>
    <w:rsid w:val="0007586D"/>
    <w:rsid w:val="00075914"/>
    <w:rsid w:val="00075A8E"/>
    <w:rsid w:val="00075BDB"/>
    <w:rsid w:val="0007621B"/>
    <w:rsid w:val="000764B1"/>
    <w:rsid w:val="00076519"/>
    <w:rsid w:val="000765B6"/>
    <w:rsid w:val="00076F61"/>
    <w:rsid w:val="00077E1D"/>
    <w:rsid w:val="00077FCD"/>
    <w:rsid w:val="00080261"/>
    <w:rsid w:val="000803B1"/>
    <w:rsid w:val="00080E7B"/>
    <w:rsid w:val="0008103B"/>
    <w:rsid w:val="0008138E"/>
    <w:rsid w:val="000815A4"/>
    <w:rsid w:val="00081B64"/>
    <w:rsid w:val="00081D80"/>
    <w:rsid w:val="00082505"/>
    <w:rsid w:val="000825DA"/>
    <w:rsid w:val="00082A80"/>
    <w:rsid w:val="00082B72"/>
    <w:rsid w:val="00082B8B"/>
    <w:rsid w:val="00082FF3"/>
    <w:rsid w:val="00083745"/>
    <w:rsid w:val="00083962"/>
    <w:rsid w:val="00083C5F"/>
    <w:rsid w:val="00083C78"/>
    <w:rsid w:val="00084164"/>
    <w:rsid w:val="00084503"/>
    <w:rsid w:val="00084D0E"/>
    <w:rsid w:val="0008514E"/>
    <w:rsid w:val="00085313"/>
    <w:rsid w:val="0008569F"/>
    <w:rsid w:val="0008573A"/>
    <w:rsid w:val="000859B7"/>
    <w:rsid w:val="00085CF4"/>
    <w:rsid w:val="00085D5B"/>
    <w:rsid w:val="00086008"/>
    <w:rsid w:val="000864DF"/>
    <w:rsid w:val="0008652E"/>
    <w:rsid w:val="00086C56"/>
    <w:rsid w:val="0008732F"/>
    <w:rsid w:val="000876C8"/>
    <w:rsid w:val="00087B6D"/>
    <w:rsid w:val="00087EF7"/>
    <w:rsid w:val="00087FDD"/>
    <w:rsid w:val="0009032E"/>
    <w:rsid w:val="00090622"/>
    <w:rsid w:val="00090CD8"/>
    <w:rsid w:val="00090DCC"/>
    <w:rsid w:val="000916DA"/>
    <w:rsid w:val="0009171D"/>
    <w:rsid w:val="00091AC9"/>
    <w:rsid w:val="00091C91"/>
    <w:rsid w:val="000922AF"/>
    <w:rsid w:val="0009248C"/>
    <w:rsid w:val="000925DD"/>
    <w:rsid w:val="000928A1"/>
    <w:rsid w:val="00092BD3"/>
    <w:rsid w:val="00093025"/>
    <w:rsid w:val="00093377"/>
    <w:rsid w:val="00093B0C"/>
    <w:rsid w:val="00093CAB"/>
    <w:rsid w:val="00093F33"/>
    <w:rsid w:val="00094948"/>
    <w:rsid w:val="00094A86"/>
    <w:rsid w:val="00094FBF"/>
    <w:rsid w:val="00094FD8"/>
    <w:rsid w:val="00095426"/>
    <w:rsid w:val="0009565C"/>
    <w:rsid w:val="000956F6"/>
    <w:rsid w:val="000958AC"/>
    <w:rsid w:val="00095A6B"/>
    <w:rsid w:val="00095F70"/>
    <w:rsid w:val="000960B9"/>
    <w:rsid w:val="000961A7"/>
    <w:rsid w:val="00096362"/>
    <w:rsid w:val="00096516"/>
    <w:rsid w:val="00096878"/>
    <w:rsid w:val="000968D5"/>
    <w:rsid w:val="00096951"/>
    <w:rsid w:val="00096EE6"/>
    <w:rsid w:val="00097541"/>
    <w:rsid w:val="000976DA"/>
    <w:rsid w:val="000A065E"/>
    <w:rsid w:val="000A0BAD"/>
    <w:rsid w:val="000A1061"/>
    <w:rsid w:val="000A12B6"/>
    <w:rsid w:val="000A1649"/>
    <w:rsid w:val="000A17EE"/>
    <w:rsid w:val="000A1EB5"/>
    <w:rsid w:val="000A1F3B"/>
    <w:rsid w:val="000A236C"/>
    <w:rsid w:val="000A303E"/>
    <w:rsid w:val="000A3470"/>
    <w:rsid w:val="000A348D"/>
    <w:rsid w:val="000A34FC"/>
    <w:rsid w:val="000A3629"/>
    <w:rsid w:val="000A3E23"/>
    <w:rsid w:val="000A4A3E"/>
    <w:rsid w:val="000A4BC1"/>
    <w:rsid w:val="000A4CF7"/>
    <w:rsid w:val="000A4E6D"/>
    <w:rsid w:val="000A5609"/>
    <w:rsid w:val="000A64AA"/>
    <w:rsid w:val="000A65C6"/>
    <w:rsid w:val="000A7B16"/>
    <w:rsid w:val="000A7CB9"/>
    <w:rsid w:val="000B0248"/>
    <w:rsid w:val="000B037A"/>
    <w:rsid w:val="000B03A4"/>
    <w:rsid w:val="000B085C"/>
    <w:rsid w:val="000B0AAD"/>
    <w:rsid w:val="000B0F17"/>
    <w:rsid w:val="000B1679"/>
    <w:rsid w:val="000B1D5C"/>
    <w:rsid w:val="000B1EE6"/>
    <w:rsid w:val="000B204D"/>
    <w:rsid w:val="000B2F8A"/>
    <w:rsid w:val="000B30F0"/>
    <w:rsid w:val="000B380C"/>
    <w:rsid w:val="000B3EE4"/>
    <w:rsid w:val="000B4180"/>
    <w:rsid w:val="000B41F6"/>
    <w:rsid w:val="000B42E1"/>
    <w:rsid w:val="000B4496"/>
    <w:rsid w:val="000B4712"/>
    <w:rsid w:val="000B4B73"/>
    <w:rsid w:val="000B4BAF"/>
    <w:rsid w:val="000B4BDF"/>
    <w:rsid w:val="000B4DA9"/>
    <w:rsid w:val="000B5114"/>
    <w:rsid w:val="000B5141"/>
    <w:rsid w:val="000B581B"/>
    <w:rsid w:val="000B5845"/>
    <w:rsid w:val="000B624E"/>
    <w:rsid w:val="000B6608"/>
    <w:rsid w:val="000B69DF"/>
    <w:rsid w:val="000B69E3"/>
    <w:rsid w:val="000B7052"/>
    <w:rsid w:val="000B7775"/>
    <w:rsid w:val="000B7E04"/>
    <w:rsid w:val="000B7F00"/>
    <w:rsid w:val="000C00BA"/>
    <w:rsid w:val="000C01D6"/>
    <w:rsid w:val="000C06E7"/>
    <w:rsid w:val="000C10A0"/>
    <w:rsid w:val="000C11EE"/>
    <w:rsid w:val="000C14D5"/>
    <w:rsid w:val="000C1CC0"/>
    <w:rsid w:val="000C2213"/>
    <w:rsid w:val="000C2AD5"/>
    <w:rsid w:val="000C2B24"/>
    <w:rsid w:val="000C2CB2"/>
    <w:rsid w:val="000C3332"/>
    <w:rsid w:val="000C3716"/>
    <w:rsid w:val="000C39E8"/>
    <w:rsid w:val="000C3A44"/>
    <w:rsid w:val="000C3A62"/>
    <w:rsid w:val="000C41A0"/>
    <w:rsid w:val="000C441D"/>
    <w:rsid w:val="000C4549"/>
    <w:rsid w:val="000C4598"/>
    <w:rsid w:val="000C485A"/>
    <w:rsid w:val="000C4C33"/>
    <w:rsid w:val="000C520C"/>
    <w:rsid w:val="000C54B9"/>
    <w:rsid w:val="000C5737"/>
    <w:rsid w:val="000C5862"/>
    <w:rsid w:val="000C6156"/>
    <w:rsid w:val="000C6EA1"/>
    <w:rsid w:val="000C7DD5"/>
    <w:rsid w:val="000C7F2B"/>
    <w:rsid w:val="000C7F56"/>
    <w:rsid w:val="000D0299"/>
    <w:rsid w:val="000D02F6"/>
    <w:rsid w:val="000D055D"/>
    <w:rsid w:val="000D070E"/>
    <w:rsid w:val="000D0AFD"/>
    <w:rsid w:val="000D0E28"/>
    <w:rsid w:val="000D1659"/>
    <w:rsid w:val="000D168B"/>
    <w:rsid w:val="000D1BD2"/>
    <w:rsid w:val="000D1DC9"/>
    <w:rsid w:val="000D2007"/>
    <w:rsid w:val="000D25C4"/>
    <w:rsid w:val="000D2914"/>
    <w:rsid w:val="000D2CFE"/>
    <w:rsid w:val="000D2F6F"/>
    <w:rsid w:val="000D337D"/>
    <w:rsid w:val="000D35FD"/>
    <w:rsid w:val="000D3825"/>
    <w:rsid w:val="000D3CC1"/>
    <w:rsid w:val="000D46D1"/>
    <w:rsid w:val="000D4C1A"/>
    <w:rsid w:val="000D4E80"/>
    <w:rsid w:val="000D5726"/>
    <w:rsid w:val="000D5819"/>
    <w:rsid w:val="000D5DE9"/>
    <w:rsid w:val="000D60DA"/>
    <w:rsid w:val="000D65C1"/>
    <w:rsid w:val="000D67F7"/>
    <w:rsid w:val="000D6895"/>
    <w:rsid w:val="000D6A31"/>
    <w:rsid w:val="000D6B40"/>
    <w:rsid w:val="000D6F05"/>
    <w:rsid w:val="000D7391"/>
    <w:rsid w:val="000D74ED"/>
    <w:rsid w:val="000D77DF"/>
    <w:rsid w:val="000D7EE7"/>
    <w:rsid w:val="000E0226"/>
    <w:rsid w:val="000E0671"/>
    <w:rsid w:val="000E0DD2"/>
    <w:rsid w:val="000E10EA"/>
    <w:rsid w:val="000E13E5"/>
    <w:rsid w:val="000E1680"/>
    <w:rsid w:val="000E1B58"/>
    <w:rsid w:val="000E1CEE"/>
    <w:rsid w:val="000E1D8C"/>
    <w:rsid w:val="000E1ED0"/>
    <w:rsid w:val="000E20F3"/>
    <w:rsid w:val="000E22A7"/>
    <w:rsid w:val="000E2978"/>
    <w:rsid w:val="000E2A99"/>
    <w:rsid w:val="000E2AA8"/>
    <w:rsid w:val="000E2E2E"/>
    <w:rsid w:val="000E31A1"/>
    <w:rsid w:val="000E3406"/>
    <w:rsid w:val="000E3C25"/>
    <w:rsid w:val="000E3E91"/>
    <w:rsid w:val="000E4066"/>
    <w:rsid w:val="000E44FD"/>
    <w:rsid w:val="000E4960"/>
    <w:rsid w:val="000E49C4"/>
    <w:rsid w:val="000E4C23"/>
    <w:rsid w:val="000E65E5"/>
    <w:rsid w:val="000E6893"/>
    <w:rsid w:val="000E6B6E"/>
    <w:rsid w:val="000E7361"/>
    <w:rsid w:val="000E7A66"/>
    <w:rsid w:val="000E7BE9"/>
    <w:rsid w:val="000E7D2F"/>
    <w:rsid w:val="000E7D84"/>
    <w:rsid w:val="000F00D3"/>
    <w:rsid w:val="000F00E6"/>
    <w:rsid w:val="000F045A"/>
    <w:rsid w:val="000F05F2"/>
    <w:rsid w:val="000F0B89"/>
    <w:rsid w:val="000F0DC2"/>
    <w:rsid w:val="000F0E2A"/>
    <w:rsid w:val="000F1F4D"/>
    <w:rsid w:val="000F315A"/>
    <w:rsid w:val="000F357F"/>
    <w:rsid w:val="000F3674"/>
    <w:rsid w:val="000F36D2"/>
    <w:rsid w:val="000F377E"/>
    <w:rsid w:val="000F406A"/>
    <w:rsid w:val="000F40EE"/>
    <w:rsid w:val="000F480C"/>
    <w:rsid w:val="000F4946"/>
    <w:rsid w:val="000F541B"/>
    <w:rsid w:val="000F5759"/>
    <w:rsid w:val="000F5CD8"/>
    <w:rsid w:val="000F6151"/>
    <w:rsid w:val="000F6286"/>
    <w:rsid w:val="000F6808"/>
    <w:rsid w:val="000F6908"/>
    <w:rsid w:val="000F6B97"/>
    <w:rsid w:val="000F72A7"/>
    <w:rsid w:val="000F733B"/>
    <w:rsid w:val="000F7352"/>
    <w:rsid w:val="000F73E5"/>
    <w:rsid w:val="000F7678"/>
    <w:rsid w:val="000F793A"/>
    <w:rsid w:val="000F7970"/>
    <w:rsid w:val="000F7D16"/>
    <w:rsid w:val="001008A1"/>
    <w:rsid w:val="0010096A"/>
    <w:rsid w:val="0010116E"/>
    <w:rsid w:val="00101C13"/>
    <w:rsid w:val="00102543"/>
    <w:rsid w:val="001025C0"/>
    <w:rsid w:val="00102AB3"/>
    <w:rsid w:val="00102FD6"/>
    <w:rsid w:val="00103062"/>
    <w:rsid w:val="001031C4"/>
    <w:rsid w:val="001032CF"/>
    <w:rsid w:val="001039E3"/>
    <w:rsid w:val="00103F52"/>
    <w:rsid w:val="00104610"/>
    <w:rsid w:val="0010470C"/>
    <w:rsid w:val="00104C30"/>
    <w:rsid w:val="00104CA6"/>
    <w:rsid w:val="00104D23"/>
    <w:rsid w:val="00104D47"/>
    <w:rsid w:val="00104EA8"/>
    <w:rsid w:val="0010510A"/>
    <w:rsid w:val="00105336"/>
    <w:rsid w:val="001053E7"/>
    <w:rsid w:val="00105703"/>
    <w:rsid w:val="00105954"/>
    <w:rsid w:val="00106229"/>
    <w:rsid w:val="00106C24"/>
    <w:rsid w:val="00106EFD"/>
    <w:rsid w:val="0010706C"/>
    <w:rsid w:val="00107539"/>
    <w:rsid w:val="00107DA0"/>
    <w:rsid w:val="00110136"/>
    <w:rsid w:val="0011093C"/>
    <w:rsid w:val="00110EA8"/>
    <w:rsid w:val="00110ED9"/>
    <w:rsid w:val="00110F7D"/>
    <w:rsid w:val="0011123A"/>
    <w:rsid w:val="001115E7"/>
    <w:rsid w:val="00111BD4"/>
    <w:rsid w:val="0011228E"/>
    <w:rsid w:val="00112850"/>
    <w:rsid w:val="00112A64"/>
    <w:rsid w:val="00112B9D"/>
    <w:rsid w:val="00112E1E"/>
    <w:rsid w:val="00112FD8"/>
    <w:rsid w:val="00113596"/>
    <w:rsid w:val="0011448E"/>
    <w:rsid w:val="0011500F"/>
    <w:rsid w:val="001153DB"/>
    <w:rsid w:val="001153EA"/>
    <w:rsid w:val="00115468"/>
    <w:rsid w:val="0011555D"/>
    <w:rsid w:val="0011591E"/>
    <w:rsid w:val="00115974"/>
    <w:rsid w:val="00115B03"/>
    <w:rsid w:val="001161C5"/>
    <w:rsid w:val="001162F2"/>
    <w:rsid w:val="001163B2"/>
    <w:rsid w:val="00116520"/>
    <w:rsid w:val="00116787"/>
    <w:rsid w:val="00116CC6"/>
    <w:rsid w:val="00116DD2"/>
    <w:rsid w:val="001172A9"/>
    <w:rsid w:val="00117DA8"/>
    <w:rsid w:val="00120044"/>
    <w:rsid w:val="00120303"/>
    <w:rsid w:val="00120412"/>
    <w:rsid w:val="0012069F"/>
    <w:rsid w:val="00120C09"/>
    <w:rsid w:val="00120CE7"/>
    <w:rsid w:val="00121329"/>
    <w:rsid w:val="0012158D"/>
    <w:rsid w:val="0012160F"/>
    <w:rsid w:val="00121F7F"/>
    <w:rsid w:val="0012239B"/>
    <w:rsid w:val="00122444"/>
    <w:rsid w:val="0012251B"/>
    <w:rsid w:val="00122908"/>
    <w:rsid w:val="00123223"/>
    <w:rsid w:val="001235A4"/>
    <w:rsid w:val="0012363D"/>
    <w:rsid w:val="0012370D"/>
    <w:rsid w:val="00123838"/>
    <w:rsid w:val="001238B5"/>
    <w:rsid w:val="00123B9E"/>
    <w:rsid w:val="00123D60"/>
    <w:rsid w:val="00124356"/>
    <w:rsid w:val="0012476D"/>
    <w:rsid w:val="00124DB4"/>
    <w:rsid w:val="00124E48"/>
    <w:rsid w:val="001253A8"/>
    <w:rsid w:val="00125F13"/>
    <w:rsid w:val="0012610C"/>
    <w:rsid w:val="001267D1"/>
    <w:rsid w:val="00126D1D"/>
    <w:rsid w:val="001270BE"/>
    <w:rsid w:val="001272AC"/>
    <w:rsid w:val="00127949"/>
    <w:rsid w:val="00130110"/>
    <w:rsid w:val="001302D3"/>
    <w:rsid w:val="00130CDE"/>
    <w:rsid w:val="001313E8"/>
    <w:rsid w:val="0013162A"/>
    <w:rsid w:val="00131841"/>
    <w:rsid w:val="001318CF"/>
    <w:rsid w:val="00131B2E"/>
    <w:rsid w:val="00131DFE"/>
    <w:rsid w:val="00131FEC"/>
    <w:rsid w:val="00132052"/>
    <w:rsid w:val="001321FF"/>
    <w:rsid w:val="0013245F"/>
    <w:rsid w:val="001327DE"/>
    <w:rsid w:val="00132F99"/>
    <w:rsid w:val="001334F2"/>
    <w:rsid w:val="001339D0"/>
    <w:rsid w:val="00133DAA"/>
    <w:rsid w:val="00133EED"/>
    <w:rsid w:val="0013410F"/>
    <w:rsid w:val="0013441B"/>
    <w:rsid w:val="00134619"/>
    <w:rsid w:val="00134B0B"/>
    <w:rsid w:val="00134C94"/>
    <w:rsid w:val="001354E9"/>
    <w:rsid w:val="00135A3B"/>
    <w:rsid w:val="00135DDE"/>
    <w:rsid w:val="00135EA5"/>
    <w:rsid w:val="0013618B"/>
    <w:rsid w:val="00136955"/>
    <w:rsid w:val="00136B3E"/>
    <w:rsid w:val="0013719E"/>
    <w:rsid w:val="001374F7"/>
    <w:rsid w:val="001377D0"/>
    <w:rsid w:val="001378CC"/>
    <w:rsid w:val="00137F77"/>
    <w:rsid w:val="00140330"/>
    <w:rsid w:val="00140D4C"/>
    <w:rsid w:val="0014102C"/>
    <w:rsid w:val="00141816"/>
    <w:rsid w:val="001418BF"/>
    <w:rsid w:val="00141AD8"/>
    <w:rsid w:val="00141C68"/>
    <w:rsid w:val="00141C82"/>
    <w:rsid w:val="00142948"/>
    <w:rsid w:val="00142A72"/>
    <w:rsid w:val="00143459"/>
    <w:rsid w:val="00143CDB"/>
    <w:rsid w:val="00143F69"/>
    <w:rsid w:val="001448EF"/>
    <w:rsid w:val="00144BB3"/>
    <w:rsid w:val="00144D9A"/>
    <w:rsid w:val="001451D3"/>
    <w:rsid w:val="00145573"/>
    <w:rsid w:val="00145E01"/>
    <w:rsid w:val="00145E34"/>
    <w:rsid w:val="00146214"/>
    <w:rsid w:val="001464F1"/>
    <w:rsid w:val="00146632"/>
    <w:rsid w:val="00146897"/>
    <w:rsid w:val="001468D9"/>
    <w:rsid w:val="00146911"/>
    <w:rsid w:val="00146D8E"/>
    <w:rsid w:val="001471C2"/>
    <w:rsid w:val="00147743"/>
    <w:rsid w:val="001478E6"/>
    <w:rsid w:val="00147A03"/>
    <w:rsid w:val="00150723"/>
    <w:rsid w:val="00150966"/>
    <w:rsid w:val="001509A3"/>
    <w:rsid w:val="00150BCB"/>
    <w:rsid w:val="00150F8F"/>
    <w:rsid w:val="00151D72"/>
    <w:rsid w:val="00151E1B"/>
    <w:rsid w:val="0015213C"/>
    <w:rsid w:val="001524B8"/>
    <w:rsid w:val="00152A86"/>
    <w:rsid w:val="00152BAF"/>
    <w:rsid w:val="00152C4C"/>
    <w:rsid w:val="00153126"/>
    <w:rsid w:val="00153BB5"/>
    <w:rsid w:val="00153E4A"/>
    <w:rsid w:val="0015406D"/>
    <w:rsid w:val="0015415A"/>
    <w:rsid w:val="001541EA"/>
    <w:rsid w:val="0015457E"/>
    <w:rsid w:val="00154884"/>
    <w:rsid w:val="00154D58"/>
    <w:rsid w:val="00154DA9"/>
    <w:rsid w:val="00155A93"/>
    <w:rsid w:val="00155B6F"/>
    <w:rsid w:val="00156198"/>
    <w:rsid w:val="0015651E"/>
    <w:rsid w:val="00156695"/>
    <w:rsid w:val="00156BD7"/>
    <w:rsid w:val="00156DBB"/>
    <w:rsid w:val="00156ED9"/>
    <w:rsid w:val="0015707D"/>
    <w:rsid w:val="00157466"/>
    <w:rsid w:val="001574FA"/>
    <w:rsid w:val="00157699"/>
    <w:rsid w:val="00157AA3"/>
    <w:rsid w:val="00157BE9"/>
    <w:rsid w:val="00157E83"/>
    <w:rsid w:val="00160B75"/>
    <w:rsid w:val="00160E49"/>
    <w:rsid w:val="00161112"/>
    <w:rsid w:val="001611BC"/>
    <w:rsid w:val="001612BC"/>
    <w:rsid w:val="001614C0"/>
    <w:rsid w:val="00161885"/>
    <w:rsid w:val="00161929"/>
    <w:rsid w:val="00161DE1"/>
    <w:rsid w:val="00161FB8"/>
    <w:rsid w:val="001625F5"/>
    <w:rsid w:val="00162CED"/>
    <w:rsid w:val="00162E44"/>
    <w:rsid w:val="00163658"/>
    <w:rsid w:val="00163707"/>
    <w:rsid w:val="00163E6D"/>
    <w:rsid w:val="00164191"/>
    <w:rsid w:val="0016495D"/>
    <w:rsid w:val="00164F5C"/>
    <w:rsid w:val="001652BF"/>
    <w:rsid w:val="001656AE"/>
    <w:rsid w:val="00165934"/>
    <w:rsid w:val="001668A4"/>
    <w:rsid w:val="00167283"/>
    <w:rsid w:val="001672C6"/>
    <w:rsid w:val="001672D1"/>
    <w:rsid w:val="00167ADD"/>
    <w:rsid w:val="0017053E"/>
    <w:rsid w:val="00170718"/>
    <w:rsid w:val="00170CFA"/>
    <w:rsid w:val="00170FA0"/>
    <w:rsid w:val="00171363"/>
    <w:rsid w:val="00171637"/>
    <w:rsid w:val="001720A2"/>
    <w:rsid w:val="00172302"/>
    <w:rsid w:val="001727B2"/>
    <w:rsid w:val="0017286D"/>
    <w:rsid w:val="00172DD5"/>
    <w:rsid w:val="0017357D"/>
    <w:rsid w:val="00173859"/>
    <w:rsid w:val="00173923"/>
    <w:rsid w:val="00173AD2"/>
    <w:rsid w:val="00173DDE"/>
    <w:rsid w:val="00174687"/>
    <w:rsid w:val="00174758"/>
    <w:rsid w:val="0017479B"/>
    <w:rsid w:val="00174BFE"/>
    <w:rsid w:val="00174C86"/>
    <w:rsid w:val="00174F33"/>
    <w:rsid w:val="0017556F"/>
    <w:rsid w:val="001756C8"/>
    <w:rsid w:val="0017570F"/>
    <w:rsid w:val="00176086"/>
    <w:rsid w:val="001760AD"/>
    <w:rsid w:val="00176138"/>
    <w:rsid w:val="00176B8C"/>
    <w:rsid w:val="00176C84"/>
    <w:rsid w:val="00176D9A"/>
    <w:rsid w:val="00177812"/>
    <w:rsid w:val="00177937"/>
    <w:rsid w:val="00177A76"/>
    <w:rsid w:val="00180C20"/>
    <w:rsid w:val="0018163E"/>
    <w:rsid w:val="001818A5"/>
    <w:rsid w:val="00181938"/>
    <w:rsid w:val="0018196B"/>
    <w:rsid w:val="001819ED"/>
    <w:rsid w:val="00181A24"/>
    <w:rsid w:val="001827AC"/>
    <w:rsid w:val="00182C75"/>
    <w:rsid w:val="00183708"/>
    <w:rsid w:val="00183816"/>
    <w:rsid w:val="00183A6B"/>
    <w:rsid w:val="001845F8"/>
    <w:rsid w:val="00184725"/>
    <w:rsid w:val="00184905"/>
    <w:rsid w:val="00184D53"/>
    <w:rsid w:val="00184E29"/>
    <w:rsid w:val="00184EDC"/>
    <w:rsid w:val="001854AF"/>
    <w:rsid w:val="00185C7B"/>
    <w:rsid w:val="00186388"/>
    <w:rsid w:val="00186601"/>
    <w:rsid w:val="00186657"/>
    <w:rsid w:val="00186755"/>
    <w:rsid w:val="00187002"/>
    <w:rsid w:val="0018734A"/>
    <w:rsid w:val="001873F0"/>
    <w:rsid w:val="00187497"/>
    <w:rsid w:val="00187567"/>
    <w:rsid w:val="00187CE8"/>
    <w:rsid w:val="00187D40"/>
    <w:rsid w:val="001902E1"/>
    <w:rsid w:val="0019033D"/>
    <w:rsid w:val="00190543"/>
    <w:rsid w:val="00190660"/>
    <w:rsid w:val="00190975"/>
    <w:rsid w:val="001910B0"/>
    <w:rsid w:val="001913A2"/>
    <w:rsid w:val="00191B29"/>
    <w:rsid w:val="00191BE5"/>
    <w:rsid w:val="00191CF2"/>
    <w:rsid w:val="001920BE"/>
    <w:rsid w:val="00192116"/>
    <w:rsid w:val="001928D1"/>
    <w:rsid w:val="001928E3"/>
    <w:rsid w:val="00192D55"/>
    <w:rsid w:val="00193759"/>
    <w:rsid w:val="00193CB1"/>
    <w:rsid w:val="0019401B"/>
    <w:rsid w:val="00194548"/>
    <w:rsid w:val="00194A84"/>
    <w:rsid w:val="00195397"/>
    <w:rsid w:val="0019543A"/>
    <w:rsid w:val="001958F0"/>
    <w:rsid w:val="00195A5B"/>
    <w:rsid w:val="00195A72"/>
    <w:rsid w:val="001960C6"/>
    <w:rsid w:val="001967AC"/>
    <w:rsid w:val="00196B7E"/>
    <w:rsid w:val="00196E1B"/>
    <w:rsid w:val="00197397"/>
    <w:rsid w:val="00197B38"/>
    <w:rsid w:val="00197B3F"/>
    <w:rsid w:val="001A0160"/>
    <w:rsid w:val="001A017F"/>
    <w:rsid w:val="001A044D"/>
    <w:rsid w:val="001A0612"/>
    <w:rsid w:val="001A0732"/>
    <w:rsid w:val="001A0D17"/>
    <w:rsid w:val="001A0E5D"/>
    <w:rsid w:val="001A0FBF"/>
    <w:rsid w:val="001A17AD"/>
    <w:rsid w:val="001A1F45"/>
    <w:rsid w:val="001A25B0"/>
    <w:rsid w:val="001A28F4"/>
    <w:rsid w:val="001A2B40"/>
    <w:rsid w:val="001A2C8F"/>
    <w:rsid w:val="001A2F58"/>
    <w:rsid w:val="001A327C"/>
    <w:rsid w:val="001A3457"/>
    <w:rsid w:val="001A39E7"/>
    <w:rsid w:val="001A3C99"/>
    <w:rsid w:val="001A4313"/>
    <w:rsid w:val="001A499B"/>
    <w:rsid w:val="001A49A6"/>
    <w:rsid w:val="001A4C72"/>
    <w:rsid w:val="001A4C9C"/>
    <w:rsid w:val="001A4FC3"/>
    <w:rsid w:val="001A5301"/>
    <w:rsid w:val="001A5688"/>
    <w:rsid w:val="001A58F4"/>
    <w:rsid w:val="001A5E59"/>
    <w:rsid w:val="001A615D"/>
    <w:rsid w:val="001A6199"/>
    <w:rsid w:val="001A61A1"/>
    <w:rsid w:val="001A627E"/>
    <w:rsid w:val="001A672D"/>
    <w:rsid w:val="001A6AA5"/>
    <w:rsid w:val="001A6D9B"/>
    <w:rsid w:val="001A6DBB"/>
    <w:rsid w:val="001A7168"/>
    <w:rsid w:val="001A7531"/>
    <w:rsid w:val="001A7823"/>
    <w:rsid w:val="001B01C3"/>
    <w:rsid w:val="001B04DA"/>
    <w:rsid w:val="001B06B9"/>
    <w:rsid w:val="001B0BA0"/>
    <w:rsid w:val="001B0C49"/>
    <w:rsid w:val="001B0CE3"/>
    <w:rsid w:val="001B0FD9"/>
    <w:rsid w:val="001B0FF4"/>
    <w:rsid w:val="001B1490"/>
    <w:rsid w:val="001B160B"/>
    <w:rsid w:val="001B1A51"/>
    <w:rsid w:val="001B2033"/>
    <w:rsid w:val="001B22A7"/>
    <w:rsid w:val="001B2312"/>
    <w:rsid w:val="001B25C6"/>
    <w:rsid w:val="001B2AC2"/>
    <w:rsid w:val="001B2B4E"/>
    <w:rsid w:val="001B2BD4"/>
    <w:rsid w:val="001B2F89"/>
    <w:rsid w:val="001B2FB5"/>
    <w:rsid w:val="001B3180"/>
    <w:rsid w:val="001B3252"/>
    <w:rsid w:val="001B33DE"/>
    <w:rsid w:val="001B36AF"/>
    <w:rsid w:val="001B377D"/>
    <w:rsid w:val="001B3DBC"/>
    <w:rsid w:val="001B3E81"/>
    <w:rsid w:val="001B4201"/>
    <w:rsid w:val="001B464C"/>
    <w:rsid w:val="001B4906"/>
    <w:rsid w:val="001B4F97"/>
    <w:rsid w:val="001B53B9"/>
    <w:rsid w:val="001B54A4"/>
    <w:rsid w:val="001B5539"/>
    <w:rsid w:val="001B5DD7"/>
    <w:rsid w:val="001B5F94"/>
    <w:rsid w:val="001B688B"/>
    <w:rsid w:val="001B6C11"/>
    <w:rsid w:val="001B6C4C"/>
    <w:rsid w:val="001B735A"/>
    <w:rsid w:val="001B761D"/>
    <w:rsid w:val="001B7873"/>
    <w:rsid w:val="001C0180"/>
    <w:rsid w:val="001C0692"/>
    <w:rsid w:val="001C0D65"/>
    <w:rsid w:val="001C0EC7"/>
    <w:rsid w:val="001C1324"/>
    <w:rsid w:val="001C150E"/>
    <w:rsid w:val="001C23AC"/>
    <w:rsid w:val="001C2436"/>
    <w:rsid w:val="001C2CCA"/>
    <w:rsid w:val="001C2E1A"/>
    <w:rsid w:val="001C303C"/>
    <w:rsid w:val="001C3620"/>
    <w:rsid w:val="001C3A36"/>
    <w:rsid w:val="001C4049"/>
    <w:rsid w:val="001C4722"/>
    <w:rsid w:val="001C4A7F"/>
    <w:rsid w:val="001C4C9A"/>
    <w:rsid w:val="001C4D53"/>
    <w:rsid w:val="001C4EAE"/>
    <w:rsid w:val="001C508B"/>
    <w:rsid w:val="001C50CC"/>
    <w:rsid w:val="001C552E"/>
    <w:rsid w:val="001C5F60"/>
    <w:rsid w:val="001C60C1"/>
    <w:rsid w:val="001C6E1E"/>
    <w:rsid w:val="001C7081"/>
    <w:rsid w:val="001C7100"/>
    <w:rsid w:val="001C7471"/>
    <w:rsid w:val="001C7899"/>
    <w:rsid w:val="001C7965"/>
    <w:rsid w:val="001C7FA5"/>
    <w:rsid w:val="001D01EB"/>
    <w:rsid w:val="001D0200"/>
    <w:rsid w:val="001D036B"/>
    <w:rsid w:val="001D1AAE"/>
    <w:rsid w:val="001D1C29"/>
    <w:rsid w:val="001D1EA7"/>
    <w:rsid w:val="001D248E"/>
    <w:rsid w:val="001D2B24"/>
    <w:rsid w:val="001D2E10"/>
    <w:rsid w:val="001D2E23"/>
    <w:rsid w:val="001D2FA1"/>
    <w:rsid w:val="001D324E"/>
    <w:rsid w:val="001D39A5"/>
    <w:rsid w:val="001D3A98"/>
    <w:rsid w:val="001D3BBD"/>
    <w:rsid w:val="001D3FE4"/>
    <w:rsid w:val="001D408A"/>
    <w:rsid w:val="001D42E8"/>
    <w:rsid w:val="001D4587"/>
    <w:rsid w:val="001D4716"/>
    <w:rsid w:val="001D49A1"/>
    <w:rsid w:val="001D4B2F"/>
    <w:rsid w:val="001D509C"/>
    <w:rsid w:val="001D52B7"/>
    <w:rsid w:val="001D5512"/>
    <w:rsid w:val="001D55B8"/>
    <w:rsid w:val="001D59CE"/>
    <w:rsid w:val="001D5E89"/>
    <w:rsid w:val="001D5FEC"/>
    <w:rsid w:val="001D6286"/>
    <w:rsid w:val="001D6497"/>
    <w:rsid w:val="001D6802"/>
    <w:rsid w:val="001D69C5"/>
    <w:rsid w:val="001D6DF7"/>
    <w:rsid w:val="001D7179"/>
    <w:rsid w:val="001D7A45"/>
    <w:rsid w:val="001D7CB8"/>
    <w:rsid w:val="001D7DB2"/>
    <w:rsid w:val="001E0260"/>
    <w:rsid w:val="001E041B"/>
    <w:rsid w:val="001E0449"/>
    <w:rsid w:val="001E04B5"/>
    <w:rsid w:val="001E0D03"/>
    <w:rsid w:val="001E17CC"/>
    <w:rsid w:val="001E1D78"/>
    <w:rsid w:val="001E2279"/>
    <w:rsid w:val="001E2393"/>
    <w:rsid w:val="001E2968"/>
    <w:rsid w:val="001E2A9D"/>
    <w:rsid w:val="001E2C0D"/>
    <w:rsid w:val="001E3522"/>
    <w:rsid w:val="001E365C"/>
    <w:rsid w:val="001E404B"/>
    <w:rsid w:val="001E446D"/>
    <w:rsid w:val="001E4E2E"/>
    <w:rsid w:val="001E50C4"/>
    <w:rsid w:val="001E5544"/>
    <w:rsid w:val="001E55F9"/>
    <w:rsid w:val="001E5826"/>
    <w:rsid w:val="001E5ED9"/>
    <w:rsid w:val="001E5F5B"/>
    <w:rsid w:val="001E6014"/>
    <w:rsid w:val="001E66F1"/>
    <w:rsid w:val="001E6787"/>
    <w:rsid w:val="001E678E"/>
    <w:rsid w:val="001E6A1D"/>
    <w:rsid w:val="001E6FA7"/>
    <w:rsid w:val="001E6FEA"/>
    <w:rsid w:val="001E7112"/>
    <w:rsid w:val="001E7294"/>
    <w:rsid w:val="001E74D3"/>
    <w:rsid w:val="001E7A90"/>
    <w:rsid w:val="001E7DA2"/>
    <w:rsid w:val="001E7FCC"/>
    <w:rsid w:val="001F0171"/>
    <w:rsid w:val="001F06E5"/>
    <w:rsid w:val="001F14A7"/>
    <w:rsid w:val="001F1607"/>
    <w:rsid w:val="001F1796"/>
    <w:rsid w:val="001F1AFF"/>
    <w:rsid w:val="001F1C72"/>
    <w:rsid w:val="001F1DA5"/>
    <w:rsid w:val="001F2366"/>
    <w:rsid w:val="001F2905"/>
    <w:rsid w:val="001F2AC3"/>
    <w:rsid w:val="001F37DA"/>
    <w:rsid w:val="001F38BF"/>
    <w:rsid w:val="001F38F0"/>
    <w:rsid w:val="001F3CA4"/>
    <w:rsid w:val="001F3E55"/>
    <w:rsid w:val="001F3E5B"/>
    <w:rsid w:val="001F4547"/>
    <w:rsid w:val="001F4A40"/>
    <w:rsid w:val="001F517A"/>
    <w:rsid w:val="001F555D"/>
    <w:rsid w:val="001F599D"/>
    <w:rsid w:val="001F69C2"/>
    <w:rsid w:val="001F7699"/>
    <w:rsid w:val="001F7754"/>
    <w:rsid w:val="001F77A9"/>
    <w:rsid w:val="002001A1"/>
    <w:rsid w:val="00200B7A"/>
    <w:rsid w:val="00201355"/>
    <w:rsid w:val="00201364"/>
    <w:rsid w:val="00201911"/>
    <w:rsid w:val="00201987"/>
    <w:rsid w:val="00201A58"/>
    <w:rsid w:val="00201F40"/>
    <w:rsid w:val="002020DC"/>
    <w:rsid w:val="00202461"/>
    <w:rsid w:val="0020283A"/>
    <w:rsid w:val="00202B6B"/>
    <w:rsid w:val="0020314C"/>
    <w:rsid w:val="002033BE"/>
    <w:rsid w:val="002038B8"/>
    <w:rsid w:val="00203B85"/>
    <w:rsid w:val="00203DF3"/>
    <w:rsid w:val="002041FF"/>
    <w:rsid w:val="00204237"/>
    <w:rsid w:val="00204294"/>
    <w:rsid w:val="002045F4"/>
    <w:rsid w:val="00204E38"/>
    <w:rsid w:val="00205D02"/>
    <w:rsid w:val="00205EEF"/>
    <w:rsid w:val="00206828"/>
    <w:rsid w:val="002068AA"/>
    <w:rsid w:val="002068CC"/>
    <w:rsid w:val="002069BE"/>
    <w:rsid w:val="00207418"/>
    <w:rsid w:val="002075F3"/>
    <w:rsid w:val="00207704"/>
    <w:rsid w:val="00207AC8"/>
    <w:rsid w:val="00207BF2"/>
    <w:rsid w:val="00207DE7"/>
    <w:rsid w:val="00207F2C"/>
    <w:rsid w:val="00210391"/>
    <w:rsid w:val="002105D7"/>
    <w:rsid w:val="00210780"/>
    <w:rsid w:val="0021135B"/>
    <w:rsid w:val="00211B85"/>
    <w:rsid w:val="00212C03"/>
    <w:rsid w:val="00212D03"/>
    <w:rsid w:val="0021319A"/>
    <w:rsid w:val="002137BF"/>
    <w:rsid w:val="00213B4E"/>
    <w:rsid w:val="00213E12"/>
    <w:rsid w:val="00213E93"/>
    <w:rsid w:val="00213FC4"/>
    <w:rsid w:val="002144CF"/>
    <w:rsid w:val="00214782"/>
    <w:rsid w:val="00215030"/>
    <w:rsid w:val="00215528"/>
    <w:rsid w:val="00215AE4"/>
    <w:rsid w:val="00215BF4"/>
    <w:rsid w:val="00215CFE"/>
    <w:rsid w:val="00215F6D"/>
    <w:rsid w:val="00215FCF"/>
    <w:rsid w:val="002164DA"/>
    <w:rsid w:val="0021662B"/>
    <w:rsid w:val="0021679B"/>
    <w:rsid w:val="00216B40"/>
    <w:rsid w:val="00216C77"/>
    <w:rsid w:val="00217188"/>
    <w:rsid w:val="002179BB"/>
    <w:rsid w:val="00220095"/>
    <w:rsid w:val="00220747"/>
    <w:rsid w:val="0022081C"/>
    <w:rsid w:val="0022088A"/>
    <w:rsid w:val="00220915"/>
    <w:rsid w:val="00220B07"/>
    <w:rsid w:val="00220BDF"/>
    <w:rsid w:val="00221122"/>
    <w:rsid w:val="00221240"/>
    <w:rsid w:val="002216D0"/>
    <w:rsid w:val="0022182A"/>
    <w:rsid w:val="002218C6"/>
    <w:rsid w:val="002219D0"/>
    <w:rsid w:val="00221C33"/>
    <w:rsid w:val="0022216F"/>
    <w:rsid w:val="0022228A"/>
    <w:rsid w:val="0022289A"/>
    <w:rsid w:val="00222CF2"/>
    <w:rsid w:val="0022301F"/>
    <w:rsid w:val="002233A1"/>
    <w:rsid w:val="00223844"/>
    <w:rsid w:val="00223B15"/>
    <w:rsid w:val="00223FB9"/>
    <w:rsid w:val="00224525"/>
    <w:rsid w:val="00224613"/>
    <w:rsid w:val="002247DC"/>
    <w:rsid w:val="00224B87"/>
    <w:rsid w:val="00224DCE"/>
    <w:rsid w:val="00225355"/>
    <w:rsid w:val="0022577D"/>
    <w:rsid w:val="00225ADA"/>
    <w:rsid w:val="00225EA4"/>
    <w:rsid w:val="0022661A"/>
    <w:rsid w:val="0022661F"/>
    <w:rsid w:val="00226B8F"/>
    <w:rsid w:val="00227284"/>
    <w:rsid w:val="0022760E"/>
    <w:rsid w:val="002278AD"/>
    <w:rsid w:val="00227A6F"/>
    <w:rsid w:val="00227B65"/>
    <w:rsid w:val="00227D32"/>
    <w:rsid w:val="00231224"/>
    <w:rsid w:val="002312D6"/>
    <w:rsid w:val="00231442"/>
    <w:rsid w:val="002314A8"/>
    <w:rsid w:val="002316DB"/>
    <w:rsid w:val="00231EE3"/>
    <w:rsid w:val="002321BA"/>
    <w:rsid w:val="0023220D"/>
    <w:rsid w:val="00232858"/>
    <w:rsid w:val="00232AD0"/>
    <w:rsid w:val="00232B2E"/>
    <w:rsid w:val="00232BE8"/>
    <w:rsid w:val="00232C28"/>
    <w:rsid w:val="00232E40"/>
    <w:rsid w:val="00232F08"/>
    <w:rsid w:val="002336C2"/>
    <w:rsid w:val="002344B2"/>
    <w:rsid w:val="00234587"/>
    <w:rsid w:val="00234B99"/>
    <w:rsid w:val="00234ECD"/>
    <w:rsid w:val="00235293"/>
    <w:rsid w:val="00235861"/>
    <w:rsid w:val="0023589B"/>
    <w:rsid w:val="00235AB4"/>
    <w:rsid w:val="00235F94"/>
    <w:rsid w:val="00236274"/>
    <w:rsid w:val="002366EA"/>
    <w:rsid w:val="0023671D"/>
    <w:rsid w:val="00236905"/>
    <w:rsid w:val="00236DC5"/>
    <w:rsid w:val="00237692"/>
    <w:rsid w:val="00237DAA"/>
    <w:rsid w:val="00237DD3"/>
    <w:rsid w:val="002401C1"/>
    <w:rsid w:val="00240505"/>
    <w:rsid w:val="002405A3"/>
    <w:rsid w:val="0024060D"/>
    <w:rsid w:val="00240D4D"/>
    <w:rsid w:val="00240E6A"/>
    <w:rsid w:val="002412BF"/>
    <w:rsid w:val="0024136E"/>
    <w:rsid w:val="002419C5"/>
    <w:rsid w:val="00242586"/>
    <w:rsid w:val="00242C86"/>
    <w:rsid w:val="00242F23"/>
    <w:rsid w:val="00243BB5"/>
    <w:rsid w:val="00243BDB"/>
    <w:rsid w:val="00243E8E"/>
    <w:rsid w:val="00243ECC"/>
    <w:rsid w:val="00243EE5"/>
    <w:rsid w:val="00244B6C"/>
    <w:rsid w:val="00245135"/>
    <w:rsid w:val="002452C0"/>
    <w:rsid w:val="002458BF"/>
    <w:rsid w:val="002461DE"/>
    <w:rsid w:val="002465C4"/>
    <w:rsid w:val="00246A52"/>
    <w:rsid w:val="00246AA7"/>
    <w:rsid w:val="00246C90"/>
    <w:rsid w:val="002504CF"/>
    <w:rsid w:val="002509AE"/>
    <w:rsid w:val="00250A55"/>
    <w:rsid w:val="00250D10"/>
    <w:rsid w:val="00250DB2"/>
    <w:rsid w:val="00250FC5"/>
    <w:rsid w:val="0025183C"/>
    <w:rsid w:val="0025196F"/>
    <w:rsid w:val="00252257"/>
    <w:rsid w:val="0025292D"/>
    <w:rsid w:val="00253750"/>
    <w:rsid w:val="00253B28"/>
    <w:rsid w:val="002540E8"/>
    <w:rsid w:val="00254134"/>
    <w:rsid w:val="00254283"/>
    <w:rsid w:val="0025452B"/>
    <w:rsid w:val="0025454F"/>
    <w:rsid w:val="00254FFF"/>
    <w:rsid w:val="002550E9"/>
    <w:rsid w:val="00255135"/>
    <w:rsid w:val="002559D0"/>
    <w:rsid w:val="00256834"/>
    <w:rsid w:val="002568EC"/>
    <w:rsid w:val="00256CFD"/>
    <w:rsid w:val="002574EE"/>
    <w:rsid w:val="00257619"/>
    <w:rsid w:val="002601E6"/>
    <w:rsid w:val="00260200"/>
    <w:rsid w:val="00260238"/>
    <w:rsid w:val="002602FE"/>
    <w:rsid w:val="002606CD"/>
    <w:rsid w:val="0026090F"/>
    <w:rsid w:val="002609B5"/>
    <w:rsid w:val="00260A39"/>
    <w:rsid w:val="00261075"/>
    <w:rsid w:val="0026145A"/>
    <w:rsid w:val="00261936"/>
    <w:rsid w:val="0026193C"/>
    <w:rsid w:val="002619AE"/>
    <w:rsid w:val="00261BB7"/>
    <w:rsid w:val="00261D26"/>
    <w:rsid w:val="00261E83"/>
    <w:rsid w:val="00262197"/>
    <w:rsid w:val="0026266D"/>
    <w:rsid w:val="002627EC"/>
    <w:rsid w:val="00262C4B"/>
    <w:rsid w:val="002633DF"/>
    <w:rsid w:val="00263B31"/>
    <w:rsid w:val="00263F1B"/>
    <w:rsid w:val="00264812"/>
    <w:rsid w:val="00264990"/>
    <w:rsid w:val="00264DF2"/>
    <w:rsid w:val="0026632F"/>
    <w:rsid w:val="002665BD"/>
    <w:rsid w:val="00266751"/>
    <w:rsid w:val="00266FD1"/>
    <w:rsid w:val="0026718D"/>
    <w:rsid w:val="002671CB"/>
    <w:rsid w:val="0026725F"/>
    <w:rsid w:val="00267284"/>
    <w:rsid w:val="002674DA"/>
    <w:rsid w:val="002677EC"/>
    <w:rsid w:val="00267B49"/>
    <w:rsid w:val="00267DE1"/>
    <w:rsid w:val="00267FD2"/>
    <w:rsid w:val="0027010D"/>
    <w:rsid w:val="002704FF"/>
    <w:rsid w:val="002706A5"/>
    <w:rsid w:val="0027097E"/>
    <w:rsid w:val="00271686"/>
    <w:rsid w:val="00271A24"/>
    <w:rsid w:val="00271D64"/>
    <w:rsid w:val="00272723"/>
    <w:rsid w:val="0027283C"/>
    <w:rsid w:val="002729DB"/>
    <w:rsid w:val="00272A49"/>
    <w:rsid w:val="00272C2A"/>
    <w:rsid w:val="00272F26"/>
    <w:rsid w:val="0027332A"/>
    <w:rsid w:val="002735EC"/>
    <w:rsid w:val="002736B6"/>
    <w:rsid w:val="00274392"/>
    <w:rsid w:val="00274621"/>
    <w:rsid w:val="00274A63"/>
    <w:rsid w:val="00275A28"/>
    <w:rsid w:val="0027607E"/>
    <w:rsid w:val="002764E5"/>
    <w:rsid w:val="00277213"/>
    <w:rsid w:val="002774D3"/>
    <w:rsid w:val="00277646"/>
    <w:rsid w:val="00277A85"/>
    <w:rsid w:val="00277BDB"/>
    <w:rsid w:val="00277C5A"/>
    <w:rsid w:val="002800A5"/>
    <w:rsid w:val="0028057A"/>
    <w:rsid w:val="002808B1"/>
    <w:rsid w:val="00280B24"/>
    <w:rsid w:val="00280DB5"/>
    <w:rsid w:val="00281146"/>
    <w:rsid w:val="00281256"/>
    <w:rsid w:val="0028168C"/>
    <w:rsid w:val="002816B4"/>
    <w:rsid w:val="00282070"/>
    <w:rsid w:val="00282B59"/>
    <w:rsid w:val="00283060"/>
    <w:rsid w:val="0028354B"/>
    <w:rsid w:val="002835AE"/>
    <w:rsid w:val="00283972"/>
    <w:rsid w:val="00283B32"/>
    <w:rsid w:val="00283C10"/>
    <w:rsid w:val="00283DFC"/>
    <w:rsid w:val="002844DF"/>
    <w:rsid w:val="002848F0"/>
    <w:rsid w:val="00284A35"/>
    <w:rsid w:val="00284EC4"/>
    <w:rsid w:val="002853A0"/>
    <w:rsid w:val="002855F8"/>
    <w:rsid w:val="002858F6"/>
    <w:rsid w:val="00285AD9"/>
    <w:rsid w:val="0028602E"/>
    <w:rsid w:val="00286882"/>
    <w:rsid w:val="002868CB"/>
    <w:rsid w:val="00286B63"/>
    <w:rsid w:val="00287217"/>
    <w:rsid w:val="002872A2"/>
    <w:rsid w:val="002876E8"/>
    <w:rsid w:val="00287AA2"/>
    <w:rsid w:val="00290062"/>
    <w:rsid w:val="00290358"/>
    <w:rsid w:val="002904A6"/>
    <w:rsid w:val="002905DC"/>
    <w:rsid w:val="00290841"/>
    <w:rsid w:val="00290A44"/>
    <w:rsid w:val="00290F57"/>
    <w:rsid w:val="00291144"/>
    <w:rsid w:val="002915BF"/>
    <w:rsid w:val="00291ADD"/>
    <w:rsid w:val="00292226"/>
    <w:rsid w:val="0029296A"/>
    <w:rsid w:val="00292A2D"/>
    <w:rsid w:val="00292D75"/>
    <w:rsid w:val="00292F3F"/>
    <w:rsid w:val="00292FE5"/>
    <w:rsid w:val="0029336C"/>
    <w:rsid w:val="002934B5"/>
    <w:rsid w:val="00293858"/>
    <w:rsid w:val="00293EDA"/>
    <w:rsid w:val="0029470A"/>
    <w:rsid w:val="00294A3F"/>
    <w:rsid w:val="00294AF5"/>
    <w:rsid w:val="00294D18"/>
    <w:rsid w:val="00294DBD"/>
    <w:rsid w:val="0029505E"/>
    <w:rsid w:val="00295230"/>
    <w:rsid w:val="00295353"/>
    <w:rsid w:val="00295932"/>
    <w:rsid w:val="00295985"/>
    <w:rsid w:val="002959FB"/>
    <w:rsid w:val="00295CDD"/>
    <w:rsid w:val="00295D07"/>
    <w:rsid w:val="00295D47"/>
    <w:rsid w:val="00295DBF"/>
    <w:rsid w:val="00295FFF"/>
    <w:rsid w:val="00296247"/>
    <w:rsid w:val="0029696C"/>
    <w:rsid w:val="00296A25"/>
    <w:rsid w:val="00297193"/>
    <w:rsid w:val="002971C9"/>
    <w:rsid w:val="002973C9"/>
    <w:rsid w:val="00297632"/>
    <w:rsid w:val="00297CF0"/>
    <w:rsid w:val="002A0150"/>
    <w:rsid w:val="002A01B9"/>
    <w:rsid w:val="002A01FD"/>
    <w:rsid w:val="002A0219"/>
    <w:rsid w:val="002A02EB"/>
    <w:rsid w:val="002A086A"/>
    <w:rsid w:val="002A0CE4"/>
    <w:rsid w:val="002A0EE3"/>
    <w:rsid w:val="002A11BE"/>
    <w:rsid w:val="002A150C"/>
    <w:rsid w:val="002A1603"/>
    <w:rsid w:val="002A176F"/>
    <w:rsid w:val="002A17BB"/>
    <w:rsid w:val="002A1879"/>
    <w:rsid w:val="002A1E2B"/>
    <w:rsid w:val="002A1F83"/>
    <w:rsid w:val="002A282A"/>
    <w:rsid w:val="002A2997"/>
    <w:rsid w:val="002A29D5"/>
    <w:rsid w:val="002A2B99"/>
    <w:rsid w:val="002A2BCC"/>
    <w:rsid w:val="002A2BD8"/>
    <w:rsid w:val="002A316B"/>
    <w:rsid w:val="002A39AF"/>
    <w:rsid w:val="002A3D34"/>
    <w:rsid w:val="002A3FDA"/>
    <w:rsid w:val="002A43E2"/>
    <w:rsid w:val="002A450F"/>
    <w:rsid w:val="002A4519"/>
    <w:rsid w:val="002A47FB"/>
    <w:rsid w:val="002A5690"/>
    <w:rsid w:val="002A5699"/>
    <w:rsid w:val="002A5B9A"/>
    <w:rsid w:val="002A6366"/>
    <w:rsid w:val="002A69BA"/>
    <w:rsid w:val="002A6C43"/>
    <w:rsid w:val="002A6D58"/>
    <w:rsid w:val="002A7082"/>
    <w:rsid w:val="002A726E"/>
    <w:rsid w:val="002A7518"/>
    <w:rsid w:val="002A789B"/>
    <w:rsid w:val="002A7AFB"/>
    <w:rsid w:val="002A7B00"/>
    <w:rsid w:val="002A7C78"/>
    <w:rsid w:val="002A7C8E"/>
    <w:rsid w:val="002B0035"/>
    <w:rsid w:val="002B014A"/>
    <w:rsid w:val="002B0E20"/>
    <w:rsid w:val="002B12E7"/>
    <w:rsid w:val="002B152E"/>
    <w:rsid w:val="002B214B"/>
    <w:rsid w:val="002B238B"/>
    <w:rsid w:val="002B265E"/>
    <w:rsid w:val="002B3B42"/>
    <w:rsid w:val="002B3BFD"/>
    <w:rsid w:val="002B3C73"/>
    <w:rsid w:val="002B3FAC"/>
    <w:rsid w:val="002B40F3"/>
    <w:rsid w:val="002B4505"/>
    <w:rsid w:val="002B48A4"/>
    <w:rsid w:val="002B4DEC"/>
    <w:rsid w:val="002B51F4"/>
    <w:rsid w:val="002B527D"/>
    <w:rsid w:val="002B54B0"/>
    <w:rsid w:val="002B6077"/>
    <w:rsid w:val="002B6325"/>
    <w:rsid w:val="002B637B"/>
    <w:rsid w:val="002B6584"/>
    <w:rsid w:val="002B6D24"/>
    <w:rsid w:val="002B6F85"/>
    <w:rsid w:val="002B734D"/>
    <w:rsid w:val="002B7385"/>
    <w:rsid w:val="002B7506"/>
    <w:rsid w:val="002B77F3"/>
    <w:rsid w:val="002B78DC"/>
    <w:rsid w:val="002C0202"/>
    <w:rsid w:val="002C0283"/>
    <w:rsid w:val="002C05BC"/>
    <w:rsid w:val="002C07BC"/>
    <w:rsid w:val="002C09AA"/>
    <w:rsid w:val="002C09EF"/>
    <w:rsid w:val="002C09FC"/>
    <w:rsid w:val="002C0B99"/>
    <w:rsid w:val="002C0D6A"/>
    <w:rsid w:val="002C0F24"/>
    <w:rsid w:val="002C0F5B"/>
    <w:rsid w:val="002C132D"/>
    <w:rsid w:val="002C1BDA"/>
    <w:rsid w:val="002C1C0F"/>
    <w:rsid w:val="002C2124"/>
    <w:rsid w:val="002C25D5"/>
    <w:rsid w:val="002C280E"/>
    <w:rsid w:val="002C2877"/>
    <w:rsid w:val="002C2E3D"/>
    <w:rsid w:val="002C30A2"/>
    <w:rsid w:val="002C3542"/>
    <w:rsid w:val="002C3590"/>
    <w:rsid w:val="002C370A"/>
    <w:rsid w:val="002C3714"/>
    <w:rsid w:val="002C3B81"/>
    <w:rsid w:val="002C3CB2"/>
    <w:rsid w:val="002C3EA9"/>
    <w:rsid w:val="002C3ED3"/>
    <w:rsid w:val="002C42DE"/>
    <w:rsid w:val="002C4620"/>
    <w:rsid w:val="002C4965"/>
    <w:rsid w:val="002C49D1"/>
    <w:rsid w:val="002C4AD9"/>
    <w:rsid w:val="002C4BC3"/>
    <w:rsid w:val="002C4FE7"/>
    <w:rsid w:val="002C5047"/>
    <w:rsid w:val="002C51C5"/>
    <w:rsid w:val="002C53D0"/>
    <w:rsid w:val="002C58E9"/>
    <w:rsid w:val="002C5AEE"/>
    <w:rsid w:val="002C635A"/>
    <w:rsid w:val="002C68F6"/>
    <w:rsid w:val="002C6EA4"/>
    <w:rsid w:val="002C77F9"/>
    <w:rsid w:val="002D01F8"/>
    <w:rsid w:val="002D0227"/>
    <w:rsid w:val="002D0280"/>
    <w:rsid w:val="002D030D"/>
    <w:rsid w:val="002D03E9"/>
    <w:rsid w:val="002D0482"/>
    <w:rsid w:val="002D072C"/>
    <w:rsid w:val="002D0902"/>
    <w:rsid w:val="002D0A91"/>
    <w:rsid w:val="002D0DA6"/>
    <w:rsid w:val="002D0E90"/>
    <w:rsid w:val="002D1394"/>
    <w:rsid w:val="002D1918"/>
    <w:rsid w:val="002D1CD2"/>
    <w:rsid w:val="002D1E53"/>
    <w:rsid w:val="002D21E1"/>
    <w:rsid w:val="002D26AB"/>
    <w:rsid w:val="002D283E"/>
    <w:rsid w:val="002D2DA7"/>
    <w:rsid w:val="002D2EFA"/>
    <w:rsid w:val="002D3B17"/>
    <w:rsid w:val="002D3BCF"/>
    <w:rsid w:val="002D3DDA"/>
    <w:rsid w:val="002D4236"/>
    <w:rsid w:val="002D4244"/>
    <w:rsid w:val="002D501A"/>
    <w:rsid w:val="002D522E"/>
    <w:rsid w:val="002D549C"/>
    <w:rsid w:val="002D56CE"/>
    <w:rsid w:val="002D5FE2"/>
    <w:rsid w:val="002D69DD"/>
    <w:rsid w:val="002D6A72"/>
    <w:rsid w:val="002D6C1C"/>
    <w:rsid w:val="002D700A"/>
    <w:rsid w:val="002D71DA"/>
    <w:rsid w:val="002D72D5"/>
    <w:rsid w:val="002D74C7"/>
    <w:rsid w:val="002D7FDE"/>
    <w:rsid w:val="002E0180"/>
    <w:rsid w:val="002E09BC"/>
    <w:rsid w:val="002E0ADA"/>
    <w:rsid w:val="002E0C7E"/>
    <w:rsid w:val="002E0E67"/>
    <w:rsid w:val="002E1403"/>
    <w:rsid w:val="002E16B1"/>
    <w:rsid w:val="002E189A"/>
    <w:rsid w:val="002E1AF2"/>
    <w:rsid w:val="002E2021"/>
    <w:rsid w:val="002E2148"/>
    <w:rsid w:val="002E2274"/>
    <w:rsid w:val="002E2A9C"/>
    <w:rsid w:val="002E2D54"/>
    <w:rsid w:val="002E2FAC"/>
    <w:rsid w:val="002E2FB1"/>
    <w:rsid w:val="002E33D4"/>
    <w:rsid w:val="002E459D"/>
    <w:rsid w:val="002E45D6"/>
    <w:rsid w:val="002E48FA"/>
    <w:rsid w:val="002E5366"/>
    <w:rsid w:val="002E58BB"/>
    <w:rsid w:val="002E6013"/>
    <w:rsid w:val="002E61C9"/>
    <w:rsid w:val="002E6370"/>
    <w:rsid w:val="002E676C"/>
    <w:rsid w:val="002E6CF1"/>
    <w:rsid w:val="002E6D13"/>
    <w:rsid w:val="002E6F90"/>
    <w:rsid w:val="002E7199"/>
    <w:rsid w:val="002E75A3"/>
    <w:rsid w:val="002E7785"/>
    <w:rsid w:val="002E79F2"/>
    <w:rsid w:val="002E7F4A"/>
    <w:rsid w:val="002E7F93"/>
    <w:rsid w:val="002F07FA"/>
    <w:rsid w:val="002F0C0A"/>
    <w:rsid w:val="002F0F4B"/>
    <w:rsid w:val="002F1041"/>
    <w:rsid w:val="002F11CA"/>
    <w:rsid w:val="002F1369"/>
    <w:rsid w:val="002F18FA"/>
    <w:rsid w:val="002F1C9A"/>
    <w:rsid w:val="002F1D88"/>
    <w:rsid w:val="002F1FC8"/>
    <w:rsid w:val="002F21B9"/>
    <w:rsid w:val="002F22FD"/>
    <w:rsid w:val="002F273B"/>
    <w:rsid w:val="002F33CC"/>
    <w:rsid w:val="002F3445"/>
    <w:rsid w:val="002F3A7E"/>
    <w:rsid w:val="002F3F23"/>
    <w:rsid w:val="002F409F"/>
    <w:rsid w:val="002F4102"/>
    <w:rsid w:val="002F43B0"/>
    <w:rsid w:val="002F44CB"/>
    <w:rsid w:val="002F4548"/>
    <w:rsid w:val="002F474A"/>
    <w:rsid w:val="002F4C09"/>
    <w:rsid w:val="002F4F81"/>
    <w:rsid w:val="002F5225"/>
    <w:rsid w:val="002F5E91"/>
    <w:rsid w:val="002F61D2"/>
    <w:rsid w:val="002F683D"/>
    <w:rsid w:val="002F6ACD"/>
    <w:rsid w:val="002F707C"/>
    <w:rsid w:val="002F71FA"/>
    <w:rsid w:val="002F74CD"/>
    <w:rsid w:val="002F7F60"/>
    <w:rsid w:val="0030022E"/>
    <w:rsid w:val="003006F9"/>
    <w:rsid w:val="003009FE"/>
    <w:rsid w:val="00300EA2"/>
    <w:rsid w:val="0030111D"/>
    <w:rsid w:val="003015FE"/>
    <w:rsid w:val="0030184C"/>
    <w:rsid w:val="00301B49"/>
    <w:rsid w:val="00302013"/>
    <w:rsid w:val="00302201"/>
    <w:rsid w:val="00302214"/>
    <w:rsid w:val="0030225F"/>
    <w:rsid w:val="00302625"/>
    <w:rsid w:val="00302787"/>
    <w:rsid w:val="003031D5"/>
    <w:rsid w:val="003038D3"/>
    <w:rsid w:val="003039AC"/>
    <w:rsid w:val="00304008"/>
    <w:rsid w:val="003040FC"/>
    <w:rsid w:val="003041B4"/>
    <w:rsid w:val="0030468B"/>
    <w:rsid w:val="00304D9C"/>
    <w:rsid w:val="003053E5"/>
    <w:rsid w:val="00305733"/>
    <w:rsid w:val="00305818"/>
    <w:rsid w:val="00305C1D"/>
    <w:rsid w:val="00305C62"/>
    <w:rsid w:val="00305EBC"/>
    <w:rsid w:val="00306262"/>
    <w:rsid w:val="003063B9"/>
    <w:rsid w:val="00307191"/>
    <w:rsid w:val="00307732"/>
    <w:rsid w:val="00307950"/>
    <w:rsid w:val="003079FD"/>
    <w:rsid w:val="0031043D"/>
    <w:rsid w:val="003104EF"/>
    <w:rsid w:val="003105C5"/>
    <w:rsid w:val="00310E40"/>
    <w:rsid w:val="00311192"/>
    <w:rsid w:val="0031180A"/>
    <w:rsid w:val="0031202D"/>
    <w:rsid w:val="003120C1"/>
    <w:rsid w:val="003124B9"/>
    <w:rsid w:val="00312556"/>
    <w:rsid w:val="00312940"/>
    <w:rsid w:val="00312EC3"/>
    <w:rsid w:val="00313197"/>
    <w:rsid w:val="003142A5"/>
    <w:rsid w:val="0031470D"/>
    <w:rsid w:val="00314DBE"/>
    <w:rsid w:val="00315887"/>
    <w:rsid w:val="003159DB"/>
    <w:rsid w:val="00315C74"/>
    <w:rsid w:val="00315CE8"/>
    <w:rsid w:val="0031606F"/>
    <w:rsid w:val="0031693F"/>
    <w:rsid w:val="00316A10"/>
    <w:rsid w:val="00316F33"/>
    <w:rsid w:val="00317025"/>
    <w:rsid w:val="00317162"/>
    <w:rsid w:val="00317555"/>
    <w:rsid w:val="00317592"/>
    <w:rsid w:val="00317623"/>
    <w:rsid w:val="00317628"/>
    <w:rsid w:val="00317B11"/>
    <w:rsid w:val="00320305"/>
    <w:rsid w:val="003205BA"/>
    <w:rsid w:val="003205E6"/>
    <w:rsid w:val="00320DB9"/>
    <w:rsid w:val="003210C7"/>
    <w:rsid w:val="00321123"/>
    <w:rsid w:val="00321525"/>
    <w:rsid w:val="0032157A"/>
    <w:rsid w:val="003224A8"/>
    <w:rsid w:val="003224BB"/>
    <w:rsid w:val="00322C7A"/>
    <w:rsid w:val="00322F74"/>
    <w:rsid w:val="00322FDC"/>
    <w:rsid w:val="00323170"/>
    <w:rsid w:val="0032321E"/>
    <w:rsid w:val="003234B4"/>
    <w:rsid w:val="00323717"/>
    <w:rsid w:val="0032371A"/>
    <w:rsid w:val="0032389E"/>
    <w:rsid w:val="00323BBF"/>
    <w:rsid w:val="00323D68"/>
    <w:rsid w:val="00324018"/>
    <w:rsid w:val="00324617"/>
    <w:rsid w:val="00324F5D"/>
    <w:rsid w:val="003256C9"/>
    <w:rsid w:val="00326387"/>
    <w:rsid w:val="00326DF1"/>
    <w:rsid w:val="00326F98"/>
    <w:rsid w:val="003271B1"/>
    <w:rsid w:val="0032750D"/>
    <w:rsid w:val="00327ADE"/>
    <w:rsid w:val="00327B4E"/>
    <w:rsid w:val="00327BF4"/>
    <w:rsid w:val="00330DB8"/>
    <w:rsid w:val="00330DD7"/>
    <w:rsid w:val="00331196"/>
    <w:rsid w:val="003316C7"/>
    <w:rsid w:val="00331A6F"/>
    <w:rsid w:val="00331EBB"/>
    <w:rsid w:val="00332791"/>
    <w:rsid w:val="003328FB"/>
    <w:rsid w:val="00332F85"/>
    <w:rsid w:val="00332FDF"/>
    <w:rsid w:val="00333257"/>
    <w:rsid w:val="003334DD"/>
    <w:rsid w:val="00333612"/>
    <w:rsid w:val="00333B9B"/>
    <w:rsid w:val="00333C3F"/>
    <w:rsid w:val="00333C55"/>
    <w:rsid w:val="00334293"/>
    <w:rsid w:val="00334487"/>
    <w:rsid w:val="00334731"/>
    <w:rsid w:val="00334E40"/>
    <w:rsid w:val="003350D4"/>
    <w:rsid w:val="00335D7C"/>
    <w:rsid w:val="0033659C"/>
    <w:rsid w:val="0033661C"/>
    <w:rsid w:val="00336823"/>
    <w:rsid w:val="0033687D"/>
    <w:rsid w:val="003369A0"/>
    <w:rsid w:val="00336B51"/>
    <w:rsid w:val="00336DCF"/>
    <w:rsid w:val="00336F3F"/>
    <w:rsid w:val="003370CF"/>
    <w:rsid w:val="00337477"/>
    <w:rsid w:val="00337680"/>
    <w:rsid w:val="00337713"/>
    <w:rsid w:val="00337F51"/>
    <w:rsid w:val="00337FA6"/>
    <w:rsid w:val="003402D6"/>
    <w:rsid w:val="00340AEB"/>
    <w:rsid w:val="00340AF3"/>
    <w:rsid w:val="00340B5A"/>
    <w:rsid w:val="00340F40"/>
    <w:rsid w:val="0034173E"/>
    <w:rsid w:val="00341852"/>
    <w:rsid w:val="00341A1E"/>
    <w:rsid w:val="00341C1E"/>
    <w:rsid w:val="00341D74"/>
    <w:rsid w:val="00342E0B"/>
    <w:rsid w:val="0034302E"/>
    <w:rsid w:val="00343424"/>
    <w:rsid w:val="0034381B"/>
    <w:rsid w:val="00344206"/>
    <w:rsid w:val="00344BA7"/>
    <w:rsid w:val="00344BCC"/>
    <w:rsid w:val="00344C3A"/>
    <w:rsid w:val="00344C5E"/>
    <w:rsid w:val="003452BE"/>
    <w:rsid w:val="003453F9"/>
    <w:rsid w:val="00345817"/>
    <w:rsid w:val="0034589E"/>
    <w:rsid w:val="00345A11"/>
    <w:rsid w:val="00345C4C"/>
    <w:rsid w:val="00345CBA"/>
    <w:rsid w:val="00345CE8"/>
    <w:rsid w:val="00345E1E"/>
    <w:rsid w:val="00345EBE"/>
    <w:rsid w:val="00345F7F"/>
    <w:rsid w:val="003460F7"/>
    <w:rsid w:val="00346195"/>
    <w:rsid w:val="00346444"/>
    <w:rsid w:val="00346477"/>
    <w:rsid w:val="00346F6A"/>
    <w:rsid w:val="003478F8"/>
    <w:rsid w:val="00347CC5"/>
    <w:rsid w:val="0035027E"/>
    <w:rsid w:val="0035055F"/>
    <w:rsid w:val="00350922"/>
    <w:rsid w:val="00350A9D"/>
    <w:rsid w:val="00350EE2"/>
    <w:rsid w:val="003510E3"/>
    <w:rsid w:val="00351560"/>
    <w:rsid w:val="00351612"/>
    <w:rsid w:val="0035175C"/>
    <w:rsid w:val="00351A60"/>
    <w:rsid w:val="0035214A"/>
    <w:rsid w:val="003521B8"/>
    <w:rsid w:val="0035222C"/>
    <w:rsid w:val="00352756"/>
    <w:rsid w:val="003537F7"/>
    <w:rsid w:val="00354670"/>
    <w:rsid w:val="00354858"/>
    <w:rsid w:val="00354AEC"/>
    <w:rsid w:val="00354C8E"/>
    <w:rsid w:val="003552E3"/>
    <w:rsid w:val="003556AF"/>
    <w:rsid w:val="00355FFF"/>
    <w:rsid w:val="0035659F"/>
    <w:rsid w:val="003567DE"/>
    <w:rsid w:val="003571B5"/>
    <w:rsid w:val="00357451"/>
    <w:rsid w:val="003576A1"/>
    <w:rsid w:val="00357709"/>
    <w:rsid w:val="003608E8"/>
    <w:rsid w:val="00360B74"/>
    <w:rsid w:val="00360BA4"/>
    <w:rsid w:val="00360DD0"/>
    <w:rsid w:val="00361675"/>
    <w:rsid w:val="00361A09"/>
    <w:rsid w:val="00361DA4"/>
    <w:rsid w:val="0036235E"/>
    <w:rsid w:val="003629C4"/>
    <w:rsid w:val="00362ABE"/>
    <w:rsid w:val="00363325"/>
    <w:rsid w:val="003635CB"/>
    <w:rsid w:val="003638D9"/>
    <w:rsid w:val="00363C06"/>
    <w:rsid w:val="00363C31"/>
    <w:rsid w:val="00363F2E"/>
    <w:rsid w:val="00364153"/>
    <w:rsid w:val="003642BB"/>
    <w:rsid w:val="0036462C"/>
    <w:rsid w:val="00364647"/>
    <w:rsid w:val="00364863"/>
    <w:rsid w:val="003648D8"/>
    <w:rsid w:val="003649CF"/>
    <w:rsid w:val="00364A41"/>
    <w:rsid w:val="00364FD0"/>
    <w:rsid w:val="003653CE"/>
    <w:rsid w:val="00365962"/>
    <w:rsid w:val="00365AEE"/>
    <w:rsid w:val="00366B7A"/>
    <w:rsid w:val="00366BDD"/>
    <w:rsid w:val="00367432"/>
    <w:rsid w:val="003675FF"/>
    <w:rsid w:val="0036790A"/>
    <w:rsid w:val="0037024C"/>
    <w:rsid w:val="003704A4"/>
    <w:rsid w:val="003704E2"/>
    <w:rsid w:val="003705A7"/>
    <w:rsid w:val="00370646"/>
    <w:rsid w:val="00370CEF"/>
    <w:rsid w:val="00371551"/>
    <w:rsid w:val="00371A27"/>
    <w:rsid w:val="00372261"/>
    <w:rsid w:val="003722DC"/>
    <w:rsid w:val="0037246D"/>
    <w:rsid w:val="00372483"/>
    <w:rsid w:val="003728FF"/>
    <w:rsid w:val="0037299D"/>
    <w:rsid w:val="00372B2C"/>
    <w:rsid w:val="00372ED8"/>
    <w:rsid w:val="0037314F"/>
    <w:rsid w:val="00373B87"/>
    <w:rsid w:val="00373ED9"/>
    <w:rsid w:val="003742EF"/>
    <w:rsid w:val="003748E7"/>
    <w:rsid w:val="0037531B"/>
    <w:rsid w:val="00375330"/>
    <w:rsid w:val="00375900"/>
    <w:rsid w:val="00375E4C"/>
    <w:rsid w:val="00375E58"/>
    <w:rsid w:val="0037621C"/>
    <w:rsid w:val="00376221"/>
    <w:rsid w:val="00376CDD"/>
    <w:rsid w:val="003772F4"/>
    <w:rsid w:val="003776E7"/>
    <w:rsid w:val="003779C8"/>
    <w:rsid w:val="00377A35"/>
    <w:rsid w:val="00377A59"/>
    <w:rsid w:val="00377CF0"/>
    <w:rsid w:val="00377D5D"/>
    <w:rsid w:val="00377EC2"/>
    <w:rsid w:val="0038061C"/>
    <w:rsid w:val="00380707"/>
    <w:rsid w:val="00380BE9"/>
    <w:rsid w:val="00380D86"/>
    <w:rsid w:val="00381286"/>
    <w:rsid w:val="0038134F"/>
    <w:rsid w:val="003813AC"/>
    <w:rsid w:val="003814A9"/>
    <w:rsid w:val="0038167D"/>
    <w:rsid w:val="003817B7"/>
    <w:rsid w:val="0038187E"/>
    <w:rsid w:val="00381932"/>
    <w:rsid w:val="00381AF3"/>
    <w:rsid w:val="00381FDB"/>
    <w:rsid w:val="0038226F"/>
    <w:rsid w:val="003824E0"/>
    <w:rsid w:val="003825A8"/>
    <w:rsid w:val="00382706"/>
    <w:rsid w:val="00382E58"/>
    <w:rsid w:val="00383375"/>
    <w:rsid w:val="00383604"/>
    <w:rsid w:val="003837C2"/>
    <w:rsid w:val="00383F67"/>
    <w:rsid w:val="00383FB1"/>
    <w:rsid w:val="00384300"/>
    <w:rsid w:val="003849A4"/>
    <w:rsid w:val="00384B57"/>
    <w:rsid w:val="00384B6A"/>
    <w:rsid w:val="00384D0C"/>
    <w:rsid w:val="00385560"/>
    <w:rsid w:val="0038564D"/>
    <w:rsid w:val="00385788"/>
    <w:rsid w:val="00385880"/>
    <w:rsid w:val="003859CF"/>
    <w:rsid w:val="003860E8"/>
    <w:rsid w:val="00386440"/>
    <w:rsid w:val="00387281"/>
    <w:rsid w:val="00387C5C"/>
    <w:rsid w:val="00387CAE"/>
    <w:rsid w:val="00390302"/>
    <w:rsid w:val="0039062B"/>
    <w:rsid w:val="00390692"/>
    <w:rsid w:val="00390CA1"/>
    <w:rsid w:val="00390F5F"/>
    <w:rsid w:val="0039120F"/>
    <w:rsid w:val="003914B6"/>
    <w:rsid w:val="003917D6"/>
    <w:rsid w:val="00391D45"/>
    <w:rsid w:val="00392124"/>
    <w:rsid w:val="0039249C"/>
    <w:rsid w:val="00392540"/>
    <w:rsid w:val="0039259A"/>
    <w:rsid w:val="0039283E"/>
    <w:rsid w:val="00392AE2"/>
    <w:rsid w:val="0039301F"/>
    <w:rsid w:val="003931FC"/>
    <w:rsid w:val="003932BF"/>
    <w:rsid w:val="00393B66"/>
    <w:rsid w:val="00394BD5"/>
    <w:rsid w:val="00394C45"/>
    <w:rsid w:val="00394E85"/>
    <w:rsid w:val="00395590"/>
    <w:rsid w:val="00395812"/>
    <w:rsid w:val="00395BD0"/>
    <w:rsid w:val="003961FA"/>
    <w:rsid w:val="00396387"/>
    <w:rsid w:val="00396519"/>
    <w:rsid w:val="003967A9"/>
    <w:rsid w:val="0039681E"/>
    <w:rsid w:val="00396E14"/>
    <w:rsid w:val="003975B0"/>
    <w:rsid w:val="00397602"/>
    <w:rsid w:val="00397CE0"/>
    <w:rsid w:val="00397F74"/>
    <w:rsid w:val="003A062D"/>
    <w:rsid w:val="003A062F"/>
    <w:rsid w:val="003A06A4"/>
    <w:rsid w:val="003A10E4"/>
    <w:rsid w:val="003A1712"/>
    <w:rsid w:val="003A171B"/>
    <w:rsid w:val="003A1811"/>
    <w:rsid w:val="003A1847"/>
    <w:rsid w:val="003A1ABC"/>
    <w:rsid w:val="003A1BA5"/>
    <w:rsid w:val="003A2520"/>
    <w:rsid w:val="003A274B"/>
    <w:rsid w:val="003A29A5"/>
    <w:rsid w:val="003A2AF0"/>
    <w:rsid w:val="003A2C4A"/>
    <w:rsid w:val="003A2CD6"/>
    <w:rsid w:val="003A32AA"/>
    <w:rsid w:val="003A366B"/>
    <w:rsid w:val="003A377D"/>
    <w:rsid w:val="003A37D4"/>
    <w:rsid w:val="003A3BEF"/>
    <w:rsid w:val="003A400F"/>
    <w:rsid w:val="003A40A8"/>
    <w:rsid w:val="003A43A1"/>
    <w:rsid w:val="003A45D3"/>
    <w:rsid w:val="003A52AB"/>
    <w:rsid w:val="003A543A"/>
    <w:rsid w:val="003A55FB"/>
    <w:rsid w:val="003A64B6"/>
    <w:rsid w:val="003A64BF"/>
    <w:rsid w:val="003A671C"/>
    <w:rsid w:val="003A6B82"/>
    <w:rsid w:val="003A6C40"/>
    <w:rsid w:val="003A717D"/>
    <w:rsid w:val="003A7257"/>
    <w:rsid w:val="003A734E"/>
    <w:rsid w:val="003A7386"/>
    <w:rsid w:val="003A73BA"/>
    <w:rsid w:val="003A741C"/>
    <w:rsid w:val="003A74E9"/>
    <w:rsid w:val="003A7B00"/>
    <w:rsid w:val="003B00BF"/>
    <w:rsid w:val="003B0899"/>
    <w:rsid w:val="003B1075"/>
    <w:rsid w:val="003B1759"/>
    <w:rsid w:val="003B1AF7"/>
    <w:rsid w:val="003B1E52"/>
    <w:rsid w:val="003B2463"/>
    <w:rsid w:val="003B262F"/>
    <w:rsid w:val="003B2780"/>
    <w:rsid w:val="003B2DD4"/>
    <w:rsid w:val="003B356B"/>
    <w:rsid w:val="003B3593"/>
    <w:rsid w:val="003B3611"/>
    <w:rsid w:val="003B3889"/>
    <w:rsid w:val="003B3F2B"/>
    <w:rsid w:val="003B3F2F"/>
    <w:rsid w:val="003B4017"/>
    <w:rsid w:val="003B4239"/>
    <w:rsid w:val="003B4E88"/>
    <w:rsid w:val="003B5072"/>
    <w:rsid w:val="003B568B"/>
    <w:rsid w:val="003B593F"/>
    <w:rsid w:val="003B5BEB"/>
    <w:rsid w:val="003B62BE"/>
    <w:rsid w:val="003B64EE"/>
    <w:rsid w:val="003B66A8"/>
    <w:rsid w:val="003B67C9"/>
    <w:rsid w:val="003B67FC"/>
    <w:rsid w:val="003B7290"/>
    <w:rsid w:val="003B7626"/>
    <w:rsid w:val="003B79AD"/>
    <w:rsid w:val="003B7B35"/>
    <w:rsid w:val="003C0209"/>
    <w:rsid w:val="003C0B55"/>
    <w:rsid w:val="003C0DE6"/>
    <w:rsid w:val="003C1C6D"/>
    <w:rsid w:val="003C1E55"/>
    <w:rsid w:val="003C201F"/>
    <w:rsid w:val="003C2179"/>
    <w:rsid w:val="003C23AD"/>
    <w:rsid w:val="003C257F"/>
    <w:rsid w:val="003C2AE6"/>
    <w:rsid w:val="003C3039"/>
    <w:rsid w:val="003C3F17"/>
    <w:rsid w:val="003C415B"/>
    <w:rsid w:val="003C44FD"/>
    <w:rsid w:val="003C4845"/>
    <w:rsid w:val="003C5182"/>
    <w:rsid w:val="003C57E9"/>
    <w:rsid w:val="003C5897"/>
    <w:rsid w:val="003C6027"/>
    <w:rsid w:val="003C67DA"/>
    <w:rsid w:val="003C68D6"/>
    <w:rsid w:val="003C6F91"/>
    <w:rsid w:val="003C701F"/>
    <w:rsid w:val="003C73FB"/>
    <w:rsid w:val="003C740F"/>
    <w:rsid w:val="003C7495"/>
    <w:rsid w:val="003C7947"/>
    <w:rsid w:val="003C79B9"/>
    <w:rsid w:val="003C79FB"/>
    <w:rsid w:val="003C7BD7"/>
    <w:rsid w:val="003C7FAD"/>
    <w:rsid w:val="003D0018"/>
    <w:rsid w:val="003D0273"/>
    <w:rsid w:val="003D04F7"/>
    <w:rsid w:val="003D07BD"/>
    <w:rsid w:val="003D0883"/>
    <w:rsid w:val="003D0B82"/>
    <w:rsid w:val="003D0D85"/>
    <w:rsid w:val="003D10C9"/>
    <w:rsid w:val="003D118C"/>
    <w:rsid w:val="003D1461"/>
    <w:rsid w:val="003D1C89"/>
    <w:rsid w:val="003D1E69"/>
    <w:rsid w:val="003D1FAD"/>
    <w:rsid w:val="003D2087"/>
    <w:rsid w:val="003D22B7"/>
    <w:rsid w:val="003D2D98"/>
    <w:rsid w:val="003D34B7"/>
    <w:rsid w:val="003D356C"/>
    <w:rsid w:val="003D371F"/>
    <w:rsid w:val="003D37B1"/>
    <w:rsid w:val="003D3B59"/>
    <w:rsid w:val="003D3C99"/>
    <w:rsid w:val="003D3CA3"/>
    <w:rsid w:val="003D463D"/>
    <w:rsid w:val="003D4A2A"/>
    <w:rsid w:val="003D52CD"/>
    <w:rsid w:val="003D5440"/>
    <w:rsid w:val="003D5965"/>
    <w:rsid w:val="003D5B9B"/>
    <w:rsid w:val="003D657E"/>
    <w:rsid w:val="003D6592"/>
    <w:rsid w:val="003D6977"/>
    <w:rsid w:val="003D6A61"/>
    <w:rsid w:val="003D6F2D"/>
    <w:rsid w:val="003D6FDF"/>
    <w:rsid w:val="003D7070"/>
    <w:rsid w:val="003D76C9"/>
    <w:rsid w:val="003D7732"/>
    <w:rsid w:val="003D7910"/>
    <w:rsid w:val="003D7A99"/>
    <w:rsid w:val="003D7E38"/>
    <w:rsid w:val="003D7EB7"/>
    <w:rsid w:val="003D7ED2"/>
    <w:rsid w:val="003E042F"/>
    <w:rsid w:val="003E074F"/>
    <w:rsid w:val="003E09D5"/>
    <w:rsid w:val="003E0B13"/>
    <w:rsid w:val="003E0FA0"/>
    <w:rsid w:val="003E1155"/>
    <w:rsid w:val="003E11C1"/>
    <w:rsid w:val="003E167C"/>
    <w:rsid w:val="003E1767"/>
    <w:rsid w:val="003E1D7D"/>
    <w:rsid w:val="003E1E80"/>
    <w:rsid w:val="003E2142"/>
    <w:rsid w:val="003E236B"/>
    <w:rsid w:val="003E26D1"/>
    <w:rsid w:val="003E2CFA"/>
    <w:rsid w:val="003E3694"/>
    <w:rsid w:val="003E3848"/>
    <w:rsid w:val="003E3B1A"/>
    <w:rsid w:val="003E3BCD"/>
    <w:rsid w:val="003E3C13"/>
    <w:rsid w:val="003E4495"/>
    <w:rsid w:val="003E4696"/>
    <w:rsid w:val="003E4B4C"/>
    <w:rsid w:val="003E53BD"/>
    <w:rsid w:val="003E5CC7"/>
    <w:rsid w:val="003E5E83"/>
    <w:rsid w:val="003E6162"/>
    <w:rsid w:val="003E640B"/>
    <w:rsid w:val="003E67B6"/>
    <w:rsid w:val="003E69C8"/>
    <w:rsid w:val="003E6F64"/>
    <w:rsid w:val="003E78CE"/>
    <w:rsid w:val="003E7BA0"/>
    <w:rsid w:val="003F037E"/>
    <w:rsid w:val="003F0673"/>
    <w:rsid w:val="003F0699"/>
    <w:rsid w:val="003F06EE"/>
    <w:rsid w:val="003F0A61"/>
    <w:rsid w:val="003F0CA4"/>
    <w:rsid w:val="003F0DF3"/>
    <w:rsid w:val="003F1689"/>
    <w:rsid w:val="003F1E41"/>
    <w:rsid w:val="003F1FAC"/>
    <w:rsid w:val="003F1FC0"/>
    <w:rsid w:val="003F21E8"/>
    <w:rsid w:val="003F29A4"/>
    <w:rsid w:val="003F2E0F"/>
    <w:rsid w:val="003F32C4"/>
    <w:rsid w:val="003F377F"/>
    <w:rsid w:val="003F39FA"/>
    <w:rsid w:val="003F3B1A"/>
    <w:rsid w:val="003F3BAC"/>
    <w:rsid w:val="003F40F9"/>
    <w:rsid w:val="003F43CB"/>
    <w:rsid w:val="003F4B10"/>
    <w:rsid w:val="003F4DF4"/>
    <w:rsid w:val="003F542D"/>
    <w:rsid w:val="003F54D6"/>
    <w:rsid w:val="003F58F7"/>
    <w:rsid w:val="003F5FD0"/>
    <w:rsid w:val="003F6083"/>
    <w:rsid w:val="003F67FD"/>
    <w:rsid w:val="003F6867"/>
    <w:rsid w:val="003F6B67"/>
    <w:rsid w:val="003F6EA9"/>
    <w:rsid w:val="003F70B5"/>
    <w:rsid w:val="003F70FB"/>
    <w:rsid w:val="003F73FB"/>
    <w:rsid w:val="003F75AF"/>
    <w:rsid w:val="003F7F5C"/>
    <w:rsid w:val="00400259"/>
    <w:rsid w:val="00400473"/>
    <w:rsid w:val="00400776"/>
    <w:rsid w:val="004010C7"/>
    <w:rsid w:val="0040152C"/>
    <w:rsid w:val="00401718"/>
    <w:rsid w:val="004017B4"/>
    <w:rsid w:val="0040181D"/>
    <w:rsid w:val="00401A2D"/>
    <w:rsid w:val="00401C26"/>
    <w:rsid w:val="00401D05"/>
    <w:rsid w:val="004020A9"/>
    <w:rsid w:val="004022FA"/>
    <w:rsid w:val="0040270E"/>
    <w:rsid w:val="00402B4A"/>
    <w:rsid w:val="00402CA7"/>
    <w:rsid w:val="00402DDB"/>
    <w:rsid w:val="00402E60"/>
    <w:rsid w:val="004032B5"/>
    <w:rsid w:val="0040387E"/>
    <w:rsid w:val="00403B49"/>
    <w:rsid w:val="00403EFB"/>
    <w:rsid w:val="00404316"/>
    <w:rsid w:val="00404448"/>
    <w:rsid w:val="004047DE"/>
    <w:rsid w:val="00404A04"/>
    <w:rsid w:val="00404E22"/>
    <w:rsid w:val="00404F14"/>
    <w:rsid w:val="00405046"/>
    <w:rsid w:val="00405090"/>
    <w:rsid w:val="004051D3"/>
    <w:rsid w:val="004052CD"/>
    <w:rsid w:val="00405320"/>
    <w:rsid w:val="004056FD"/>
    <w:rsid w:val="00405733"/>
    <w:rsid w:val="00405BF9"/>
    <w:rsid w:val="00405CF0"/>
    <w:rsid w:val="004060CB"/>
    <w:rsid w:val="0040638E"/>
    <w:rsid w:val="00406700"/>
    <w:rsid w:val="00406BB4"/>
    <w:rsid w:val="00406CC9"/>
    <w:rsid w:val="00406D41"/>
    <w:rsid w:val="00406EA7"/>
    <w:rsid w:val="00407600"/>
    <w:rsid w:val="004076BC"/>
    <w:rsid w:val="00407CF1"/>
    <w:rsid w:val="00410479"/>
    <w:rsid w:val="00410EE0"/>
    <w:rsid w:val="00411434"/>
    <w:rsid w:val="004115BF"/>
    <w:rsid w:val="004119A4"/>
    <w:rsid w:val="00411F72"/>
    <w:rsid w:val="00412557"/>
    <w:rsid w:val="00412C9D"/>
    <w:rsid w:val="00413C5E"/>
    <w:rsid w:val="00413D2E"/>
    <w:rsid w:val="00413E47"/>
    <w:rsid w:val="00413E92"/>
    <w:rsid w:val="0041454F"/>
    <w:rsid w:val="0041499E"/>
    <w:rsid w:val="00414AEF"/>
    <w:rsid w:val="00414BEB"/>
    <w:rsid w:val="0041532B"/>
    <w:rsid w:val="00415345"/>
    <w:rsid w:val="00415920"/>
    <w:rsid w:val="00416506"/>
    <w:rsid w:val="00416939"/>
    <w:rsid w:val="00416971"/>
    <w:rsid w:val="00416D32"/>
    <w:rsid w:val="00417265"/>
    <w:rsid w:val="004175FD"/>
    <w:rsid w:val="0041778B"/>
    <w:rsid w:val="00420446"/>
    <w:rsid w:val="004206D7"/>
    <w:rsid w:val="00420DD4"/>
    <w:rsid w:val="00421011"/>
    <w:rsid w:val="00421278"/>
    <w:rsid w:val="00421367"/>
    <w:rsid w:val="00421796"/>
    <w:rsid w:val="004217C5"/>
    <w:rsid w:val="00421BA8"/>
    <w:rsid w:val="004221CE"/>
    <w:rsid w:val="004228D0"/>
    <w:rsid w:val="00422BCE"/>
    <w:rsid w:val="00422C97"/>
    <w:rsid w:val="004235C9"/>
    <w:rsid w:val="00424651"/>
    <w:rsid w:val="004248CE"/>
    <w:rsid w:val="004252FB"/>
    <w:rsid w:val="00425492"/>
    <w:rsid w:val="004254EA"/>
    <w:rsid w:val="00425899"/>
    <w:rsid w:val="00425A37"/>
    <w:rsid w:val="00425C77"/>
    <w:rsid w:val="00425C98"/>
    <w:rsid w:val="00425FA9"/>
    <w:rsid w:val="00426142"/>
    <w:rsid w:val="00426324"/>
    <w:rsid w:val="0042650A"/>
    <w:rsid w:val="00426590"/>
    <w:rsid w:val="00426CC6"/>
    <w:rsid w:val="00426F66"/>
    <w:rsid w:val="00426FB8"/>
    <w:rsid w:val="00427A60"/>
    <w:rsid w:val="00427D14"/>
    <w:rsid w:val="00427FAC"/>
    <w:rsid w:val="0043028F"/>
    <w:rsid w:val="00430616"/>
    <w:rsid w:val="0043153D"/>
    <w:rsid w:val="00431918"/>
    <w:rsid w:val="00431B5C"/>
    <w:rsid w:val="00431DB0"/>
    <w:rsid w:val="00431FA0"/>
    <w:rsid w:val="00432095"/>
    <w:rsid w:val="0043210E"/>
    <w:rsid w:val="00432633"/>
    <w:rsid w:val="004326EF"/>
    <w:rsid w:val="00432933"/>
    <w:rsid w:val="00432A8A"/>
    <w:rsid w:val="00432C85"/>
    <w:rsid w:val="00432EFA"/>
    <w:rsid w:val="00433083"/>
    <w:rsid w:val="00433140"/>
    <w:rsid w:val="00433266"/>
    <w:rsid w:val="00433762"/>
    <w:rsid w:val="00433846"/>
    <w:rsid w:val="00433D15"/>
    <w:rsid w:val="00433D56"/>
    <w:rsid w:val="00434EBC"/>
    <w:rsid w:val="00435360"/>
    <w:rsid w:val="00435793"/>
    <w:rsid w:val="00435A5C"/>
    <w:rsid w:val="004360C6"/>
    <w:rsid w:val="00436283"/>
    <w:rsid w:val="004362DA"/>
    <w:rsid w:val="0043658F"/>
    <w:rsid w:val="00436591"/>
    <w:rsid w:val="00436C73"/>
    <w:rsid w:val="00436DB2"/>
    <w:rsid w:val="00436E33"/>
    <w:rsid w:val="0043710C"/>
    <w:rsid w:val="00437175"/>
    <w:rsid w:val="00437324"/>
    <w:rsid w:val="004377D7"/>
    <w:rsid w:val="00437C14"/>
    <w:rsid w:val="00437D17"/>
    <w:rsid w:val="00437DBC"/>
    <w:rsid w:val="00437E0D"/>
    <w:rsid w:val="00440041"/>
    <w:rsid w:val="004405C7"/>
    <w:rsid w:val="0044108B"/>
    <w:rsid w:val="00441592"/>
    <w:rsid w:val="004417AC"/>
    <w:rsid w:val="00441B5A"/>
    <w:rsid w:val="00441F0A"/>
    <w:rsid w:val="00442043"/>
    <w:rsid w:val="00442100"/>
    <w:rsid w:val="00442106"/>
    <w:rsid w:val="004428F1"/>
    <w:rsid w:val="0044294F"/>
    <w:rsid w:val="00442A36"/>
    <w:rsid w:val="00442E3F"/>
    <w:rsid w:val="0044341E"/>
    <w:rsid w:val="00443792"/>
    <w:rsid w:val="00443E36"/>
    <w:rsid w:val="0044406B"/>
    <w:rsid w:val="004441D3"/>
    <w:rsid w:val="00444295"/>
    <w:rsid w:val="0044441C"/>
    <w:rsid w:val="00444479"/>
    <w:rsid w:val="004447CC"/>
    <w:rsid w:val="004448D6"/>
    <w:rsid w:val="00444901"/>
    <w:rsid w:val="00444E24"/>
    <w:rsid w:val="004456EC"/>
    <w:rsid w:val="004456ED"/>
    <w:rsid w:val="00445C2E"/>
    <w:rsid w:val="00446226"/>
    <w:rsid w:val="00446288"/>
    <w:rsid w:val="00447212"/>
    <w:rsid w:val="0044760B"/>
    <w:rsid w:val="004503A5"/>
    <w:rsid w:val="004504A4"/>
    <w:rsid w:val="00450713"/>
    <w:rsid w:val="00450887"/>
    <w:rsid w:val="00450F42"/>
    <w:rsid w:val="00451209"/>
    <w:rsid w:val="00451268"/>
    <w:rsid w:val="004515A2"/>
    <w:rsid w:val="00452041"/>
    <w:rsid w:val="00452099"/>
    <w:rsid w:val="004523D8"/>
    <w:rsid w:val="00452B6A"/>
    <w:rsid w:val="00452FB2"/>
    <w:rsid w:val="004532E7"/>
    <w:rsid w:val="00453BE1"/>
    <w:rsid w:val="00453DF1"/>
    <w:rsid w:val="00454181"/>
    <w:rsid w:val="004548E9"/>
    <w:rsid w:val="00454B65"/>
    <w:rsid w:val="004556EE"/>
    <w:rsid w:val="0045613C"/>
    <w:rsid w:val="00456556"/>
    <w:rsid w:val="00456C5D"/>
    <w:rsid w:val="00456D02"/>
    <w:rsid w:val="00456F75"/>
    <w:rsid w:val="004571DD"/>
    <w:rsid w:val="00457B49"/>
    <w:rsid w:val="00457B5A"/>
    <w:rsid w:val="00457ECA"/>
    <w:rsid w:val="00460131"/>
    <w:rsid w:val="00460337"/>
    <w:rsid w:val="0046064E"/>
    <w:rsid w:val="004610B3"/>
    <w:rsid w:val="00462230"/>
    <w:rsid w:val="0046259A"/>
    <w:rsid w:val="00462644"/>
    <w:rsid w:val="004626A8"/>
    <w:rsid w:val="004626C5"/>
    <w:rsid w:val="0046270A"/>
    <w:rsid w:val="0046299A"/>
    <w:rsid w:val="00462AF0"/>
    <w:rsid w:val="00462D28"/>
    <w:rsid w:val="00462E84"/>
    <w:rsid w:val="00462F8E"/>
    <w:rsid w:val="0046364D"/>
    <w:rsid w:val="004636A8"/>
    <w:rsid w:val="00463A7B"/>
    <w:rsid w:val="00463B29"/>
    <w:rsid w:val="00463C48"/>
    <w:rsid w:val="00463D07"/>
    <w:rsid w:val="00463D3B"/>
    <w:rsid w:val="004641E4"/>
    <w:rsid w:val="004645AA"/>
    <w:rsid w:val="00464B94"/>
    <w:rsid w:val="00464F5A"/>
    <w:rsid w:val="004652CC"/>
    <w:rsid w:val="0046542D"/>
    <w:rsid w:val="00465E42"/>
    <w:rsid w:val="00465F3C"/>
    <w:rsid w:val="004663AF"/>
    <w:rsid w:val="004664AA"/>
    <w:rsid w:val="004664CB"/>
    <w:rsid w:val="00466772"/>
    <w:rsid w:val="004668A7"/>
    <w:rsid w:val="00466E79"/>
    <w:rsid w:val="0046737C"/>
    <w:rsid w:val="004675A5"/>
    <w:rsid w:val="004679B0"/>
    <w:rsid w:val="0047011E"/>
    <w:rsid w:val="0047020A"/>
    <w:rsid w:val="0047038A"/>
    <w:rsid w:val="004706BB"/>
    <w:rsid w:val="004709B5"/>
    <w:rsid w:val="00470C64"/>
    <w:rsid w:val="00471276"/>
    <w:rsid w:val="004714D9"/>
    <w:rsid w:val="0047160E"/>
    <w:rsid w:val="0047173F"/>
    <w:rsid w:val="004717ED"/>
    <w:rsid w:val="00471A5C"/>
    <w:rsid w:val="00471C46"/>
    <w:rsid w:val="00471E54"/>
    <w:rsid w:val="00471EA2"/>
    <w:rsid w:val="0047215F"/>
    <w:rsid w:val="00472B4B"/>
    <w:rsid w:val="00472BFB"/>
    <w:rsid w:val="00472C29"/>
    <w:rsid w:val="00472C4C"/>
    <w:rsid w:val="00472F33"/>
    <w:rsid w:val="00474386"/>
    <w:rsid w:val="004745E8"/>
    <w:rsid w:val="00474699"/>
    <w:rsid w:val="004746D2"/>
    <w:rsid w:val="00474A78"/>
    <w:rsid w:val="00474B4C"/>
    <w:rsid w:val="00474C79"/>
    <w:rsid w:val="00474EC5"/>
    <w:rsid w:val="00474F87"/>
    <w:rsid w:val="004750CA"/>
    <w:rsid w:val="004755EB"/>
    <w:rsid w:val="00475987"/>
    <w:rsid w:val="0047599B"/>
    <w:rsid w:val="00475DE6"/>
    <w:rsid w:val="00475E48"/>
    <w:rsid w:val="00476671"/>
    <w:rsid w:val="004767C8"/>
    <w:rsid w:val="00476C9D"/>
    <w:rsid w:val="00476DB9"/>
    <w:rsid w:val="00476F79"/>
    <w:rsid w:val="00476FD4"/>
    <w:rsid w:val="00477314"/>
    <w:rsid w:val="00477422"/>
    <w:rsid w:val="00477F84"/>
    <w:rsid w:val="0048009A"/>
    <w:rsid w:val="004805AA"/>
    <w:rsid w:val="004805BB"/>
    <w:rsid w:val="0048076C"/>
    <w:rsid w:val="00480EA3"/>
    <w:rsid w:val="00481445"/>
    <w:rsid w:val="00481573"/>
    <w:rsid w:val="00481A69"/>
    <w:rsid w:val="00481A7D"/>
    <w:rsid w:val="00481E96"/>
    <w:rsid w:val="00481EE0"/>
    <w:rsid w:val="00482055"/>
    <w:rsid w:val="00482538"/>
    <w:rsid w:val="00483077"/>
    <w:rsid w:val="004834A9"/>
    <w:rsid w:val="00483A3A"/>
    <w:rsid w:val="00483BF3"/>
    <w:rsid w:val="00484070"/>
    <w:rsid w:val="00484948"/>
    <w:rsid w:val="00484B35"/>
    <w:rsid w:val="00484DA7"/>
    <w:rsid w:val="004850C9"/>
    <w:rsid w:val="00485464"/>
    <w:rsid w:val="00485736"/>
    <w:rsid w:val="00485B30"/>
    <w:rsid w:val="00485F34"/>
    <w:rsid w:val="0048629E"/>
    <w:rsid w:val="0048733A"/>
    <w:rsid w:val="004876D8"/>
    <w:rsid w:val="00490583"/>
    <w:rsid w:val="00490BD7"/>
    <w:rsid w:val="00490CE6"/>
    <w:rsid w:val="00491AD3"/>
    <w:rsid w:val="00491B6D"/>
    <w:rsid w:val="0049220E"/>
    <w:rsid w:val="004927F3"/>
    <w:rsid w:val="00492863"/>
    <w:rsid w:val="00492F93"/>
    <w:rsid w:val="0049301A"/>
    <w:rsid w:val="00493661"/>
    <w:rsid w:val="00493E95"/>
    <w:rsid w:val="004942CC"/>
    <w:rsid w:val="00494C2D"/>
    <w:rsid w:val="0049523D"/>
    <w:rsid w:val="0049568D"/>
    <w:rsid w:val="0049575F"/>
    <w:rsid w:val="00496017"/>
    <w:rsid w:val="004963F9"/>
    <w:rsid w:val="004966E2"/>
    <w:rsid w:val="00496969"/>
    <w:rsid w:val="00496979"/>
    <w:rsid w:val="004970B4"/>
    <w:rsid w:val="00497A5E"/>
    <w:rsid w:val="00497BB8"/>
    <w:rsid w:val="00497EC9"/>
    <w:rsid w:val="00497EE4"/>
    <w:rsid w:val="00497EE9"/>
    <w:rsid w:val="004A0204"/>
    <w:rsid w:val="004A048B"/>
    <w:rsid w:val="004A0BF9"/>
    <w:rsid w:val="004A0FBC"/>
    <w:rsid w:val="004A1CCE"/>
    <w:rsid w:val="004A24A7"/>
    <w:rsid w:val="004A2A07"/>
    <w:rsid w:val="004A3280"/>
    <w:rsid w:val="004A3345"/>
    <w:rsid w:val="004A39A4"/>
    <w:rsid w:val="004A4127"/>
    <w:rsid w:val="004A41CE"/>
    <w:rsid w:val="004A42F9"/>
    <w:rsid w:val="004A4886"/>
    <w:rsid w:val="004A4ACB"/>
    <w:rsid w:val="004A4C99"/>
    <w:rsid w:val="004A5094"/>
    <w:rsid w:val="004A531B"/>
    <w:rsid w:val="004A5855"/>
    <w:rsid w:val="004A5996"/>
    <w:rsid w:val="004A5D6A"/>
    <w:rsid w:val="004A5D8E"/>
    <w:rsid w:val="004A5FC5"/>
    <w:rsid w:val="004A6043"/>
    <w:rsid w:val="004A6323"/>
    <w:rsid w:val="004A6CC9"/>
    <w:rsid w:val="004A6E00"/>
    <w:rsid w:val="004A7221"/>
    <w:rsid w:val="004A76D0"/>
    <w:rsid w:val="004A7729"/>
    <w:rsid w:val="004A772D"/>
    <w:rsid w:val="004A7B04"/>
    <w:rsid w:val="004A7EC9"/>
    <w:rsid w:val="004B01C7"/>
    <w:rsid w:val="004B0555"/>
    <w:rsid w:val="004B0912"/>
    <w:rsid w:val="004B0A8F"/>
    <w:rsid w:val="004B101F"/>
    <w:rsid w:val="004B2A5B"/>
    <w:rsid w:val="004B2C19"/>
    <w:rsid w:val="004B2CFA"/>
    <w:rsid w:val="004B2D1E"/>
    <w:rsid w:val="004B3EA3"/>
    <w:rsid w:val="004B4041"/>
    <w:rsid w:val="004B4860"/>
    <w:rsid w:val="004B4AB3"/>
    <w:rsid w:val="004B4BDA"/>
    <w:rsid w:val="004B4E9E"/>
    <w:rsid w:val="004B5A01"/>
    <w:rsid w:val="004B5DA4"/>
    <w:rsid w:val="004B61EC"/>
    <w:rsid w:val="004B635A"/>
    <w:rsid w:val="004B663C"/>
    <w:rsid w:val="004B66EB"/>
    <w:rsid w:val="004B6A33"/>
    <w:rsid w:val="004B6FEC"/>
    <w:rsid w:val="004B7227"/>
    <w:rsid w:val="004B7769"/>
    <w:rsid w:val="004B7839"/>
    <w:rsid w:val="004B7B9A"/>
    <w:rsid w:val="004C01C2"/>
    <w:rsid w:val="004C0A21"/>
    <w:rsid w:val="004C14D8"/>
    <w:rsid w:val="004C164A"/>
    <w:rsid w:val="004C1BF8"/>
    <w:rsid w:val="004C1C33"/>
    <w:rsid w:val="004C1CB0"/>
    <w:rsid w:val="004C21C3"/>
    <w:rsid w:val="004C27C7"/>
    <w:rsid w:val="004C2B9F"/>
    <w:rsid w:val="004C2CCF"/>
    <w:rsid w:val="004C30BC"/>
    <w:rsid w:val="004C3104"/>
    <w:rsid w:val="004C322C"/>
    <w:rsid w:val="004C35DF"/>
    <w:rsid w:val="004C366C"/>
    <w:rsid w:val="004C381C"/>
    <w:rsid w:val="004C413E"/>
    <w:rsid w:val="004C4348"/>
    <w:rsid w:val="004C4C3E"/>
    <w:rsid w:val="004C526F"/>
    <w:rsid w:val="004C52F5"/>
    <w:rsid w:val="004C579C"/>
    <w:rsid w:val="004C5B65"/>
    <w:rsid w:val="004C61CD"/>
    <w:rsid w:val="004C62B0"/>
    <w:rsid w:val="004C62D0"/>
    <w:rsid w:val="004C696B"/>
    <w:rsid w:val="004C6C64"/>
    <w:rsid w:val="004C701B"/>
    <w:rsid w:val="004C73F9"/>
    <w:rsid w:val="004C748A"/>
    <w:rsid w:val="004C7713"/>
    <w:rsid w:val="004C78B8"/>
    <w:rsid w:val="004C7A40"/>
    <w:rsid w:val="004D01F7"/>
    <w:rsid w:val="004D0656"/>
    <w:rsid w:val="004D0D22"/>
    <w:rsid w:val="004D0E65"/>
    <w:rsid w:val="004D1428"/>
    <w:rsid w:val="004D1449"/>
    <w:rsid w:val="004D1A0B"/>
    <w:rsid w:val="004D2C52"/>
    <w:rsid w:val="004D2F71"/>
    <w:rsid w:val="004D3275"/>
    <w:rsid w:val="004D33FE"/>
    <w:rsid w:val="004D3557"/>
    <w:rsid w:val="004D39C9"/>
    <w:rsid w:val="004D3A85"/>
    <w:rsid w:val="004D3E2F"/>
    <w:rsid w:val="004D4682"/>
    <w:rsid w:val="004D4B99"/>
    <w:rsid w:val="004D5580"/>
    <w:rsid w:val="004D5CEC"/>
    <w:rsid w:val="004D60F4"/>
    <w:rsid w:val="004D62AE"/>
    <w:rsid w:val="004D658F"/>
    <w:rsid w:val="004D6C37"/>
    <w:rsid w:val="004D6C5D"/>
    <w:rsid w:val="004D6E30"/>
    <w:rsid w:val="004D7385"/>
    <w:rsid w:val="004E055E"/>
    <w:rsid w:val="004E0673"/>
    <w:rsid w:val="004E06AB"/>
    <w:rsid w:val="004E0976"/>
    <w:rsid w:val="004E0EBA"/>
    <w:rsid w:val="004E0F64"/>
    <w:rsid w:val="004E1BFD"/>
    <w:rsid w:val="004E256A"/>
    <w:rsid w:val="004E3378"/>
    <w:rsid w:val="004E35CA"/>
    <w:rsid w:val="004E36F1"/>
    <w:rsid w:val="004E3702"/>
    <w:rsid w:val="004E3A7C"/>
    <w:rsid w:val="004E3D7D"/>
    <w:rsid w:val="004E40DC"/>
    <w:rsid w:val="004E4160"/>
    <w:rsid w:val="004E43D2"/>
    <w:rsid w:val="004E4408"/>
    <w:rsid w:val="004E445B"/>
    <w:rsid w:val="004E472D"/>
    <w:rsid w:val="004E4767"/>
    <w:rsid w:val="004E4965"/>
    <w:rsid w:val="004E4A00"/>
    <w:rsid w:val="004E4A19"/>
    <w:rsid w:val="004E4C03"/>
    <w:rsid w:val="004E5A1C"/>
    <w:rsid w:val="004E5BA4"/>
    <w:rsid w:val="004E6166"/>
    <w:rsid w:val="004E6178"/>
    <w:rsid w:val="004E6433"/>
    <w:rsid w:val="004E6C09"/>
    <w:rsid w:val="004E6EE2"/>
    <w:rsid w:val="004E71EE"/>
    <w:rsid w:val="004E7231"/>
    <w:rsid w:val="004E7298"/>
    <w:rsid w:val="004E74A8"/>
    <w:rsid w:val="004E74E6"/>
    <w:rsid w:val="004E7890"/>
    <w:rsid w:val="004E7CD9"/>
    <w:rsid w:val="004F0BAA"/>
    <w:rsid w:val="004F0D9B"/>
    <w:rsid w:val="004F12CE"/>
    <w:rsid w:val="004F1528"/>
    <w:rsid w:val="004F21B8"/>
    <w:rsid w:val="004F239F"/>
    <w:rsid w:val="004F2A15"/>
    <w:rsid w:val="004F2D1B"/>
    <w:rsid w:val="004F3717"/>
    <w:rsid w:val="004F3837"/>
    <w:rsid w:val="004F39DC"/>
    <w:rsid w:val="004F3D1A"/>
    <w:rsid w:val="004F40E4"/>
    <w:rsid w:val="004F4200"/>
    <w:rsid w:val="004F4249"/>
    <w:rsid w:val="004F442B"/>
    <w:rsid w:val="004F4B27"/>
    <w:rsid w:val="004F52A5"/>
    <w:rsid w:val="004F5395"/>
    <w:rsid w:val="004F557E"/>
    <w:rsid w:val="004F5A6E"/>
    <w:rsid w:val="004F5C54"/>
    <w:rsid w:val="004F5EE1"/>
    <w:rsid w:val="004F60FD"/>
    <w:rsid w:val="004F6465"/>
    <w:rsid w:val="004F699D"/>
    <w:rsid w:val="004F771D"/>
    <w:rsid w:val="00500A81"/>
    <w:rsid w:val="00500AEC"/>
    <w:rsid w:val="005013E8"/>
    <w:rsid w:val="00501526"/>
    <w:rsid w:val="0050174F"/>
    <w:rsid w:val="0050180E"/>
    <w:rsid w:val="005019C2"/>
    <w:rsid w:val="00501CE5"/>
    <w:rsid w:val="00501D06"/>
    <w:rsid w:val="00501D47"/>
    <w:rsid w:val="005022E5"/>
    <w:rsid w:val="005023B2"/>
    <w:rsid w:val="00502B93"/>
    <w:rsid w:val="00502C4A"/>
    <w:rsid w:val="00502E4E"/>
    <w:rsid w:val="00502F67"/>
    <w:rsid w:val="005036BA"/>
    <w:rsid w:val="00503835"/>
    <w:rsid w:val="005038FD"/>
    <w:rsid w:val="00503C09"/>
    <w:rsid w:val="00503C70"/>
    <w:rsid w:val="0050566E"/>
    <w:rsid w:val="0050572D"/>
    <w:rsid w:val="0050611D"/>
    <w:rsid w:val="00506257"/>
    <w:rsid w:val="00506A8C"/>
    <w:rsid w:val="00506E16"/>
    <w:rsid w:val="005072A9"/>
    <w:rsid w:val="005076E1"/>
    <w:rsid w:val="005076E9"/>
    <w:rsid w:val="00507A29"/>
    <w:rsid w:val="00507A5A"/>
    <w:rsid w:val="00507B35"/>
    <w:rsid w:val="00507C02"/>
    <w:rsid w:val="00507F27"/>
    <w:rsid w:val="0051010D"/>
    <w:rsid w:val="005101DA"/>
    <w:rsid w:val="005103EA"/>
    <w:rsid w:val="005104F7"/>
    <w:rsid w:val="0051084B"/>
    <w:rsid w:val="00510899"/>
    <w:rsid w:val="0051091C"/>
    <w:rsid w:val="00510A2F"/>
    <w:rsid w:val="00510F70"/>
    <w:rsid w:val="00511119"/>
    <w:rsid w:val="005116CC"/>
    <w:rsid w:val="00511BFB"/>
    <w:rsid w:val="00511CFA"/>
    <w:rsid w:val="00511D03"/>
    <w:rsid w:val="005124D2"/>
    <w:rsid w:val="005127FD"/>
    <w:rsid w:val="00512C16"/>
    <w:rsid w:val="00512D7C"/>
    <w:rsid w:val="00513319"/>
    <w:rsid w:val="00513770"/>
    <w:rsid w:val="00513ABB"/>
    <w:rsid w:val="00513BA3"/>
    <w:rsid w:val="00514417"/>
    <w:rsid w:val="0051491D"/>
    <w:rsid w:val="00514C36"/>
    <w:rsid w:val="00514DC0"/>
    <w:rsid w:val="00514E4E"/>
    <w:rsid w:val="00515032"/>
    <w:rsid w:val="005155F2"/>
    <w:rsid w:val="00515757"/>
    <w:rsid w:val="00515BF5"/>
    <w:rsid w:val="00515ECB"/>
    <w:rsid w:val="005162DB"/>
    <w:rsid w:val="00516BA7"/>
    <w:rsid w:val="005174C2"/>
    <w:rsid w:val="0051783B"/>
    <w:rsid w:val="00517BF5"/>
    <w:rsid w:val="00517D1D"/>
    <w:rsid w:val="00517D85"/>
    <w:rsid w:val="00520076"/>
    <w:rsid w:val="00520173"/>
    <w:rsid w:val="00520399"/>
    <w:rsid w:val="005208A9"/>
    <w:rsid w:val="005208B2"/>
    <w:rsid w:val="00521056"/>
    <w:rsid w:val="0052122F"/>
    <w:rsid w:val="005216C6"/>
    <w:rsid w:val="00521B20"/>
    <w:rsid w:val="00521B5C"/>
    <w:rsid w:val="00521F11"/>
    <w:rsid w:val="00522200"/>
    <w:rsid w:val="00522309"/>
    <w:rsid w:val="005229C2"/>
    <w:rsid w:val="00522D3C"/>
    <w:rsid w:val="00523261"/>
    <w:rsid w:val="0052326A"/>
    <w:rsid w:val="0052347F"/>
    <w:rsid w:val="005235C1"/>
    <w:rsid w:val="005236AB"/>
    <w:rsid w:val="005239BC"/>
    <w:rsid w:val="00523D53"/>
    <w:rsid w:val="005243E7"/>
    <w:rsid w:val="00524A17"/>
    <w:rsid w:val="00524DD6"/>
    <w:rsid w:val="00524ED8"/>
    <w:rsid w:val="00525176"/>
    <w:rsid w:val="00525588"/>
    <w:rsid w:val="005259BB"/>
    <w:rsid w:val="00525D4C"/>
    <w:rsid w:val="00526147"/>
    <w:rsid w:val="00526516"/>
    <w:rsid w:val="0052683E"/>
    <w:rsid w:val="00526FEC"/>
    <w:rsid w:val="005270D1"/>
    <w:rsid w:val="00527178"/>
    <w:rsid w:val="0052744D"/>
    <w:rsid w:val="005274E1"/>
    <w:rsid w:val="00527AC7"/>
    <w:rsid w:val="0053028B"/>
    <w:rsid w:val="005303CE"/>
    <w:rsid w:val="00530512"/>
    <w:rsid w:val="00530742"/>
    <w:rsid w:val="00531081"/>
    <w:rsid w:val="0053143A"/>
    <w:rsid w:val="005319DD"/>
    <w:rsid w:val="005327C4"/>
    <w:rsid w:val="0053292D"/>
    <w:rsid w:val="00532D01"/>
    <w:rsid w:val="005332B6"/>
    <w:rsid w:val="005337EA"/>
    <w:rsid w:val="00533AF7"/>
    <w:rsid w:val="00533C13"/>
    <w:rsid w:val="00534262"/>
    <w:rsid w:val="00534553"/>
    <w:rsid w:val="00534A6A"/>
    <w:rsid w:val="005352F0"/>
    <w:rsid w:val="00535474"/>
    <w:rsid w:val="00535816"/>
    <w:rsid w:val="00535D8D"/>
    <w:rsid w:val="00535E89"/>
    <w:rsid w:val="0053614E"/>
    <w:rsid w:val="0053646B"/>
    <w:rsid w:val="00536628"/>
    <w:rsid w:val="00537180"/>
    <w:rsid w:val="00537D38"/>
    <w:rsid w:val="0054056F"/>
    <w:rsid w:val="00540590"/>
    <w:rsid w:val="005407C7"/>
    <w:rsid w:val="00540858"/>
    <w:rsid w:val="00540C30"/>
    <w:rsid w:val="00540CFA"/>
    <w:rsid w:val="00540F8D"/>
    <w:rsid w:val="00541106"/>
    <w:rsid w:val="005418D8"/>
    <w:rsid w:val="005418F1"/>
    <w:rsid w:val="00541C2D"/>
    <w:rsid w:val="0054209E"/>
    <w:rsid w:val="00542176"/>
    <w:rsid w:val="00542226"/>
    <w:rsid w:val="0054265D"/>
    <w:rsid w:val="00542C2A"/>
    <w:rsid w:val="005430F8"/>
    <w:rsid w:val="00543BAF"/>
    <w:rsid w:val="00543C0E"/>
    <w:rsid w:val="005442C2"/>
    <w:rsid w:val="0054436C"/>
    <w:rsid w:val="005444CA"/>
    <w:rsid w:val="00544887"/>
    <w:rsid w:val="00544EA8"/>
    <w:rsid w:val="00545415"/>
    <w:rsid w:val="0054568D"/>
    <w:rsid w:val="005456B5"/>
    <w:rsid w:val="005457A2"/>
    <w:rsid w:val="0054589E"/>
    <w:rsid w:val="00545CB9"/>
    <w:rsid w:val="00545F25"/>
    <w:rsid w:val="0054607F"/>
    <w:rsid w:val="00546AB4"/>
    <w:rsid w:val="00546D09"/>
    <w:rsid w:val="005470A7"/>
    <w:rsid w:val="005476E0"/>
    <w:rsid w:val="00547D5C"/>
    <w:rsid w:val="00547FAD"/>
    <w:rsid w:val="00550265"/>
    <w:rsid w:val="0055050E"/>
    <w:rsid w:val="00550C0B"/>
    <w:rsid w:val="00550CD4"/>
    <w:rsid w:val="0055104A"/>
    <w:rsid w:val="00551225"/>
    <w:rsid w:val="00551499"/>
    <w:rsid w:val="005518F2"/>
    <w:rsid w:val="00551AD7"/>
    <w:rsid w:val="00551B2E"/>
    <w:rsid w:val="00551E5A"/>
    <w:rsid w:val="00552507"/>
    <w:rsid w:val="00552673"/>
    <w:rsid w:val="005527E0"/>
    <w:rsid w:val="00553189"/>
    <w:rsid w:val="005533A1"/>
    <w:rsid w:val="00553618"/>
    <w:rsid w:val="0055376D"/>
    <w:rsid w:val="005538D8"/>
    <w:rsid w:val="00553BD7"/>
    <w:rsid w:val="00553BF5"/>
    <w:rsid w:val="00554024"/>
    <w:rsid w:val="00554418"/>
    <w:rsid w:val="00554518"/>
    <w:rsid w:val="00554F54"/>
    <w:rsid w:val="005552B8"/>
    <w:rsid w:val="0055530F"/>
    <w:rsid w:val="0055575A"/>
    <w:rsid w:val="00555818"/>
    <w:rsid w:val="00555B0C"/>
    <w:rsid w:val="00555EF0"/>
    <w:rsid w:val="00556056"/>
    <w:rsid w:val="00556059"/>
    <w:rsid w:val="00556139"/>
    <w:rsid w:val="005561FD"/>
    <w:rsid w:val="00556278"/>
    <w:rsid w:val="005563D5"/>
    <w:rsid w:val="00556EB1"/>
    <w:rsid w:val="00556FB9"/>
    <w:rsid w:val="005572BD"/>
    <w:rsid w:val="00557303"/>
    <w:rsid w:val="00557536"/>
    <w:rsid w:val="00557F86"/>
    <w:rsid w:val="005602C2"/>
    <w:rsid w:val="005602D3"/>
    <w:rsid w:val="00560368"/>
    <w:rsid w:val="00560693"/>
    <w:rsid w:val="00560EE1"/>
    <w:rsid w:val="00560FA5"/>
    <w:rsid w:val="005614B8"/>
    <w:rsid w:val="005615E9"/>
    <w:rsid w:val="00561642"/>
    <w:rsid w:val="00561699"/>
    <w:rsid w:val="0056180D"/>
    <w:rsid w:val="0056189F"/>
    <w:rsid w:val="00561D7D"/>
    <w:rsid w:val="00562147"/>
    <w:rsid w:val="00562189"/>
    <w:rsid w:val="005623B6"/>
    <w:rsid w:val="005627E8"/>
    <w:rsid w:val="00562904"/>
    <w:rsid w:val="00562E18"/>
    <w:rsid w:val="00562F35"/>
    <w:rsid w:val="0056359F"/>
    <w:rsid w:val="0056362D"/>
    <w:rsid w:val="005636B5"/>
    <w:rsid w:val="00563AD2"/>
    <w:rsid w:val="00564342"/>
    <w:rsid w:val="00564987"/>
    <w:rsid w:val="005649C7"/>
    <w:rsid w:val="00564F36"/>
    <w:rsid w:val="00564FC5"/>
    <w:rsid w:val="00565238"/>
    <w:rsid w:val="00565283"/>
    <w:rsid w:val="00565470"/>
    <w:rsid w:val="00565591"/>
    <w:rsid w:val="005655F9"/>
    <w:rsid w:val="00565AD8"/>
    <w:rsid w:val="00565B05"/>
    <w:rsid w:val="00565F60"/>
    <w:rsid w:val="00566134"/>
    <w:rsid w:val="00566A39"/>
    <w:rsid w:val="00566EEA"/>
    <w:rsid w:val="005678CA"/>
    <w:rsid w:val="00567A06"/>
    <w:rsid w:val="00567BF5"/>
    <w:rsid w:val="00567CB2"/>
    <w:rsid w:val="00567D5D"/>
    <w:rsid w:val="00567DA7"/>
    <w:rsid w:val="00570263"/>
    <w:rsid w:val="00570301"/>
    <w:rsid w:val="00570688"/>
    <w:rsid w:val="00570761"/>
    <w:rsid w:val="00570789"/>
    <w:rsid w:val="0057098A"/>
    <w:rsid w:val="00570ED9"/>
    <w:rsid w:val="00570FEE"/>
    <w:rsid w:val="0057154D"/>
    <w:rsid w:val="00571CD7"/>
    <w:rsid w:val="00571FF3"/>
    <w:rsid w:val="005723D3"/>
    <w:rsid w:val="00572E69"/>
    <w:rsid w:val="0057326D"/>
    <w:rsid w:val="0057334E"/>
    <w:rsid w:val="005737EE"/>
    <w:rsid w:val="005739B6"/>
    <w:rsid w:val="00573A2D"/>
    <w:rsid w:val="00573A51"/>
    <w:rsid w:val="00573FD3"/>
    <w:rsid w:val="005746DF"/>
    <w:rsid w:val="005748F7"/>
    <w:rsid w:val="00574B7C"/>
    <w:rsid w:val="0057524A"/>
    <w:rsid w:val="00575A31"/>
    <w:rsid w:val="00575ABA"/>
    <w:rsid w:val="00575BB0"/>
    <w:rsid w:val="00576070"/>
    <w:rsid w:val="005760CF"/>
    <w:rsid w:val="005760F5"/>
    <w:rsid w:val="00576235"/>
    <w:rsid w:val="0057654C"/>
    <w:rsid w:val="00576A36"/>
    <w:rsid w:val="00577677"/>
    <w:rsid w:val="00577718"/>
    <w:rsid w:val="005777DE"/>
    <w:rsid w:val="005777E9"/>
    <w:rsid w:val="005777F3"/>
    <w:rsid w:val="00577A62"/>
    <w:rsid w:val="0058024F"/>
    <w:rsid w:val="00580798"/>
    <w:rsid w:val="00580887"/>
    <w:rsid w:val="00580B47"/>
    <w:rsid w:val="005812A6"/>
    <w:rsid w:val="005819F7"/>
    <w:rsid w:val="00581ACC"/>
    <w:rsid w:val="00581BFD"/>
    <w:rsid w:val="00581C03"/>
    <w:rsid w:val="00581C46"/>
    <w:rsid w:val="00581E51"/>
    <w:rsid w:val="005824B3"/>
    <w:rsid w:val="005825C1"/>
    <w:rsid w:val="00582895"/>
    <w:rsid w:val="00582DBA"/>
    <w:rsid w:val="0058325E"/>
    <w:rsid w:val="00583C0D"/>
    <w:rsid w:val="0058414D"/>
    <w:rsid w:val="00584188"/>
    <w:rsid w:val="00584993"/>
    <w:rsid w:val="00584998"/>
    <w:rsid w:val="00584EE9"/>
    <w:rsid w:val="00585412"/>
    <w:rsid w:val="00585552"/>
    <w:rsid w:val="0058581C"/>
    <w:rsid w:val="00585963"/>
    <w:rsid w:val="00585AA4"/>
    <w:rsid w:val="00585C24"/>
    <w:rsid w:val="0058616F"/>
    <w:rsid w:val="005861E5"/>
    <w:rsid w:val="00586627"/>
    <w:rsid w:val="005867BE"/>
    <w:rsid w:val="00586E81"/>
    <w:rsid w:val="0058740E"/>
    <w:rsid w:val="005875D5"/>
    <w:rsid w:val="00587A59"/>
    <w:rsid w:val="00587EC2"/>
    <w:rsid w:val="00590033"/>
    <w:rsid w:val="0059041F"/>
    <w:rsid w:val="00590480"/>
    <w:rsid w:val="005909B0"/>
    <w:rsid w:val="00590E69"/>
    <w:rsid w:val="00590EEB"/>
    <w:rsid w:val="0059154C"/>
    <w:rsid w:val="00591589"/>
    <w:rsid w:val="005915C2"/>
    <w:rsid w:val="005919BF"/>
    <w:rsid w:val="00591BF0"/>
    <w:rsid w:val="00591F4E"/>
    <w:rsid w:val="005927F3"/>
    <w:rsid w:val="00592865"/>
    <w:rsid w:val="00592CB1"/>
    <w:rsid w:val="00592FA9"/>
    <w:rsid w:val="00593089"/>
    <w:rsid w:val="005933C1"/>
    <w:rsid w:val="00593A0A"/>
    <w:rsid w:val="005940B8"/>
    <w:rsid w:val="00594C26"/>
    <w:rsid w:val="005950E4"/>
    <w:rsid w:val="005951D6"/>
    <w:rsid w:val="005951FF"/>
    <w:rsid w:val="005953DF"/>
    <w:rsid w:val="005957C8"/>
    <w:rsid w:val="00595962"/>
    <w:rsid w:val="00595CBD"/>
    <w:rsid w:val="00595E61"/>
    <w:rsid w:val="005964FF"/>
    <w:rsid w:val="00597BEA"/>
    <w:rsid w:val="005A002F"/>
    <w:rsid w:val="005A008B"/>
    <w:rsid w:val="005A0143"/>
    <w:rsid w:val="005A09CA"/>
    <w:rsid w:val="005A0DB9"/>
    <w:rsid w:val="005A0DF3"/>
    <w:rsid w:val="005A1149"/>
    <w:rsid w:val="005A194C"/>
    <w:rsid w:val="005A25C6"/>
    <w:rsid w:val="005A2823"/>
    <w:rsid w:val="005A3695"/>
    <w:rsid w:val="005A4936"/>
    <w:rsid w:val="005A4DEB"/>
    <w:rsid w:val="005A51EB"/>
    <w:rsid w:val="005A594B"/>
    <w:rsid w:val="005A5E43"/>
    <w:rsid w:val="005A6943"/>
    <w:rsid w:val="005A6B29"/>
    <w:rsid w:val="005A6D79"/>
    <w:rsid w:val="005A6E12"/>
    <w:rsid w:val="005A6F6E"/>
    <w:rsid w:val="005A7245"/>
    <w:rsid w:val="005A73E5"/>
    <w:rsid w:val="005A7DEE"/>
    <w:rsid w:val="005B03A3"/>
    <w:rsid w:val="005B0C0E"/>
    <w:rsid w:val="005B0E9D"/>
    <w:rsid w:val="005B0FD3"/>
    <w:rsid w:val="005B1107"/>
    <w:rsid w:val="005B133E"/>
    <w:rsid w:val="005B15BB"/>
    <w:rsid w:val="005B188A"/>
    <w:rsid w:val="005B1A47"/>
    <w:rsid w:val="005B1ABA"/>
    <w:rsid w:val="005B1B16"/>
    <w:rsid w:val="005B1C48"/>
    <w:rsid w:val="005B1F30"/>
    <w:rsid w:val="005B1F31"/>
    <w:rsid w:val="005B23D5"/>
    <w:rsid w:val="005B282B"/>
    <w:rsid w:val="005B2D58"/>
    <w:rsid w:val="005B3070"/>
    <w:rsid w:val="005B33C7"/>
    <w:rsid w:val="005B374B"/>
    <w:rsid w:val="005B3844"/>
    <w:rsid w:val="005B4259"/>
    <w:rsid w:val="005B42E8"/>
    <w:rsid w:val="005B42E9"/>
    <w:rsid w:val="005B4347"/>
    <w:rsid w:val="005B46EA"/>
    <w:rsid w:val="005B5257"/>
    <w:rsid w:val="005B547A"/>
    <w:rsid w:val="005B5618"/>
    <w:rsid w:val="005B58C7"/>
    <w:rsid w:val="005B5C67"/>
    <w:rsid w:val="005B5F48"/>
    <w:rsid w:val="005B5F92"/>
    <w:rsid w:val="005B6927"/>
    <w:rsid w:val="005B69CC"/>
    <w:rsid w:val="005C0283"/>
    <w:rsid w:val="005C0AB3"/>
    <w:rsid w:val="005C0AF0"/>
    <w:rsid w:val="005C1089"/>
    <w:rsid w:val="005C15AE"/>
    <w:rsid w:val="005C1A43"/>
    <w:rsid w:val="005C1F20"/>
    <w:rsid w:val="005C2794"/>
    <w:rsid w:val="005C2FAE"/>
    <w:rsid w:val="005C2FCE"/>
    <w:rsid w:val="005C3219"/>
    <w:rsid w:val="005C36BD"/>
    <w:rsid w:val="005C3823"/>
    <w:rsid w:val="005C3896"/>
    <w:rsid w:val="005C3DF5"/>
    <w:rsid w:val="005C3FFC"/>
    <w:rsid w:val="005C4340"/>
    <w:rsid w:val="005C4B87"/>
    <w:rsid w:val="005C4E63"/>
    <w:rsid w:val="005C4FDA"/>
    <w:rsid w:val="005C506B"/>
    <w:rsid w:val="005C50BF"/>
    <w:rsid w:val="005C53AF"/>
    <w:rsid w:val="005C54D5"/>
    <w:rsid w:val="005C61FB"/>
    <w:rsid w:val="005C63E8"/>
    <w:rsid w:val="005C6418"/>
    <w:rsid w:val="005C6A5D"/>
    <w:rsid w:val="005C7805"/>
    <w:rsid w:val="005C782C"/>
    <w:rsid w:val="005C7B3C"/>
    <w:rsid w:val="005D001B"/>
    <w:rsid w:val="005D004A"/>
    <w:rsid w:val="005D022A"/>
    <w:rsid w:val="005D0434"/>
    <w:rsid w:val="005D0631"/>
    <w:rsid w:val="005D089D"/>
    <w:rsid w:val="005D0ADE"/>
    <w:rsid w:val="005D16B5"/>
    <w:rsid w:val="005D1A4D"/>
    <w:rsid w:val="005D1B25"/>
    <w:rsid w:val="005D235A"/>
    <w:rsid w:val="005D2C2E"/>
    <w:rsid w:val="005D2CD7"/>
    <w:rsid w:val="005D30BE"/>
    <w:rsid w:val="005D3148"/>
    <w:rsid w:val="005D3487"/>
    <w:rsid w:val="005D37BE"/>
    <w:rsid w:val="005D38C5"/>
    <w:rsid w:val="005D4371"/>
    <w:rsid w:val="005D4681"/>
    <w:rsid w:val="005D494F"/>
    <w:rsid w:val="005D4E7A"/>
    <w:rsid w:val="005D511E"/>
    <w:rsid w:val="005D5655"/>
    <w:rsid w:val="005D64C5"/>
    <w:rsid w:val="005D6771"/>
    <w:rsid w:val="005D68F9"/>
    <w:rsid w:val="005D6A7C"/>
    <w:rsid w:val="005D7262"/>
    <w:rsid w:val="005D730C"/>
    <w:rsid w:val="005D7E3D"/>
    <w:rsid w:val="005E04F0"/>
    <w:rsid w:val="005E0B80"/>
    <w:rsid w:val="005E0D5D"/>
    <w:rsid w:val="005E1116"/>
    <w:rsid w:val="005E11FE"/>
    <w:rsid w:val="005E12CE"/>
    <w:rsid w:val="005E14F7"/>
    <w:rsid w:val="005E1683"/>
    <w:rsid w:val="005E17B1"/>
    <w:rsid w:val="005E1E61"/>
    <w:rsid w:val="005E2384"/>
    <w:rsid w:val="005E2A10"/>
    <w:rsid w:val="005E3383"/>
    <w:rsid w:val="005E3729"/>
    <w:rsid w:val="005E3B65"/>
    <w:rsid w:val="005E3FB6"/>
    <w:rsid w:val="005E4043"/>
    <w:rsid w:val="005E4388"/>
    <w:rsid w:val="005E4CED"/>
    <w:rsid w:val="005E4DDE"/>
    <w:rsid w:val="005E5320"/>
    <w:rsid w:val="005E53F6"/>
    <w:rsid w:val="005E5735"/>
    <w:rsid w:val="005E5F39"/>
    <w:rsid w:val="005E61E1"/>
    <w:rsid w:val="005E68EE"/>
    <w:rsid w:val="005E6989"/>
    <w:rsid w:val="005E7108"/>
    <w:rsid w:val="005E75D0"/>
    <w:rsid w:val="005E798B"/>
    <w:rsid w:val="005E7A34"/>
    <w:rsid w:val="005F019B"/>
    <w:rsid w:val="005F05CC"/>
    <w:rsid w:val="005F074A"/>
    <w:rsid w:val="005F0BDC"/>
    <w:rsid w:val="005F1335"/>
    <w:rsid w:val="005F1358"/>
    <w:rsid w:val="005F1622"/>
    <w:rsid w:val="005F16B4"/>
    <w:rsid w:val="005F1972"/>
    <w:rsid w:val="005F1D0F"/>
    <w:rsid w:val="005F1EE9"/>
    <w:rsid w:val="005F1F7A"/>
    <w:rsid w:val="005F23FE"/>
    <w:rsid w:val="005F266A"/>
    <w:rsid w:val="005F27E2"/>
    <w:rsid w:val="005F28D6"/>
    <w:rsid w:val="005F2C0F"/>
    <w:rsid w:val="005F2F40"/>
    <w:rsid w:val="005F3067"/>
    <w:rsid w:val="005F3553"/>
    <w:rsid w:val="005F39C5"/>
    <w:rsid w:val="005F3CA7"/>
    <w:rsid w:val="005F3E36"/>
    <w:rsid w:val="005F3EE5"/>
    <w:rsid w:val="005F4406"/>
    <w:rsid w:val="005F4C43"/>
    <w:rsid w:val="005F5138"/>
    <w:rsid w:val="005F5346"/>
    <w:rsid w:val="005F554D"/>
    <w:rsid w:val="005F5799"/>
    <w:rsid w:val="005F5989"/>
    <w:rsid w:val="005F5E68"/>
    <w:rsid w:val="005F63F1"/>
    <w:rsid w:val="005F679D"/>
    <w:rsid w:val="005F6D2C"/>
    <w:rsid w:val="005F7356"/>
    <w:rsid w:val="005F74FB"/>
    <w:rsid w:val="005F7EEF"/>
    <w:rsid w:val="00600159"/>
    <w:rsid w:val="0060092B"/>
    <w:rsid w:val="00600C28"/>
    <w:rsid w:val="00600C46"/>
    <w:rsid w:val="00600C93"/>
    <w:rsid w:val="00600EA6"/>
    <w:rsid w:val="00601C70"/>
    <w:rsid w:val="00601CBC"/>
    <w:rsid w:val="00602140"/>
    <w:rsid w:val="0060223D"/>
    <w:rsid w:val="0060266A"/>
    <w:rsid w:val="0060270A"/>
    <w:rsid w:val="006030A2"/>
    <w:rsid w:val="00603815"/>
    <w:rsid w:val="006038E4"/>
    <w:rsid w:val="00603A92"/>
    <w:rsid w:val="00603B1B"/>
    <w:rsid w:val="006040AE"/>
    <w:rsid w:val="0060413E"/>
    <w:rsid w:val="00604214"/>
    <w:rsid w:val="0060450F"/>
    <w:rsid w:val="00604576"/>
    <w:rsid w:val="00604D25"/>
    <w:rsid w:val="00604D61"/>
    <w:rsid w:val="00604FE8"/>
    <w:rsid w:val="00605063"/>
    <w:rsid w:val="006051CA"/>
    <w:rsid w:val="006055F6"/>
    <w:rsid w:val="006058A6"/>
    <w:rsid w:val="00605CB8"/>
    <w:rsid w:val="006066CE"/>
    <w:rsid w:val="00606B64"/>
    <w:rsid w:val="00606CDC"/>
    <w:rsid w:val="00606E00"/>
    <w:rsid w:val="00606E6A"/>
    <w:rsid w:val="0060712F"/>
    <w:rsid w:val="006077AB"/>
    <w:rsid w:val="0060794A"/>
    <w:rsid w:val="00607997"/>
    <w:rsid w:val="006079A4"/>
    <w:rsid w:val="006079D5"/>
    <w:rsid w:val="00607BDF"/>
    <w:rsid w:val="006100DC"/>
    <w:rsid w:val="00610847"/>
    <w:rsid w:val="00610BB5"/>
    <w:rsid w:val="00611550"/>
    <w:rsid w:val="006116C1"/>
    <w:rsid w:val="006117CD"/>
    <w:rsid w:val="0061265F"/>
    <w:rsid w:val="006126C4"/>
    <w:rsid w:val="006126CE"/>
    <w:rsid w:val="00612ABA"/>
    <w:rsid w:val="00612EEB"/>
    <w:rsid w:val="00613539"/>
    <w:rsid w:val="00613B91"/>
    <w:rsid w:val="00613FCB"/>
    <w:rsid w:val="00614280"/>
    <w:rsid w:val="00614889"/>
    <w:rsid w:val="00614AE3"/>
    <w:rsid w:val="00614B44"/>
    <w:rsid w:val="006153F2"/>
    <w:rsid w:val="0061578C"/>
    <w:rsid w:val="00615C84"/>
    <w:rsid w:val="00617AE1"/>
    <w:rsid w:val="00617EB3"/>
    <w:rsid w:val="006203E1"/>
    <w:rsid w:val="00620793"/>
    <w:rsid w:val="00621115"/>
    <w:rsid w:val="00621488"/>
    <w:rsid w:val="0062186A"/>
    <w:rsid w:val="00621933"/>
    <w:rsid w:val="00621938"/>
    <w:rsid w:val="006219BD"/>
    <w:rsid w:val="00621BA3"/>
    <w:rsid w:val="00621E81"/>
    <w:rsid w:val="00621F9F"/>
    <w:rsid w:val="00622069"/>
    <w:rsid w:val="0062273C"/>
    <w:rsid w:val="0062275C"/>
    <w:rsid w:val="006228DF"/>
    <w:rsid w:val="00622FEE"/>
    <w:rsid w:val="0062326F"/>
    <w:rsid w:val="00623720"/>
    <w:rsid w:val="00623F96"/>
    <w:rsid w:val="00623FDA"/>
    <w:rsid w:val="00624872"/>
    <w:rsid w:val="00624E0F"/>
    <w:rsid w:val="0062575C"/>
    <w:rsid w:val="00625881"/>
    <w:rsid w:val="00625BA6"/>
    <w:rsid w:val="00625F36"/>
    <w:rsid w:val="00626091"/>
    <w:rsid w:val="00626183"/>
    <w:rsid w:val="006266AB"/>
    <w:rsid w:val="00626757"/>
    <w:rsid w:val="006267E9"/>
    <w:rsid w:val="00626A0E"/>
    <w:rsid w:val="00626FE6"/>
    <w:rsid w:val="006272B3"/>
    <w:rsid w:val="00627942"/>
    <w:rsid w:val="00630052"/>
    <w:rsid w:val="0063017B"/>
    <w:rsid w:val="00630360"/>
    <w:rsid w:val="00630637"/>
    <w:rsid w:val="00630DA2"/>
    <w:rsid w:val="00631927"/>
    <w:rsid w:val="00631EEB"/>
    <w:rsid w:val="00632374"/>
    <w:rsid w:val="0063242F"/>
    <w:rsid w:val="006328C0"/>
    <w:rsid w:val="006330B1"/>
    <w:rsid w:val="00633182"/>
    <w:rsid w:val="00633461"/>
    <w:rsid w:val="006334AC"/>
    <w:rsid w:val="00633664"/>
    <w:rsid w:val="006347B8"/>
    <w:rsid w:val="00634C93"/>
    <w:rsid w:val="00635107"/>
    <w:rsid w:val="006351C9"/>
    <w:rsid w:val="0063533E"/>
    <w:rsid w:val="006353F0"/>
    <w:rsid w:val="00636077"/>
    <w:rsid w:val="0063676A"/>
    <w:rsid w:val="006371F5"/>
    <w:rsid w:val="00637212"/>
    <w:rsid w:val="00637716"/>
    <w:rsid w:val="006377C5"/>
    <w:rsid w:val="0063787C"/>
    <w:rsid w:val="0064000F"/>
    <w:rsid w:val="0064062E"/>
    <w:rsid w:val="00640811"/>
    <w:rsid w:val="00640B77"/>
    <w:rsid w:val="00640DF5"/>
    <w:rsid w:val="00640EF9"/>
    <w:rsid w:val="0064130F"/>
    <w:rsid w:val="0064170E"/>
    <w:rsid w:val="00641855"/>
    <w:rsid w:val="00641F7F"/>
    <w:rsid w:val="0064248C"/>
    <w:rsid w:val="0064250A"/>
    <w:rsid w:val="006429BF"/>
    <w:rsid w:val="00642CD6"/>
    <w:rsid w:val="0064342F"/>
    <w:rsid w:val="0064373C"/>
    <w:rsid w:val="006437AF"/>
    <w:rsid w:val="00643838"/>
    <w:rsid w:val="00643BAB"/>
    <w:rsid w:val="00643DF8"/>
    <w:rsid w:val="00643F9A"/>
    <w:rsid w:val="00644242"/>
    <w:rsid w:val="006442B5"/>
    <w:rsid w:val="006445E4"/>
    <w:rsid w:val="00644A56"/>
    <w:rsid w:val="00644B9A"/>
    <w:rsid w:val="00644DAC"/>
    <w:rsid w:val="00644EB0"/>
    <w:rsid w:val="00644F50"/>
    <w:rsid w:val="00645247"/>
    <w:rsid w:val="00645347"/>
    <w:rsid w:val="006453DA"/>
    <w:rsid w:val="0064556C"/>
    <w:rsid w:val="00645EC5"/>
    <w:rsid w:val="0064654B"/>
    <w:rsid w:val="006469D6"/>
    <w:rsid w:val="00646B2E"/>
    <w:rsid w:val="00646FB6"/>
    <w:rsid w:val="0064720E"/>
    <w:rsid w:val="0064736C"/>
    <w:rsid w:val="0064759B"/>
    <w:rsid w:val="00647B86"/>
    <w:rsid w:val="00647FDF"/>
    <w:rsid w:val="00650217"/>
    <w:rsid w:val="00650343"/>
    <w:rsid w:val="00650A2D"/>
    <w:rsid w:val="00650B10"/>
    <w:rsid w:val="00650B5A"/>
    <w:rsid w:val="00651A4E"/>
    <w:rsid w:val="00651BC7"/>
    <w:rsid w:val="00651DAB"/>
    <w:rsid w:val="00652470"/>
    <w:rsid w:val="00653080"/>
    <w:rsid w:val="006533FA"/>
    <w:rsid w:val="00653466"/>
    <w:rsid w:val="00653A2C"/>
    <w:rsid w:val="00653B0A"/>
    <w:rsid w:val="006540A5"/>
    <w:rsid w:val="0065467C"/>
    <w:rsid w:val="006549C1"/>
    <w:rsid w:val="00654CA9"/>
    <w:rsid w:val="00654DB5"/>
    <w:rsid w:val="00654DBF"/>
    <w:rsid w:val="00654F11"/>
    <w:rsid w:val="006551A9"/>
    <w:rsid w:val="006552B3"/>
    <w:rsid w:val="00655B43"/>
    <w:rsid w:val="0065624B"/>
    <w:rsid w:val="006566D0"/>
    <w:rsid w:val="00656830"/>
    <w:rsid w:val="00656988"/>
    <w:rsid w:val="00656D0B"/>
    <w:rsid w:val="00656DF4"/>
    <w:rsid w:val="006575E1"/>
    <w:rsid w:val="00657D26"/>
    <w:rsid w:val="006605EE"/>
    <w:rsid w:val="006606C0"/>
    <w:rsid w:val="006606F2"/>
    <w:rsid w:val="00660CA9"/>
    <w:rsid w:val="00660D59"/>
    <w:rsid w:val="00660E14"/>
    <w:rsid w:val="00660F74"/>
    <w:rsid w:val="00661041"/>
    <w:rsid w:val="0066104A"/>
    <w:rsid w:val="006611EC"/>
    <w:rsid w:val="00662064"/>
    <w:rsid w:val="00662404"/>
    <w:rsid w:val="0066243C"/>
    <w:rsid w:val="00662A68"/>
    <w:rsid w:val="006631B6"/>
    <w:rsid w:val="006634DC"/>
    <w:rsid w:val="00663C68"/>
    <w:rsid w:val="00663EA0"/>
    <w:rsid w:val="00664144"/>
    <w:rsid w:val="006643E8"/>
    <w:rsid w:val="006656F3"/>
    <w:rsid w:val="00665FE2"/>
    <w:rsid w:val="006662D4"/>
    <w:rsid w:val="00666309"/>
    <w:rsid w:val="00666A18"/>
    <w:rsid w:val="00666A4E"/>
    <w:rsid w:val="00666B1C"/>
    <w:rsid w:val="00667269"/>
    <w:rsid w:val="006676B3"/>
    <w:rsid w:val="0066787F"/>
    <w:rsid w:val="0067015F"/>
    <w:rsid w:val="006704A0"/>
    <w:rsid w:val="0067050B"/>
    <w:rsid w:val="00670644"/>
    <w:rsid w:val="00670884"/>
    <w:rsid w:val="00671051"/>
    <w:rsid w:val="00671644"/>
    <w:rsid w:val="00671B0C"/>
    <w:rsid w:val="00671E0E"/>
    <w:rsid w:val="00672045"/>
    <w:rsid w:val="006721A4"/>
    <w:rsid w:val="00672795"/>
    <w:rsid w:val="00672A93"/>
    <w:rsid w:val="00672BA5"/>
    <w:rsid w:val="006731CE"/>
    <w:rsid w:val="006732F3"/>
    <w:rsid w:val="006733E2"/>
    <w:rsid w:val="006739DB"/>
    <w:rsid w:val="00673B04"/>
    <w:rsid w:val="006745CC"/>
    <w:rsid w:val="006747A4"/>
    <w:rsid w:val="00674C01"/>
    <w:rsid w:val="00674F5B"/>
    <w:rsid w:val="006754D1"/>
    <w:rsid w:val="0067610C"/>
    <w:rsid w:val="00676300"/>
    <w:rsid w:val="00676795"/>
    <w:rsid w:val="0067697D"/>
    <w:rsid w:val="00676DF3"/>
    <w:rsid w:val="00676EE0"/>
    <w:rsid w:val="00676FDF"/>
    <w:rsid w:val="006776FA"/>
    <w:rsid w:val="0067784F"/>
    <w:rsid w:val="00677C11"/>
    <w:rsid w:val="00677C4D"/>
    <w:rsid w:val="00677CA6"/>
    <w:rsid w:val="00680053"/>
    <w:rsid w:val="006800B2"/>
    <w:rsid w:val="00680191"/>
    <w:rsid w:val="00680899"/>
    <w:rsid w:val="00680D98"/>
    <w:rsid w:val="00680F34"/>
    <w:rsid w:val="006811A7"/>
    <w:rsid w:val="0068130E"/>
    <w:rsid w:val="006814F1"/>
    <w:rsid w:val="006816A3"/>
    <w:rsid w:val="00681CBA"/>
    <w:rsid w:val="00681F49"/>
    <w:rsid w:val="00681FC7"/>
    <w:rsid w:val="00682012"/>
    <w:rsid w:val="00682253"/>
    <w:rsid w:val="00682A7C"/>
    <w:rsid w:val="00682AFA"/>
    <w:rsid w:val="00682E04"/>
    <w:rsid w:val="00683448"/>
    <w:rsid w:val="0068384F"/>
    <w:rsid w:val="00683EF5"/>
    <w:rsid w:val="00684187"/>
    <w:rsid w:val="0068444D"/>
    <w:rsid w:val="006848E2"/>
    <w:rsid w:val="00684B5C"/>
    <w:rsid w:val="00684C91"/>
    <w:rsid w:val="00684D02"/>
    <w:rsid w:val="00684D97"/>
    <w:rsid w:val="006850ED"/>
    <w:rsid w:val="006851B1"/>
    <w:rsid w:val="0068538D"/>
    <w:rsid w:val="00685615"/>
    <w:rsid w:val="00685AB3"/>
    <w:rsid w:val="00685C59"/>
    <w:rsid w:val="00685D1E"/>
    <w:rsid w:val="00685F71"/>
    <w:rsid w:val="006861F2"/>
    <w:rsid w:val="00686B00"/>
    <w:rsid w:val="00686E64"/>
    <w:rsid w:val="006876C9"/>
    <w:rsid w:val="00687910"/>
    <w:rsid w:val="006879DC"/>
    <w:rsid w:val="00687AD8"/>
    <w:rsid w:val="00687D94"/>
    <w:rsid w:val="00690117"/>
    <w:rsid w:val="00691A59"/>
    <w:rsid w:val="00692638"/>
    <w:rsid w:val="00692792"/>
    <w:rsid w:val="006927B9"/>
    <w:rsid w:val="00692B8C"/>
    <w:rsid w:val="006933D5"/>
    <w:rsid w:val="0069344B"/>
    <w:rsid w:val="00693881"/>
    <w:rsid w:val="00693EB9"/>
    <w:rsid w:val="006945BB"/>
    <w:rsid w:val="006945D6"/>
    <w:rsid w:val="0069468C"/>
    <w:rsid w:val="0069494F"/>
    <w:rsid w:val="00694E91"/>
    <w:rsid w:val="00694EBC"/>
    <w:rsid w:val="00694EE6"/>
    <w:rsid w:val="0069502F"/>
    <w:rsid w:val="006954D9"/>
    <w:rsid w:val="0069566E"/>
    <w:rsid w:val="006959B6"/>
    <w:rsid w:val="00695A4E"/>
    <w:rsid w:val="00695B63"/>
    <w:rsid w:val="00695BFE"/>
    <w:rsid w:val="0069637D"/>
    <w:rsid w:val="00696433"/>
    <w:rsid w:val="0069667F"/>
    <w:rsid w:val="00697476"/>
    <w:rsid w:val="0069758C"/>
    <w:rsid w:val="006976EC"/>
    <w:rsid w:val="00697786"/>
    <w:rsid w:val="006978F1"/>
    <w:rsid w:val="006A0509"/>
    <w:rsid w:val="006A0679"/>
    <w:rsid w:val="006A069A"/>
    <w:rsid w:val="006A06DE"/>
    <w:rsid w:val="006A0B31"/>
    <w:rsid w:val="006A0CDE"/>
    <w:rsid w:val="006A0EE6"/>
    <w:rsid w:val="006A0F85"/>
    <w:rsid w:val="006A0F8A"/>
    <w:rsid w:val="006A1344"/>
    <w:rsid w:val="006A14AA"/>
    <w:rsid w:val="006A1D28"/>
    <w:rsid w:val="006A2924"/>
    <w:rsid w:val="006A2A45"/>
    <w:rsid w:val="006A2CE2"/>
    <w:rsid w:val="006A30CC"/>
    <w:rsid w:val="006A33B5"/>
    <w:rsid w:val="006A3462"/>
    <w:rsid w:val="006A379C"/>
    <w:rsid w:val="006A3B9F"/>
    <w:rsid w:val="006A3DD5"/>
    <w:rsid w:val="006A4806"/>
    <w:rsid w:val="006A4AE6"/>
    <w:rsid w:val="006A4DF9"/>
    <w:rsid w:val="006A4F19"/>
    <w:rsid w:val="006A525B"/>
    <w:rsid w:val="006A5292"/>
    <w:rsid w:val="006A553D"/>
    <w:rsid w:val="006A56B9"/>
    <w:rsid w:val="006A5BB4"/>
    <w:rsid w:val="006A60F1"/>
    <w:rsid w:val="006A61A7"/>
    <w:rsid w:val="006A61C0"/>
    <w:rsid w:val="006A638F"/>
    <w:rsid w:val="006A6612"/>
    <w:rsid w:val="006A697F"/>
    <w:rsid w:val="006A6A42"/>
    <w:rsid w:val="006A6A96"/>
    <w:rsid w:val="006A6B3D"/>
    <w:rsid w:val="006A6F1A"/>
    <w:rsid w:val="006A706F"/>
    <w:rsid w:val="006A725A"/>
    <w:rsid w:val="006A7C69"/>
    <w:rsid w:val="006A7EBF"/>
    <w:rsid w:val="006B0FC4"/>
    <w:rsid w:val="006B12BF"/>
    <w:rsid w:val="006B1462"/>
    <w:rsid w:val="006B18CA"/>
    <w:rsid w:val="006B19D7"/>
    <w:rsid w:val="006B1BD4"/>
    <w:rsid w:val="006B1C63"/>
    <w:rsid w:val="006B1D08"/>
    <w:rsid w:val="006B1E4F"/>
    <w:rsid w:val="006B1F0D"/>
    <w:rsid w:val="006B1FAF"/>
    <w:rsid w:val="006B25EB"/>
    <w:rsid w:val="006B2717"/>
    <w:rsid w:val="006B2830"/>
    <w:rsid w:val="006B2988"/>
    <w:rsid w:val="006B2BCD"/>
    <w:rsid w:val="006B36CC"/>
    <w:rsid w:val="006B3728"/>
    <w:rsid w:val="006B383F"/>
    <w:rsid w:val="006B3887"/>
    <w:rsid w:val="006B3C80"/>
    <w:rsid w:val="006B4059"/>
    <w:rsid w:val="006B408F"/>
    <w:rsid w:val="006B4A04"/>
    <w:rsid w:val="006B4B33"/>
    <w:rsid w:val="006B53B2"/>
    <w:rsid w:val="006B5484"/>
    <w:rsid w:val="006B56FF"/>
    <w:rsid w:val="006B5C7C"/>
    <w:rsid w:val="006B5E55"/>
    <w:rsid w:val="006B629C"/>
    <w:rsid w:val="006B62E9"/>
    <w:rsid w:val="006B6446"/>
    <w:rsid w:val="006B6805"/>
    <w:rsid w:val="006B72EE"/>
    <w:rsid w:val="006B7478"/>
    <w:rsid w:val="006B76E1"/>
    <w:rsid w:val="006B784F"/>
    <w:rsid w:val="006B7862"/>
    <w:rsid w:val="006B7A82"/>
    <w:rsid w:val="006B7BC4"/>
    <w:rsid w:val="006C0561"/>
    <w:rsid w:val="006C0722"/>
    <w:rsid w:val="006C0BC1"/>
    <w:rsid w:val="006C0CEA"/>
    <w:rsid w:val="006C0E1F"/>
    <w:rsid w:val="006C0E62"/>
    <w:rsid w:val="006C193A"/>
    <w:rsid w:val="006C1C8F"/>
    <w:rsid w:val="006C2508"/>
    <w:rsid w:val="006C29C0"/>
    <w:rsid w:val="006C2BD9"/>
    <w:rsid w:val="006C2DC9"/>
    <w:rsid w:val="006C2E4B"/>
    <w:rsid w:val="006C35AB"/>
    <w:rsid w:val="006C3EF5"/>
    <w:rsid w:val="006C3F4D"/>
    <w:rsid w:val="006C440A"/>
    <w:rsid w:val="006C4540"/>
    <w:rsid w:val="006C4D6D"/>
    <w:rsid w:val="006C4E05"/>
    <w:rsid w:val="006C516A"/>
    <w:rsid w:val="006C52FD"/>
    <w:rsid w:val="006C5E83"/>
    <w:rsid w:val="006C6259"/>
    <w:rsid w:val="006C6DB6"/>
    <w:rsid w:val="006C6EAC"/>
    <w:rsid w:val="006C70CE"/>
    <w:rsid w:val="006C7707"/>
    <w:rsid w:val="006C7CD9"/>
    <w:rsid w:val="006D00B5"/>
    <w:rsid w:val="006D0474"/>
    <w:rsid w:val="006D0580"/>
    <w:rsid w:val="006D0B9A"/>
    <w:rsid w:val="006D0D32"/>
    <w:rsid w:val="006D0D4D"/>
    <w:rsid w:val="006D1033"/>
    <w:rsid w:val="006D1761"/>
    <w:rsid w:val="006D2645"/>
    <w:rsid w:val="006D2C6D"/>
    <w:rsid w:val="006D2E21"/>
    <w:rsid w:val="006D2F59"/>
    <w:rsid w:val="006D307A"/>
    <w:rsid w:val="006D37A7"/>
    <w:rsid w:val="006D37B8"/>
    <w:rsid w:val="006D38B8"/>
    <w:rsid w:val="006D3BD5"/>
    <w:rsid w:val="006D4897"/>
    <w:rsid w:val="006D4908"/>
    <w:rsid w:val="006D4EB4"/>
    <w:rsid w:val="006D5363"/>
    <w:rsid w:val="006D53A7"/>
    <w:rsid w:val="006D5CB6"/>
    <w:rsid w:val="006D5ECD"/>
    <w:rsid w:val="006D5F0B"/>
    <w:rsid w:val="006D611B"/>
    <w:rsid w:val="006D66CE"/>
    <w:rsid w:val="006D6C30"/>
    <w:rsid w:val="006D72BE"/>
    <w:rsid w:val="006D7AB0"/>
    <w:rsid w:val="006D7CC4"/>
    <w:rsid w:val="006D7ED1"/>
    <w:rsid w:val="006E02CE"/>
    <w:rsid w:val="006E04F6"/>
    <w:rsid w:val="006E0859"/>
    <w:rsid w:val="006E08A7"/>
    <w:rsid w:val="006E091B"/>
    <w:rsid w:val="006E0C65"/>
    <w:rsid w:val="006E0CC8"/>
    <w:rsid w:val="006E0EB5"/>
    <w:rsid w:val="006E0EFB"/>
    <w:rsid w:val="006E164E"/>
    <w:rsid w:val="006E1D9F"/>
    <w:rsid w:val="006E1E60"/>
    <w:rsid w:val="006E2B22"/>
    <w:rsid w:val="006E3401"/>
    <w:rsid w:val="006E3751"/>
    <w:rsid w:val="006E3CEF"/>
    <w:rsid w:val="006E3DE2"/>
    <w:rsid w:val="006E3F5C"/>
    <w:rsid w:val="006E4764"/>
    <w:rsid w:val="006E47EE"/>
    <w:rsid w:val="006E50A2"/>
    <w:rsid w:val="006E540A"/>
    <w:rsid w:val="006E5685"/>
    <w:rsid w:val="006E5691"/>
    <w:rsid w:val="006E5E9C"/>
    <w:rsid w:val="006E6463"/>
    <w:rsid w:val="006E6681"/>
    <w:rsid w:val="006E68A8"/>
    <w:rsid w:val="006E6F28"/>
    <w:rsid w:val="006E7668"/>
    <w:rsid w:val="006E7A44"/>
    <w:rsid w:val="006E7A97"/>
    <w:rsid w:val="006E7E6D"/>
    <w:rsid w:val="006F0381"/>
    <w:rsid w:val="006F03EE"/>
    <w:rsid w:val="006F0A99"/>
    <w:rsid w:val="006F0AF8"/>
    <w:rsid w:val="006F1318"/>
    <w:rsid w:val="006F1464"/>
    <w:rsid w:val="006F1540"/>
    <w:rsid w:val="006F18D8"/>
    <w:rsid w:val="006F1D4E"/>
    <w:rsid w:val="006F1F84"/>
    <w:rsid w:val="006F20FC"/>
    <w:rsid w:val="006F2425"/>
    <w:rsid w:val="006F26D1"/>
    <w:rsid w:val="006F28C3"/>
    <w:rsid w:val="006F2A26"/>
    <w:rsid w:val="006F2D74"/>
    <w:rsid w:val="006F3551"/>
    <w:rsid w:val="006F36C9"/>
    <w:rsid w:val="006F375E"/>
    <w:rsid w:val="006F3E30"/>
    <w:rsid w:val="006F4507"/>
    <w:rsid w:val="006F455C"/>
    <w:rsid w:val="006F4B61"/>
    <w:rsid w:val="006F4BAB"/>
    <w:rsid w:val="006F54C4"/>
    <w:rsid w:val="006F57FD"/>
    <w:rsid w:val="006F5877"/>
    <w:rsid w:val="006F5A80"/>
    <w:rsid w:val="006F5E80"/>
    <w:rsid w:val="006F6520"/>
    <w:rsid w:val="006F7552"/>
    <w:rsid w:val="006F7C43"/>
    <w:rsid w:val="006F7DFF"/>
    <w:rsid w:val="0070154A"/>
    <w:rsid w:val="007016E8"/>
    <w:rsid w:val="00701913"/>
    <w:rsid w:val="00701DA7"/>
    <w:rsid w:val="007022D7"/>
    <w:rsid w:val="0070261F"/>
    <w:rsid w:val="0070290A"/>
    <w:rsid w:val="007029B1"/>
    <w:rsid w:val="00702F22"/>
    <w:rsid w:val="0070317A"/>
    <w:rsid w:val="0070377C"/>
    <w:rsid w:val="00703852"/>
    <w:rsid w:val="00703B25"/>
    <w:rsid w:val="00704100"/>
    <w:rsid w:val="007041F7"/>
    <w:rsid w:val="00704C79"/>
    <w:rsid w:val="00704E26"/>
    <w:rsid w:val="00704F96"/>
    <w:rsid w:val="007052EA"/>
    <w:rsid w:val="00705434"/>
    <w:rsid w:val="00705710"/>
    <w:rsid w:val="00705EC8"/>
    <w:rsid w:val="007062D4"/>
    <w:rsid w:val="0070720F"/>
    <w:rsid w:val="0070747C"/>
    <w:rsid w:val="00710145"/>
    <w:rsid w:val="0071043E"/>
    <w:rsid w:val="00710571"/>
    <w:rsid w:val="00710843"/>
    <w:rsid w:val="00710918"/>
    <w:rsid w:val="00711188"/>
    <w:rsid w:val="0071122F"/>
    <w:rsid w:val="007117C9"/>
    <w:rsid w:val="007118A2"/>
    <w:rsid w:val="007119A4"/>
    <w:rsid w:val="00711E04"/>
    <w:rsid w:val="0071239A"/>
    <w:rsid w:val="00712BC8"/>
    <w:rsid w:val="00712C1A"/>
    <w:rsid w:val="00713108"/>
    <w:rsid w:val="00713125"/>
    <w:rsid w:val="00713C6E"/>
    <w:rsid w:val="0071419C"/>
    <w:rsid w:val="00714745"/>
    <w:rsid w:val="007149A1"/>
    <w:rsid w:val="00714E81"/>
    <w:rsid w:val="007150FE"/>
    <w:rsid w:val="007156E4"/>
    <w:rsid w:val="00715BB4"/>
    <w:rsid w:val="00715C7F"/>
    <w:rsid w:val="00715DE8"/>
    <w:rsid w:val="00716581"/>
    <w:rsid w:val="0071662F"/>
    <w:rsid w:val="00716AA5"/>
    <w:rsid w:val="0071719B"/>
    <w:rsid w:val="00717425"/>
    <w:rsid w:val="00717577"/>
    <w:rsid w:val="00720352"/>
    <w:rsid w:val="00720764"/>
    <w:rsid w:val="00720D5D"/>
    <w:rsid w:val="00720DBB"/>
    <w:rsid w:val="00720DFF"/>
    <w:rsid w:val="00720F8E"/>
    <w:rsid w:val="00721894"/>
    <w:rsid w:val="0072205F"/>
    <w:rsid w:val="007224A0"/>
    <w:rsid w:val="00722EC0"/>
    <w:rsid w:val="00723046"/>
    <w:rsid w:val="0072335D"/>
    <w:rsid w:val="007234DE"/>
    <w:rsid w:val="0072394E"/>
    <w:rsid w:val="00723B22"/>
    <w:rsid w:val="00724303"/>
    <w:rsid w:val="00724414"/>
    <w:rsid w:val="00724523"/>
    <w:rsid w:val="0072455C"/>
    <w:rsid w:val="0072488B"/>
    <w:rsid w:val="007249BE"/>
    <w:rsid w:val="00724AD9"/>
    <w:rsid w:val="00724D5C"/>
    <w:rsid w:val="00724DA9"/>
    <w:rsid w:val="0072521D"/>
    <w:rsid w:val="007260E8"/>
    <w:rsid w:val="0072614F"/>
    <w:rsid w:val="00726345"/>
    <w:rsid w:val="00726C9D"/>
    <w:rsid w:val="00726FB7"/>
    <w:rsid w:val="007274C4"/>
    <w:rsid w:val="007275DA"/>
    <w:rsid w:val="007279DF"/>
    <w:rsid w:val="00727C0C"/>
    <w:rsid w:val="00730566"/>
    <w:rsid w:val="007308BC"/>
    <w:rsid w:val="00730B9C"/>
    <w:rsid w:val="00731437"/>
    <w:rsid w:val="00731669"/>
    <w:rsid w:val="00731D74"/>
    <w:rsid w:val="00731F52"/>
    <w:rsid w:val="007320A1"/>
    <w:rsid w:val="0073258C"/>
    <w:rsid w:val="0073296C"/>
    <w:rsid w:val="00732DF2"/>
    <w:rsid w:val="00733443"/>
    <w:rsid w:val="007335C0"/>
    <w:rsid w:val="00733F30"/>
    <w:rsid w:val="00734039"/>
    <w:rsid w:val="00735CE2"/>
    <w:rsid w:val="00735D48"/>
    <w:rsid w:val="00735D6B"/>
    <w:rsid w:val="0073681A"/>
    <w:rsid w:val="00736CF4"/>
    <w:rsid w:val="00736D44"/>
    <w:rsid w:val="007370ED"/>
    <w:rsid w:val="00737532"/>
    <w:rsid w:val="007376F8"/>
    <w:rsid w:val="0074015F"/>
    <w:rsid w:val="00740588"/>
    <w:rsid w:val="00740BB3"/>
    <w:rsid w:val="00740F0A"/>
    <w:rsid w:val="0074159B"/>
    <w:rsid w:val="00741A6E"/>
    <w:rsid w:val="00741ACF"/>
    <w:rsid w:val="00741BF8"/>
    <w:rsid w:val="007428D7"/>
    <w:rsid w:val="00742B2F"/>
    <w:rsid w:val="00742C03"/>
    <w:rsid w:val="00742E12"/>
    <w:rsid w:val="0074320C"/>
    <w:rsid w:val="00743B5A"/>
    <w:rsid w:val="00743D90"/>
    <w:rsid w:val="00743F75"/>
    <w:rsid w:val="007442AE"/>
    <w:rsid w:val="00744605"/>
    <w:rsid w:val="00744626"/>
    <w:rsid w:val="0074525C"/>
    <w:rsid w:val="007453D3"/>
    <w:rsid w:val="00745595"/>
    <w:rsid w:val="007455D3"/>
    <w:rsid w:val="007456BA"/>
    <w:rsid w:val="00745E5B"/>
    <w:rsid w:val="00746A79"/>
    <w:rsid w:val="00746C03"/>
    <w:rsid w:val="00746CCC"/>
    <w:rsid w:val="00746EDD"/>
    <w:rsid w:val="00746F1B"/>
    <w:rsid w:val="00746F78"/>
    <w:rsid w:val="007470AA"/>
    <w:rsid w:val="007474AE"/>
    <w:rsid w:val="007474C4"/>
    <w:rsid w:val="00747706"/>
    <w:rsid w:val="0074777F"/>
    <w:rsid w:val="00747D71"/>
    <w:rsid w:val="00750292"/>
    <w:rsid w:val="00750501"/>
    <w:rsid w:val="0075064F"/>
    <w:rsid w:val="00750836"/>
    <w:rsid w:val="00750A00"/>
    <w:rsid w:val="00750C53"/>
    <w:rsid w:val="00751364"/>
    <w:rsid w:val="00751772"/>
    <w:rsid w:val="00751B82"/>
    <w:rsid w:val="00751BE5"/>
    <w:rsid w:val="00751DCD"/>
    <w:rsid w:val="0075286B"/>
    <w:rsid w:val="007529C9"/>
    <w:rsid w:val="00752C54"/>
    <w:rsid w:val="00752E0E"/>
    <w:rsid w:val="00752F2D"/>
    <w:rsid w:val="0075327B"/>
    <w:rsid w:val="00753345"/>
    <w:rsid w:val="00753347"/>
    <w:rsid w:val="007535DB"/>
    <w:rsid w:val="00753816"/>
    <w:rsid w:val="00753D03"/>
    <w:rsid w:val="00754278"/>
    <w:rsid w:val="00754429"/>
    <w:rsid w:val="0075453E"/>
    <w:rsid w:val="00754611"/>
    <w:rsid w:val="00754BDE"/>
    <w:rsid w:val="00755184"/>
    <w:rsid w:val="00755480"/>
    <w:rsid w:val="00756382"/>
    <w:rsid w:val="007563AB"/>
    <w:rsid w:val="007564B3"/>
    <w:rsid w:val="00756A61"/>
    <w:rsid w:val="00757248"/>
    <w:rsid w:val="0075733E"/>
    <w:rsid w:val="00757610"/>
    <w:rsid w:val="00757D65"/>
    <w:rsid w:val="00760346"/>
    <w:rsid w:val="007604F7"/>
    <w:rsid w:val="00761336"/>
    <w:rsid w:val="00761418"/>
    <w:rsid w:val="00761630"/>
    <w:rsid w:val="007617A5"/>
    <w:rsid w:val="00761AD8"/>
    <w:rsid w:val="00761DE0"/>
    <w:rsid w:val="00761E5C"/>
    <w:rsid w:val="00761ECC"/>
    <w:rsid w:val="00762C60"/>
    <w:rsid w:val="00762EE7"/>
    <w:rsid w:val="00762F5E"/>
    <w:rsid w:val="00763152"/>
    <w:rsid w:val="007631E7"/>
    <w:rsid w:val="007633C3"/>
    <w:rsid w:val="00763969"/>
    <w:rsid w:val="007639E9"/>
    <w:rsid w:val="007640B5"/>
    <w:rsid w:val="00764256"/>
    <w:rsid w:val="0076426F"/>
    <w:rsid w:val="00764B05"/>
    <w:rsid w:val="00764C2D"/>
    <w:rsid w:val="007654A6"/>
    <w:rsid w:val="00765693"/>
    <w:rsid w:val="007656F5"/>
    <w:rsid w:val="007658EF"/>
    <w:rsid w:val="007659AC"/>
    <w:rsid w:val="00765B8D"/>
    <w:rsid w:val="00765E00"/>
    <w:rsid w:val="007660A8"/>
    <w:rsid w:val="00766DBC"/>
    <w:rsid w:val="00767346"/>
    <w:rsid w:val="00767EDC"/>
    <w:rsid w:val="007700DF"/>
    <w:rsid w:val="007704E3"/>
    <w:rsid w:val="00770837"/>
    <w:rsid w:val="007710ED"/>
    <w:rsid w:val="00771A81"/>
    <w:rsid w:val="00771B4A"/>
    <w:rsid w:val="00771B8A"/>
    <w:rsid w:val="00771F24"/>
    <w:rsid w:val="00772B85"/>
    <w:rsid w:val="00772DE7"/>
    <w:rsid w:val="00772E3F"/>
    <w:rsid w:val="00772FFD"/>
    <w:rsid w:val="0077335C"/>
    <w:rsid w:val="0077357A"/>
    <w:rsid w:val="007737B6"/>
    <w:rsid w:val="00773916"/>
    <w:rsid w:val="00773D4C"/>
    <w:rsid w:val="00774270"/>
    <w:rsid w:val="00774325"/>
    <w:rsid w:val="0077450F"/>
    <w:rsid w:val="007745E0"/>
    <w:rsid w:val="00775106"/>
    <w:rsid w:val="0077569C"/>
    <w:rsid w:val="00775E77"/>
    <w:rsid w:val="00775FB1"/>
    <w:rsid w:val="00776088"/>
    <w:rsid w:val="00776771"/>
    <w:rsid w:val="00776FC1"/>
    <w:rsid w:val="007773D3"/>
    <w:rsid w:val="0077757C"/>
    <w:rsid w:val="0077774E"/>
    <w:rsid w:val="00777E50"/>
    <w:rsid w:val="00780219"/>
    <w:rsid w:val="00780C58"/>
    <w:rsid w:val="00780C6B"/>
    <w:rsid w:val="00780F84"/>
    <w:rsid w:val="00781854"/>
    <w:rsid w:val="0078228A"/>
    <w:rsid w:val="00782BD8"/>
    <w:rsid w:val="00783B02"/>
    <w:rsid w:val="00783B67"/>
    <w:rsid w:val="007841DE"/>
    <w:rsid w:val="00784321"/>
    <w:rsid w:val="0078467E"/>
    <w:rsid w:val="007849CF"/>
    <w:rsid w:val="00784CE6"/>
    <w:rsid w:val="00784E53"/>
    <w:rsid w:val="0078534B"/>
    <w:rsid w:val="00785A75"/>
    <w:rsid w:val="00785AB0"/>
    <w:rsid w:val="00785DE0"/>
    <w:rsid w:val="00785DF1"/>
    <w:rsid w:val="0078615B"/>
    <w:rsid w:val="00786603"/>
    <w:rsid w:val="00786A6F"/>
    <w:rsid w:val="00786D28"/>
    <w:rsid w:val="007873E5"/>
    <w:rsid w:val="00787D35"/>
    <w:rsid w:val="00787EB9"/>
    <w:rsid w:val="00787F4E"/>
    <w:rsid w:val="00790736"/>
    <w:rsid w:val="0079079D"/>
    <w:rsid w:val="00790F2E"/>
    <w:rsid w:val="00791171"/>
    <w:rsid w:val="0079124B"/>
    <w:rsid w:val="0079129B"/>
    <w:rsid w:val="0079142C"/>
    <w:rsid w:val="007914F6"/>
    <w:rsid w:val="0079177E"/>
    <w:rsid w:val="0079184A"/>
    <w:rsid w:val="00791DDD"/>
    <w:rsid w:val="00791EA5"/>
    <w:rsid w:val="007920B2"/>
    <w:rsid w:val="00792BEA"/>
    <w:rsid w:val="00792D11"/>
    <w:rsid w:val="00792F39"/>
    <w:rsid w:val="00793249"/>
    <w:rsid w:val="007933C4"/>
    <w:rsid w:val="0079373A"/>
    <w:rsid w:val="0079385F"/>
    <w:rsid w:val="00793E4D"/>
    <w:rsid w:val="00793F19"/>
    <w:rsid w:val="007941E6"/>
    <w:rsid w:val="007942CA"/>
    <w:rsid w:val="00794838"/>
    <w:rsid w:val="00794EF1"/>
    <w:rsid w:val="0079511A"/>
    <w:rsid w:val="00795197"/>
    <w:rsid w:val="007957D8"/>
    <w:rsid w:val="00795873"/>
    <w:rsid w:val="00796456"/>
    <w:rsid w:val="00796836"/>
    <w:rsid w:val="00797642"/>
    <w:rsid w:val="00797AE9"/>
    <w:rsid w:val="007A01FC"/>
    <w:rsid w:val="007A038D"/>
    <w:rsid w:val="007A0F23"/>
    <w:rsid w:val="007A1372"/>
    <w:rsid w:val="007A14E5"/>
    <w:rsid w:val="007A1605"/>
    <w:rsid w:val="007A1825"/>
    <w:rsid w:val="007A1FCC"/>
    <w:rsid w:val="007A2506"/>
    <w:rsid w:val="007A2552"/>
    <w:rsid w:val="007A2601"/>
    <w:rsid w:val="007A2F49"/>
    <w:rsid w:val="007A2FAE"/>
    <w:rsid w:val="007A3235"/>
    <w:rsid w:val="007A3367"/>
    <w:rsid w:val="007A33EC"/>
    <w:rsid w:val="007A35B6"/>
    <w:rsid w:val="007A3AD5"/>
    <w:rsid w:val="007A42A2"/>
    <w:rsid w:val="007A4CCC"/>
    <w:rsid w:val="007A4D12"/>
    <w:rsid w:val="007A4E03"/>
    <w:rsid w:val="007A4E49"/>
    <w:rsid w:val="007A5027"/>
    <w:rsid w:val="007A509C"/>
    <w:rsid w:val="007A56B6"/>
    <w:rsid w:val="007A599D"/>
    <w:rsid w:val="007A5CBE"/>
    <w:rsid w:val="007A5E47"/>
    <w:rsid w:val="007A614A"/>
    <w:rsid w:val="007A6622"/>
    <w:rsid w:val="007A6994"/>
    <w:rsid w:val="007A6CE5"/>
    <w:rsid w:val="007A6ED3"/>
    <w:rsid w:val="007A73A3"/>
    <w:rsid w:val="007A75CD"/>
    <w:rsid w:val="007A7A51"/>
    <w:rsid w:val="007A7A5C"/>
    <w:rsid w:val="007A7B76"/>
    <w:rsid w:val="007A7F41"/>
    <w:rsid w:val="007B0098"/>
    <w:rsid w:val="007B01A7"/>
    <w:rsid w:val="007B03EE"/>
    <w:rsid w:val="007B0732"/>
    <w:rsid w:val="007B085E"/>
    <w:rsid w:val="007B0E4A"/>
    <w:rsid w:val="007B1005"/>
    <w:rsid w:val="007B1042"/>
    <w:rsid w:val="007B107C"/>
    <w:rsid w:val="007B108A"/>
    <w:rsid w:val="007B1164"/>
    <w:rsid w:val="007B12D7"/>
    <w:rsid w:val="007B1375"/>
    <w:rsid w:val="007B13ED"/>
    <w:rsid w:val="007B1DF6"/>
    <w:rsid w:val="007B2647"/>
    <w:rsid w:val="007B344B"/>
    <w:rsid w:val="007B3546"/>
    <w:rsid w:val="007B3670"/>
    <w:rsid w:val="007B37DA"/>
    <w:rsid w:val="007B3E01"/>
    <w:rsid w:val="007B3EDA"/>
    <w:rsid w:val="007B3F03"/>
    <w:rsid w:val="007B4111"/>
    <w:rsid w:val="007B431F"/>
    <w:rsid w:val="007B4482"/>
    <w:rsid w:val="007B47CF"/>
    <w:rsid w:val="007B4833"/>
    <w:rsid w:val="007B4A0A"/>
    <w:rsid w:val="007B4C22"/>
    <w:rsid w:val="007B4EF8"/>
    <w:rsid w:val="007B5306"/>
    <w:rsid w:val="007B5324"/>
    <w:rsid w:val="007B5E70"/>
    <w:rsid w:val="007B5E82"/>
    <w:rsid w:val="007B6098"/>
    <w:rsid w:val="007B614F"/>
    <w:rsid w:val="007B62B6"/>
    <w:rsid w:val="007B656A"/>
    <w:rsid w:val="007B6BA7"/>
    <w:rsid w:val="007B7084"/>
    <w:rsid w:val="007B70A0"/>
    <w:rsid w:val="007B7644"/>
    <w:rsid w:val="007B7891"/>
    <w:rsid w:val="007B7A0B"/>
    <w:rsid w:val="007B7CDC"/>
    <w:rsid w:val="007B7EAD"/>
    <w:rsid w:val="007C0E8C"/>
    <w:rsid w:val="007C0ECD"/>
    <w:rsid w:val="007C10C9"/>
    <w:rsid w:val="007C1449"/>
    <w:rsid w:val="007C16C0"/>
    <w:rsid w:val="007C1855"/>
    <w:rsid w:val="007C1A11"/>
    <w:rsid w:val="007C21EE"/>
    <w:rsid w:val="007C2AA3"/>
    <w:rsid w:val="007C2D00"/>
    <w:rsid w:val="007C2FE6"/>
    <w:rsid w:val="007C3192"/>
    <w:rsid w:val="007C36FC"/>
    <w:rsid w:val="007C3897"/>
    <w:rsid w:val="007C38B8"/>
    <w:rsid w:val="007C3F7C"/>
    <w:rsid w:val="007C4157"/>
    <w:rsid w:val="007C4556"/>
    <w:rsid w:val="007C48D0"/>
    <w:rsid w:val="007C5116"/>
    <w:rsid w:val="007C608D"/>
    <w:rsid w:val="007C6906"/>
    <w:rsid w:val="007C6C10"/>
    <w:rsid w:val="007C6CE7"/>
    <w:rsid w:val="007C6ECF"/>
    <w:rsid w:val="007C6FC1"/>
    <w:rsid w:val="007C6FC6"/>
    <w:rsid w:val="007C70DF"/>
    <w:rsid w:val="007D029C"/>
    <w:rsid w:val="007D0A17"/>
    <w:rsid w:val="007D0EE3"/>
    <w:rsid w:val="007D1233"/>
    <w:rsid w:val="007D177A"/>
    <w:rsid w:val="007D17AF"/>
    <w:rsid w:val="007D1828"/>
    <w:rsid w:val="007D1A04"/>
    <w:rsid w:val="007D1A56"/>
    <w:rsid w:val="007D203D"/>
    <w:rsid w:val="007D2230"/>
    <w:rsid w:val="007D2BE3"/>
    <w:rsid w:val="007D2D43"/>
    <w:rsid w:val="007D33C1"/>
    <w:rsid w:val="007D367E"/>
    <w:rsid w:val="007D394C"/>
    <w:rsid w:val="007D3A42"/>
    <w:rsid w:val="007D4CE6"/>
    <w:rsid w:val="007D4DC4"/>
    <w:rsid w:val="007D4DC7"/>
    <w:rsid w:val="007D57A7"/>
    <w:rsid w:val="007D58DC"/>
    <w:rsid w:val="007D5C22"/>
    <w:rsid w:val="007D5EED"/>
    <w:rsid w:val="007D60BE"/>
    <w:rsid w:val="007D62B0"/>
    <w:rsid w:val="007D6A93"/>
    <w:rsid w:val="007D6CD9"/>
    <w:rsid w:val="007D6E98"/>
    <w:rsid w:val="007D743E"/>
    <w:rsid w:val="007D74E0"/>
    <w:rsid w:val="007D774D"/>
    <w:rsid w:val="007E034D"/>
    <w:rsid w:val="007E040B"/>
    <w:rsid w:val="007E0B50"/>
    <w:rsid w:val="007E0DB0"/>
    <w:rsid w:val="007E11BA"/>
    <w:rsid w:val="007E120B"/>
    <w:rsid w:val="007E1D08"/>
    <w:rsid w:val="007E1DE8"/>
    <w:rsid w:val="007E1E41"/>
    <w:rsid w:val="007E1F79"/>
    <w:rsid w:val="007E2992"/>
    <w:rsid w:val="007E2B40"/>
    <w:rsid w:val="007E2D77"/>
    <w:rsid w:val="007E2F10"/>
    <w:rsid w:val="007E37C4"/>
    <w:rsid w:val="007E38B9"/>
    <w:rsid w:val="007E3A27"/>
    <w:rsid w:val="007E3DC2"/>
    <w:rsid w:val="007E5266"/>
    <w:rsid w:val="007E53B6"/>
    <w:rsid w:val="007E6079"/>
    <w:rsid w:val="007E60C0"/>
    <w:rsid w:val="007E6159"/>
    <w:rsid w:val="007E6A8F"/>
    <w:rsid w:val="007E6AFF"/>
    <w:rsid w:val="007E6B70"/>
    <w:rsid w:val="007E6D23"/>
    <w:rsid w:val="007E71F5"/>
    <w:rsid w:val="007F029B"/>
    <w:rsid w:val="007F02CE"/>
    <w:rsid w:val="007F0488"/>
    <w:rsid w:val="007F06C3"/>
    <w:rsid w:val="007F07B9"/>
    <w:rsid w:val="007F0FE1"/>
    <w:rsid w:val="007F1485"/>
    <w:rsid w:val="007F1782"/>
    <w:rsid w:val="007F1863"/>
    <w:rsid w:val="007F1F74"/>
    <w:rsid w:val="007F2493"/>
    <w:rsid w:val="007F2A91"/>
    <w:rsid w:val="007F3690"/>
    <w:rsid w:val="007F3784"/>
    <w:rsid w:val="007F3821"/>
    <w:rsid w:val="007F4223"/>
    <w:rsid w:val="007F42F3"/>
    <w:rsid w:val="007F485D"/>
    <w:rsid w:val="007F4C53"/>
    <w:rsid w:val="007F4C99"/>
    <w:rsid w:val="007F4CE7"/>
    <w:rsid w:val="007F4E2D"/>
    <w:rsid w:val="007F5341"/>
    <w:rsid w:val="007F5890"/>
    <w:rsid w:val="007F5D79"/>
    <w:rsid w:val="007F5FD9"/>
    <w:rsid w:val="007F6226"/>
    <w:rsid w:val="007F6510"/>
    <w:rsid w:val="007F6C44"/>
    <w:rsid w:val="007F731D"/>
    <w:rsid w:val="007F7638"/>
    <w:rsid w:val="007F7F77"/>
    <w:rsid w:val="00800237"/>
    <w:rsid w:val="00800331"/>
    <w:rsid w:val="0080039A"/>
    <w:rsid w:val="008004D2"/>
    <w:rsid w:val="00800A69"/>
    <w:rsid w:val="0080145E"/>
    <w:rsid w:val="00801743"/>
    <w:rsid w:val="008018D4"/>
    <w:rsid w:val="00801A2E"/>
    <w:rsid w:val="00801BC0"/>
    <w:rsid w:val="008035A5"/>
    <w:rsid w:val="008036F4"/>
    <w:rsid w:val="0080389C"/>
    <w:rsid w:val="008039E5"/>
    <w:rsid w:val="00803CAF"/>
    <w:rsid w:val="0080430C"/>
    <w:rsid w:val="00804B0F"/>
    <w:rsid w:val="0080535D"/>
    <w:rsid w:val="0080562B"/>
    <w:rsid w:val="00805CB6"/>
    <w:rsid w:val="00805D0A"/>
    <w:rsid w:val="00806455"/>
    <w:rsid w:val="0080662F"/>
    <w:rsid w:val="00807170"/>
    <w:rsid w:val="00807ACD"/>
    <w:rsid w:val="00807D68"/>
    <w:rsid w:val="00807DA0"/>
    <w:rsid w:val="00807DB1"/>
    <w:rsid w:val="00810610"/>
    <w:rsid w:val="00810A12"/>
    <w:rsid w:val="00810B43"/>
    <w:rsid w:val="00810CDA"/>
    <w:rsid w:val="008113E0"/>
    <w:rsid w:val="008118E9"/>
    <w:rsid w:val="00811AC2"/>
    <w:rsid w:val="00811F86"/>
    <w:rsid w:val="00812267"/>
    <w:rsid w:val="0081229E"/>
    <w:rsid w:val="00812368"/>
    <w:rsid w:val="00812573"/>
    <w:rsid w:val="00812835"/>
    <w:rsid w:val="00813027"/>
    <w:rsid w:val="00813564"/>
    <w:rsid w:val="0081370A"/>
    <w:rsid w:val="00813D4B"/>
    <w:rsid w:val="00813E04"/>
    <w:rsid w:val="00813E33"/>
    <w:rsid w:val="00813FC2"/>
    <w:rsid w:val="008142C5"/>
    <w:rsid w:val="0081490E"/>
    <w:rsid w:val="0081492D"/>
    <w:rsid w:val="00814BAA"/>
    <w:rsid w:val="00814DC8"/>
    <w:rsid w:val="00815182"/>
    <w:rsid w:val="008152CD"/>
    <w:rsid w:val="00815572"/>
    <w:rsid w:val="0081596C"/>
    <w:rsid w:val="0081693E"/>
    <w:rsid w:val="00816D33"/>
    <w:rsid w:val="00816F83"/>
    <w:rsid w:val="00817514"/>
    <w:rsid w:val="00817DBA"/>
    <w:rsid w:val="00817FC6"/>
    <w:rsid w:val="0082003A"/>
    <w:rsid w:val="008200E0"/>
    <w:rsid w:val="008201F2"/>
    <w:rsid w:val="00820396"/>
    <w:rsid w:val="008204A0"/>
    <w:rsid w:val="008204CB"/>
    <w:rsid w:val="00820593"/>
    <w:rsid w:val="00820BFA"/>
    <w:rsid w:val="00820E7F"/>
    <w:rsid w:val="008213C7"/>
    <w:rsid w:val="00821496"/>
    <w:rsid w:val="00821F49"/>
    <w:rsid w:val="0082205A"/>
    <w:rsid w:val="00822149"/>
    <w:rsid w:val="00822348"/>
    <w:rsid w:val="00822629"/>
    <w:rsid w:val="00822C10"/>
    <w:rsid w:val="00822E3A"/>
    <w:rsid w:val="00823003"/>
    <w:rsid w:val="00823056"/>
    <w:rsid w:val="008234B3"/>
    <w:rsid w:val="008235F9"/>
    <w:rsid w:val="00823925"/>
    <w:rsid w:val="00823960"/>
    <w:rsid w:val="0082456B"/>
    <w:rsid w:val="00824C55"/>
    <w:rsid w:val="0082517C"/>
    <w:rsid w:val="008252DD"/>
    <w:rsid w:val="0082561B"/>
    <w:rsid w:val="008257B5"/>
    <w:rsid w:val="00825974"/>
    <w:rsid w:val="00826822"/>
    <w:rsid w:val="00826878"/>
    <w:rsid w:val="008276B7"/>
    <w:rsid w:val="0082770F"/>
    <w:rsid w:val="0082777F"/>
    <w:rsid w:val="0082791F"/>
    <w:rsid w:val="00827A77"/>
    <w:rsid w:val="00827C5C"/>
    <w:rsid w:val="00827CD0"/>
    <w:rsid w:val="00830661"/>
    <w:rsid w:val="00830B06"/>
    <w:rsid w:val="00830B1B"/>
    <w:rsid w:val="00830B38"/>
    <w:rsid w:val="00830B6A"/>
    <w:rsid w:val="00830D3B"/>
    <w:rsid w:val="00830E96"/>
    <w:rsid w:val="008312A7"/>
    <w:rsid w:val="008312E7"/>
    <w:rsid w:val="008318A6"/>
    <w:rsid w:val="00831D38"/>
    <w:rsid w:val="008321D9"/>
    <w:rsid w:val="00832861"/>
    <w:rsid w:val="00832914"/>
    <w:rsid w:val="008329EE"/>
    <w:rsid w:val="00832A19"/>
    <w:rsid w:val="00832C65"/>
    <w:rsid w:val="00832E20"/>
    <w:rsid w:val="00832F51"/>
    <w:rsid w:val="00833780"/>
    <w:rsid w:val="00833D7C"/>
    <w:rsid w:val="00834319"/>
    <w:rsid w:val="0083448C"/>
    <w:rsid w:val="008345ED"/>
    <w:rsid w:val="0083482B"/>
    <w:rsid w:val="00834A6C"/>
    <w:rsid w:val="00834DA0"/>
    <w:rsid w:val="00834E35"/>
    <w:rsid w:val="00835678"/>
    <w:rsid w:val="008358D3"/>
    <w:rsid w:val="00835A85"/>
    <w:rsid w:val="0083672E"/>
    <w:rsid w:val="008368CF"/>
    <w:rsid w:val="008368D2"/>
    <w:rsid w:val="008368F7"/>
    <w:rsid w:val="00836A30"/>
    <w:rsid w:val="00836C06"/>
    <w:rsid w:val="0083744D"/>
    <w:rsid w:val="00837611"/>
    <w:rsid w:val="00837634"/>
    <w:rsid w:val="00837AFD"/>
    <w:rsid w:val="00837BE3"/>
    <w:rsid w:val="00837E81"/>
    <w:rsid w:val="00840280"/>
    <w:rsid w:val="0084049E"/>
    <w:rsid w:val="008410FF"/>
    <w:rsid w:val="00841296"/>
    <w:rsid w:val="00841891"/>
    <w:rsid w:val="0084191D"/>
    <w:rsid w:val="008428E2"/>
    <w:rsid w:val="00842FB5"/>
    <w:rsid w:val="008431A0"/>
    <w:rsid w:val="00843260"/>
    <w:rsid w:val="00843898"/>
    <w:rsid w:val="00843CED"/>
    <w:rsid w:val="0084449D"/>
    <w:rsid w:val="00844706"/>
    <w:rsid w:val="00844983"/>
    <w:rsid w:val="00844ACA"/>
    <w:rsid w:val="00844CF5"/>
    <w:rsid w:val="008451D5"/>
    <w:rsid w:val="00845330"/>
    <w:rsid w:val="008455CA"/>
    <w:rsid w:val="00845ACA"/>
    <w:rsid w:val="00845C98"/>
    <w:rsid w:val="00846A4B"/>
    <w:rsid w:val="00846D69"/>
    <w:rsid w:val="00846E58"/>
    <w:rsid w:val="00847103"/>
    <w:rsid w:val="0084711C"/>
    <w:rsid w:val="00847615"/>
    <w:rsid w:val="008476EA"/>
    <w:rsid w:val="00847E87"/>
    <w:rsid w:val="00850078"/>
    <w:rsid w:val="00850260"/>
    <w:rsid w:val="008503A8"/>
    <w:rsid w:val="00850490"/>
    <w:rsid w:val="008506C9"/>
    <w:rsid w:val="00850A34"/>
    <w:rsid w:val="0085155D"/>
    <w:rsid w:val="008518D5"/>
    <w:rsid w:val="00851C83"/>
    <w:rsid w:val="00851D42"/>
    <w:rsid w:val="00851E67"/>
    <w:rsid w:val="00851EE8"/>
    <w:rsid w:val="00851F85"/>
    <w:rsid w:val="00852440"/>
    <w:rsid w:val="0085299A"/>
    <w:rsid w:val="008529BB"/>
    <w:rsid w:val="00852E55"/>
    <w:rsid w:val="008530F9"/>
    <w:rsid w:val="00853427"/>
    <w:rsid w:val="008535F2"/>
    <w:rsid w:val="00853848"/>
    <w:rsid w:val="00853B83"/>
    <w:rsid w:val="00853E14"/>
    <w:rsid w:val="00853EB8"/>
    <w:rsid w:val="008546E8"/>
    <w:rsid w:val="00854C21"/>
    <w:rsid w:val="00854E90"/>
    <w:rsid w:val="00855386"/>
    <w:rsid w:val="00855457"/>
    <w:rsid w:val="008554DB"/>
    <w:rsid w:val="008556B4"/>
    <w:rsid w:val="00855E7C"/>
    <w:rsid w:val="008569D3"/>
    <w:rsid w:val="008569D5"/>
    <w:rsid w:val="00856B02"/>
    <w:rsid w:val="00856B66"/>
    <w:rsid w:val="00856E8E"/>
    <w:rsid w:val="0085786C"/>
    <w:rsid w:val="008578E0"/>
    <w:rsid w:val="00857AD6"/>
    <w:rsid w:val="00857B5C"/>
    <w:rsid w:val="00857C75"/>
    <w:rsid w:val="00860290"/>
    <w:rsid w:val="0086064D"/>
    <w:rsid w:val="00860670"/>
    <w:rsid w:val="00860EC5"/>
    <w:rsid w:val="0086149E"/>
    <w:rsid w:val="00861A69"/>
    <w:rsid w:val="008627C4"/>
    <w:rsid w:val="00862FDC"/>
    <w:rsid w:val="00863373"/>
    <w:rsid w:val="00864CF1"/>
    <w:rsid w:val="00864FF7"/>
    <w:rsid w:val="00865107"/>
    <w:rsid w:val="008652CA"/>
    <w:rsid w:val="008653DB"/>
    <w:rsid w:val="00865488"/>
    <w:rsid w:val="00865D15"/>
    <w:rsid w:val="008660BD"/>
    <w:rsid w:val="00866117"/>
    <w:rsid w:val="008669A0"/>
    <w:rsid w:val="00866DEC"/>
    <w:rsid w:val="00867234"/>
    <w:rsid w:val="008679D9"/>
    <w:rsid w:val="00867AA5"/>
    <w:rsid w:val="00867D5E"/>
    <w:rsid w:val="00867ED6"/>
    <w:rsid w:val="0087019F"/>
    <w:rsid w:val="00870D95"/>
    <w:rsid w:val="00871332"/>
    <w:rsid w:val="008713E5"/>
    <w:rsid w:val="00871603"/>
    <w:rsid w:val="00871657"/>
    <w:rsid w:val="008729A6"/>
    <w:rsid w:val="00872CE1"/>
    <w:rsid w:val="00872E00"/>
    <w:rsid w:val="00872ED6"/>
    <w:rsid w:val="00873525"/>
    <w:rsid w:val="00873568"/>
    <w:rsid w:val="008737B1"/>
    <w:rsid w:val="008738B7"/>
    <w:rsid w:val="00874248"/>
    <w:rsid w:val="008746D1"/>
    <w:rsid w:val="008747B5"/>
    <w:rsid w:val="00874A60"/>
    <w:rsid w:val="00874EBD"/>
    <w:rsid w:val="00875283"/>
    <w:rsid w:val="0087555A"/>
    <w:rsid w:val="008759F2"/>
    <w:rsid w:val="00875A2C"/>
    <w:rsid w:val="00875C09"/>
    <w:rsid w:val="008763EB"/>
    <w:rsid w:val="008764B2"/>
    <w:rsid w:val="00877087"/>
    <w:rsid w:val="008770A1"/>
    <w:rsid w:val="0087721F"/>
    <w:rsid w:val="0087792D"/>
    <w:rsid w:val="008779B5"/>
    <w:rsid w:val="00877C0B"/>
    <w:rsid w:val="00877DD7"/>
    <w:rsid w:val="00880616"/>
    <w:rsid w:val="00880E27"/>
    <w:rsid w:val="008811BC"/>
    <w:rsid w:val="00881798"/>
    <w:rsid w:val="00881919"/>
    <w:rsid w:val="00881B54"/>
    <w:rsid w:val="00881BF2"/>
    <w:rsid w:val="00881DD4"/>
    <w:rsid w:val="00881DF2"/>
    <w:rsid w:val="00882001"/>
    <w:rsid w:val="00882605"/>
    <w:rsid w:val="0088265E"/>
    <w:rsid w:val="008829FE"/>
    <w:rsid w:val="00882AD9"/>
    <w:rsid w:val="00882B3B"/>
    <w:rsid w:val="00882F36"/>
    <w:rsid w:val="00883001"/>
    <w:rsid w:val="0088308C"/>
    <w:rsid w:val="00883332"/>
    <w:rsid w:val="0088368F"/>
    <w:rsid w:val="00883EF4"/>
    <w:rsid w:val="0088426B"/>
    <w:rsid w:val="0088456E"/>
    <w:rsid w:val="00884D29"/>
    <w:rsid w:val="00884FE2"/>
    <w:rsid w:val="008857D6"/>
    <w:rsid w:val="008859F1"/>
    <w:rsid w:val="00885F8B"/>
    <w:rsid w:val="00886005"/>
    <w:rsid w:val="0088658D"/>
    <w:rsid w:val="00887022"/>
    <w:rsid w:val="00887D2A"/>
    <w:rsid w:val="00890251"/>
    <w:rsid w:val="008908A9"/>
    <w:rsid w:val="00890C38"/>
    <w:rsid w:val="00891471"/>
    <w:rsid w:val="00891990"/>
    <w:rsid w:val="00891DA5"/>
    <w:rsid w:val="00892206"/>
    <w:rsid w:val="008929BF"/>
    <w:rsid w:val="00892AF2"/>
    <w:rsid w:val="00892B92"/>
    <w:rsid w:val="0089381D"/>
    <w:rsid w:val="00894683"/>
    <w:rsid w:val="008949E8"/>
    <w:rsid w:val="00894AB2"/>
    <w:rsid w:val="0089526E"/>
    <w:rsid w:val="008956BD"/>
    <w:rsid w:val="00895B6A"/>
    <w:rsid w:val="008961F1"/>
    <w:rsid w:val="00896C4F"/>
    <w:rsid w:val="00896FF0"/>
    <w:rsid w:val="00897339"/>
    <w:rsid w:val="008975FC"/>
    <w:rsid w:val="008978E5"/>
    <w:rsid w:val="00897AB0"/>
    <w:rsid w:val="00897DAB"/>
    <w:rsid w:val="008A020D"/>
    <w:rsid w:val="008A0773"/>
    <w:rsid w:val="008A0B71"/>
    <w:rsid w:val="008A0E3D"/>
    <w:rsid w:val="008A1685"/>
    <w:rsid w:val="008A19E3"/>
    <w:rsid w:val="008A1D9A"/>
    <w:rsid w:val="008A23EF"/>
    <w:rsid w:val="008A2456"/>
    <w:rsid w:val="008A31D3"/>
    <w:rsid w:val="008A3319"/>
    <w:rsid w:val="008A37AC"/>
    <w:rsid w:val="008A3D8A"/>
    <w:rsid w:val="008A3F7C"/>
    <w:rsid w:val="008A4205"/>
    <w:rsid w:val="008A42AF"/>
    <w:rsid w:val="008A4511"/>
    <w:rsid w:val="008A489C"/>
    <w:rsid w:val="008A5214"/>
    <w:rsid w:val="008A53CB"/>
    <w:rsid w:val="008A5437"/>
    <w:rsid w:val="008A547D"/>
    <w:rsid w:val="008A5B3F"/>
    <w:rsid w:val="008A5F19"/>
    <w:rsid w:val="008A65B4"/>
    <w:rsid w:val="008A6984"/>
    <w:rsid w:val="008A6B30"/>
    <w:rsid w:val="008A6D78"/>
    <w:rsid w:val="008A6FEB"/>
    <w:rsid w:val="008A745E"/>
    <w:rsid w:val="008A7CFE"/>
    <w:rsid w:val="008B0165"/>
    <w:rsid w:val="008B0850"/>
    <w:rsid w:val="008B0FAD"/>
    <w:rsid w:val="008B0FE2"/>
    <w:rsid w:val="008B169A"/>
    <w:rsid w:val="008B1718"/>
    <w:rsid w:val="008B195D"/>
    <w:rsid w:val="008B1B38"/>
    <w:rsid w:val="008B1E0C"/>
    <w:rsid w:val="008B2227"/>
    <w:rsid w:val="008B2974"/>
    <w:rsid w:val="008B2B24"/>
    <w:rsid w:val="008B2C26"/>
    <w:rsid w:val="008B2EA7"/>
    <w:rsid w:val="008B358B"/>
    <w:rsid w:val="008B3F07"/>
    <w:rsid w:val="008B4AA6"/>
    <w:rsid w:val="008B4E29"/>
    <w:rsid w:val="008B524E"/>
    <w:rsid w:val="008B5495"/>
    <w:rsid w:val="008B569A"/>
    <w:rsid w:val="008B5C6B"/>
    <w:rsid w:val="008B5D98"/>
    <w:rsid w:val="008B6068"/>
    <w:rsid w:val="008B627C"/>
    <w:rsid w:val="008B6B58"/>
    <w:rsid w:val="008B7165"/>
    <w:rsid w:val="008B7895"/>
    <w:rsid w:val="008B79E8"/>
    <w:rsid w:val="008B7A70"/>
    <w:rsid w:val="008B7C06"/>
    <w:rsid w:val="008C01F7"/>
    <w:rsid w:val="008C0490"/>
    <w:rsid w:val="008C1036"/>
    <w:rsid w:val="008C1B3D"/>
    <w:rsid w:val="008C1D26"/>
    <w:rsid w:val="008C1E5B"/>
    <w:rsid w:val="008C2438"/>
    <w:rsid w:val="008C3173"/>
    <w:rsid w:val="008C348C"/>
    <w:rsid w:val="008C3504"/>
    <w:rsid w:val="008C359C"/>
    <w:rsid w:val="008C3726"/>
    <w:rsid w:val="008C38FA"/>
    <w:rsid w:val="008C42C6"/>
    <w:rsid w:val="008C4970"/>
    <w:rsid w:val="008C4A14"/>
    <w:rsid w:val="008C4D70"/>
    <w:rsid w:val="008C4EB9"/>
    <w:rsid w:val="008C52B9"/>
    <w:rsid w:val="008C5412"/>
    <w:rsid w:val="008C54AF"/>
    <w:rsid w:val="008C5552"/>
    <w:rsid w:val="008C5692"/>
    <w:rsid w:val="008C5702"/>
    <w:rsid w:val="008C5BB7"/>
    <w:rsid w:val="008C6324"/>
    <w:rsid w:val="008C632D"/>
    <w:rsid w:val="008C664F"/>
    <w:rsid w:val="008C69E9"/>
    <w:rsid w:val="008C6CDC"/>
    <w:rsid w:val="008C6F9A"/>
    <w:rsid w:val="008C7231"/>
    <w:rsid w:val="008C74C5"/>
    <w:rsid w:val="008C75DF"/>
    <w:rsid w:val="008C7636"/>
    <w:rsid w:val="008C771D"/>
    <w:rsid w:val="008C7B3D"/>
    <w:rsid w:val="008D01FF"/>
    <w:rsid w:val="008D03B1"/>
    <w:rsid w:val="008D043A"/>
    <w:rsid w:val="008D0480"/>
    <w:rsid w:val="008D1158"/>
    <w:rsid w:val="008D12FB"/>
    <w:rsid w:val="008D1E4E"/>
    <w:rsid w:val="008D236C"/>
    <w:rsid w:val="008D25AF"/>
    <w:rsid w:val="008D2EAE"/>
    <w:rsid w:val="008D327D"/>
    <w:rsid w:val="008D32F6"/>
    <w:rsid w:val="008D3880"/>
    <w:rsid w:val="008D3C4B"/>
    <w:rsid w:val="008D4210"/>
    <w:rsid w:val="008D4383"/>
    <w:rsid w:val="008D4888"/>
    <w:rsid w:val="008D4AEB"/>
    <w:rsid w:val="008D4B41"/>
    <w:rsid w:val="008D538B"/>
    <w:rsid w:val="008D5AFA"/>
    <w:rsid w:val="008D5EAB"/>
    <w:rsid w:val="008D63D1"/>
    <w:rsid w:val="008D6676"/>
    <w:rsid w:val="008D6989"/>
    <w:rsid w:val="008D703A"/>
    <w:rsid w:val="008D71ED"/>
    <w:rsid w:val="008D744F"/>
    <w:rsid w:val="008D7EDC"/>
    <w:rsid w:val="008E0822"/>
    <w:rsid w:val="008E20BB"/>
    <w:rsid w:val="008E259A"/>
    <w:rsid w:val="008E2BF0"/>
    <w:rsid w:val="008E339F"/>
    <w:rsid w:val="008E38F4"/>
    <w:rsid w:val="008E3948"/>
    <w:rsid w:val="008E3DE0"/>
    <w:rsid w:val="008E41A6"/>
    <w:rsid w:val="008E49B7"/>
    <w:rsid w:val="008E4AFE"/>
    <w:rsid w:val="008E4C75"/>
    <w:rsid w:val="008E59B9"/>
    <w:rsid w:val="008E60D6"/>
    <w:rsid w:val="008E61C3"/>
    <w:rsid w:val="008E62D3"/>
    <w:rsid w:val="008E66B9"/>
    <w:rsid w:val="008E6739"/>
    <w:rsid w:val="008E6C1E"/>
    <w:rsid w:val="008E6D8C"/>
    <w:rsid w:val="008E6DB1"/>
    <w:rsid w:val="008E723F"/>
    <w:rsid w:val="008E725F"/>
    <w:rsid w:val="008E72C2"/>
    <w:rsid w:val="008E76DC"/>
    <w:rsid w:val="008E7EC3"/>
    <w:rsid w:val="008F0558"/>
    <w:rsid w:val="008F05D4"/>
    <w:rsid w:val="008F0828"/>
    <w:rsid w:val="008F147D"/>
    <w:rsid w:val="008F180A"/>
    <w:rsid w:val="008F193A"/>
    <w:rsid w:val="008F2214"/>
    <w:rsid w:val="008F25DF"/>
    <w:rsid w:val="008F2A9D"/>
    <w:rsid w:val="008F2ED4"/>
    <w:rsid w:val="008F34BF"/>
    <w:rsid w:val="008F35C2"/>
    <w:rsid w:val="008F38C7"/>
    <w:rsid w:val="008F38FE"/>
    <w:rsid w:val="008F3965"/>
    <w:rsid w:val="008F3F52"/>
    <w:rsid w:val="008F451C"/>
    <w:rsid w:val="008F4ABD"/>
    <w:rsid w:val="008F4E2E"/>
    <w:rsid w:val="008F5316"/>
    <w:rsid w:val="008F56B8"/>
    <w:rsid w:val="008F56BC"/>
    <w:rsid w:val="008F56CA"/>
    <w:rsid w:val="008F5752"/>
    <w:rsid w:val="008F57AD"/>
    <w:rsid w:val="008F5DAA"/>
    <w:rsid w:val="008F5ECC"/>
    <w:rsid w:val="008F5F08"/>
    <w:rsid w:val="008F6734"/>
    <w:rsid w:val="008F6820"/>
    <w:rsid w:val="008F690C"/>
    <w:rsid w:val="008F6AB3"/>
    <w:rsid w:val="008F6B06"/>
    <w:rsid w:val="008F6B1B"/>
    <w:rsid w:val="008F6C95"/>
    <w:rsid w:val="008F6DD7"/>
    <w:rsid w:val="008F71D0"/>
    <w:rsid w:val="008F72A3"/>
    <w:rsid w:val="008F7534"/>
    <w:rsid w:val="008F7675"/>
    <w:rsid w:val="008F7981"/>
    <w:rsid w:val="00900B87"/>
    <w:rsid w:val="009011B4"/>
    <w:rsid w:val="00901522"/>
    <w:rsid w:val="00901C3C"/>
    <w:rsid w:val="00902072"/>
    <w:rsid w:val="009021A7"/>
    <w:rsid w:val="00902367"/>
    <w:rsid w:val="00902424"/>
    <w:rsid w:val="0090264F"/>
    <w:rsid w:val="00902693"/>
    <w:rsid w:val="00902C1E"/>
    <w:rsid w:val="00902DCE"/>
    <w:rsid w:val="00902EA4"/>
    <w:rsid w:val="00903104"/>
    <w:rsid w:val="00903142"/>
    <w:rsid w:val="0090328E"/>
    <w:rsid w:val="009036C4"/>
    <w:rsid w:val="00903795"/>
    <w:rsid w:val="0090444E"/>
    <w:rsid w:val="009044A1"/>
    <w:rsid w:val="009044B7"/>
    <w:rsid w:val="0090486E"/>
    <w:rsid w:val="009055F0"/>
    <w:rsid w:val="00905C61"/>
    <w:rsid w:val="00905DBF"/>
    <w:rsid w:val="00905ED0"/>
    <w:rsid w:val="0090632D"/>
    <w:rsid w:val="009063FC"/>
    <w:rsid w:val="009066BC"/>
    <w:rsid w:val="00906709"/>
    <w:rsid w:val="0090679C"/>
    <w:rsid w:val="00906BA8"/>
    <w:rsid w:val="00906DB3"/>
    <w:rsid w:val="00906F8C"/>
    <w:rsid w:val="00907087"/>
    <w:rsid w:val="00907203"/>
    <w:rsid w:val="00907311"/>
    <w:rsid w:val="00907444"/>
    <w:rsid w:val="00907679"/>
    <w:rsid w:val="00907A64"/>
    <w:rsid w:val="00907A98"/>
    <w:rsid w:val="00907B81"/>
    <w:rsid w:val="00907D2A"/>
    <w:rsid w:val="00907E82"/>
    <w:rsid w:val="00910243"/>
    <w:rsid w:val="00911414"/>
    <w:rsid w:val="00911544"/>
    <w:rsid w:val="00911B0E"/>
    <w:rsid w:val="00912253"/>
    <w:rsid w:val="0091295B"/>
    <w:rsid w:val="00912C04"/>
    <w:rsid w:val="00912D1A"/>
    <w:rsid w:val="00912D7D"/>
    <w:rsid w:val="00912F24"/>
    <w:rsid w:val="00912F37"/>
    <w:rsid w:val="00912FDC"/>
    <w:rsid w:val="00913068"/>
    <w:rsid w:val="0091401C"/>
    <w:rsid w:val="00914182"/>
    <w:rsid w:val="009143DC"/>
    <w:rsid w:val="00914DCA"/>
    <w:rsid w:val="009153B6"/>
    <w:rsid w:val="009156D0"/>
    <w:rsid w:val="009162B6"/>
    <w:rsid w:val="0091656E"/>
    <w:rsid w:val="00916701"/>
    <w:rsid w:val="00916739"/>
    <w:rsid w:val="00916E8F"/>
    <w:rsid w:val="00916EAD"/>
    <w:rsid w:val="009171C4"/>
    <w:rsid w:val="00917C1F"/>
    <w:rsid w:val="00917ED5"/>
    <w:rsid w:val="0092043E"/>
    <w:rsid w:val="00920548"/>
    <w:rsid w:val="00920742"/>
    <w:rsid w:val="00920F97"/>
    <w:rsid w:val="0092155A"/>
    <w:rsid w:val="00921A9A"/>
    <w:rsid w:val="00922696"/>
    <w:rsid w:val="009226CA"/>
    <w:rsid w:val="009227E4"/>
    <w:rsid w:val="009229B0"/>
    <w:rsid w:val="0092370C"/>
    <w:rsid w:val="00923DAF"/>
    <w:rsid w:val="00923FA4"/>
    <w:rsid w:val="009248FA"/>
    <w:rsid w:val="00924A12"/>
    <w:rsid w:val="00924E34"/>
    <w:rsid w:val="00924EC2"/>
    <w:rsid w:val="0092544C"/>
    <w:rsid w:val="00925605"/>
    <w:rsid w:val="009258E2"/>
    <w:rsid w:val="00925A45"/>
    <w:rsid w:val="00925B02"/>
    <w:rsid w:val="00926C25"/>
    <w:rsid w:val="00926C89"/>
    <w:rsid w:val="00926CC5"/>
    <w:rsid w:val="00926F11"/>
    <w:rsid w:val="00926F54"/>
    <w:rsid w:val="009275D4"/>
    <w:rsid w:val="00927883"/>
    <w:rsid w:val="00927A39"/>
    <w:rsid w:val="00927C74"/>
    <w:rsid w:val="0093044D"/>
    <w:rsid w:val="00930664"/>
    <w:rsid w:val="009309A1"/>
    <w:rsid w:val="00931347"/>
    <w:rsid w:val="009314E6"/>
    <w:rsid w:val="009316D2"/>
    <w:rsid w:val="00931740"/>
    <w:rsid w:val="0093182B"/>
    <w:rsid w:val="00931BC1"/>
    <w:rsid w:val="00931CA6"/>
    <w:rsid w:val="00931EDD"/>
    <w:rsid w:val="00931FF6"/>
    <w:rsid w:val="00932132"/>
    <w:rsid w:val="00932487"/>
    <w:rsid w:val="009324BF"/>
    <w:rsid w:val="00932760"/>
    <w:rsid w:val="009327B7"/>
    <w:rsid w:val="00932935"/>
    <w:rsid w:val="00932950"/>
    <w:rsid w:val="00932AA8"/>
    <w:rsid w:val="00932B08"/>
    <w:rsid w:val="00932EEE"/>
    <w:rsid w:val="00933172"/>
    <w:rsid w:val="00933970"/>
    <w:rsid w:val="009339D0"/>
    <w:rsid w:val="00933F49"/>
    <w:rsid w:val="00934616"/>
    <w:rsid w:val="009347A5"/>
    <w:rsid w:val="00934894"/>
    <w:rsid w:val="00934B32"/>
    <w:rsid w:val="00934B83"/>
    <w:rsid w:val="00934DC4"/>
    <w:rsid w:val="0093524E"/>
    <w:rsid w:val="00935CC2"/>
    <w:rsid w:val="00935E07"/>
    <w:rsid w:val="009371C2"/>
    <w:rsid w:val="009374D5"/>
    <w:rsid w:val="00937719"/>
    <w:rsid w:val="009378A7"/>
    <w:rsid w:val="00937B84"/>
    <w:rsid w:val="00937F87"/>
    <w:rsid w:val="0094041E"/>
    <w:rsid w:val="009409E8"/>
    <w:rsid w:val="00940CC7"/>
    <w:rsid w:val="00941554"/>
    <w:rsid w:val="009417F8"/>
    <w:rsid w:val="00941A62"/>
    <w:rsid w:val="0094253D"/>
    <w:rsid w:val="009429F9"/>
    <w:rsid w:val="00943806"/>
    <w:rsid w:val="0094392F"/>
    <w:rsid w:val="00943FCC"/>
    <w:rsid w:val="0094454C"/>
    <w:rsid w:val="009446D2"/>
    <w:rsid w:val="00944CE8"/>
    <w:rsid w:val="0094514D"/>
    <w:rsid w:val="009453F2"/>
    <w:rsid w:val="0094545E"/>
    <w:rsid w:val="009456EC"/>
    <w:rsid w:val="0094619F"/>
    <w:rsid w:val="00946309"/>
    <w:rsid w:val="0094656F"/>
    <w:rsid w:val="00946605"/>
    <w:rsid w:val="00946737"/>
    <w:rsid w:val="0094684A"/>
    <w:rsid w:val="00946A75"/>
    <w:rsid w:val="00946BCE"/>
    <w:rsid w:val="00946DA3"/>
    <w:rsid w:val="00947217"/>
    <w:rsid w:val="00947400"/>
    <w:rsid w:val="0094795E"/>
    <w:rsid w:val="00947D05"/>
    <w:rsid w:val="0095010A"/>
    <w:rsid w:val="0095095B"/>
    <w:rsid w:val="00950A81"/>
    <w:rsid w:val="00950FED"/>
    <w:rsid w:val="00951125"/>
    <w:rsid w:val="0095190C"/>
    <w:rsid w:val="00951F0E"/>
    <w:rsid w:val="00952735"/>
    <w:rsid w:val="00952A17"/>
    <w:rsid w:val="00952D07"/>
    <w:rsid w:val="00952D6D"/>
    <w:rsid w:val="00952E25"/>
    <w:rsid w:val="00952E78"/>
    <w:rsid w:val="009533CA"/>
    <w:rsid w:val="009535B2"/>
    <w:rsid w:val="00953679"/>
    <w:rsid w:val="009536CD"/>
    <w:rsid w:val="00953C59"/>
    <w:rsid w:val="00953E3C"/>
    <w:rsid w:val="00953E91"/>
    <w:rsid w:val="0095401D"/>
    <w:rsid w:val="00954702"/>
    <w:rsid w:val="00954796"/>
    <w:rsid w:val="00954F5C"/>
    <w:rsid w:val="009554D2"/>
    <w:rsid w:val="00955884"/>
    <w:rsid w:val="009558B1"/>
    <w:rsid w:val="00955EE3"/>
    <w:rsid w:val="0095677F"/>
    <w:rsid w:val="00956A30"/>
    <w:rsid w:val="00956CFF"/>
    <w:rsid w:val="009572C2"/>
    <w:rsid w:val="0095750B"/>
    <w:rsid w:val="00957670"/>
    <w:rsid w:val="00957A21"/>
    <w:rsid w:val="00957D40"/>
    <w:rsid w:val="009602F7"/>
    <w:rsid w:val="00960332"/>
    <w:rsid w:val="009603B9"/>
    <w:rsid w:val="00960929"/>
    <w:rsid w:val="00960AAA"/>
    <w:rsid w:val="00960FB7"/>
    <w:rsid w:val="009614AF"/>
    <w:rsid w:val="009619E1"/>
    <w:rsid w:val="009621D1"/>
    <w:rsid w:val="009624FB"/>
    <w:rsid w:val="0096265C"/>
    <w:rsid w:val="00962E3C"/>
    <w:rsid w:val="00962EEF"/>
    <w:rsid w:val="00963048"/>
    <w:rsid w:val="009632E2"/>
    <w:rsid w:val="009635B8"/>
    <w:rsid w:val="0096373E"/>
    <w:rsid w:val="0096392E"/>
    <w:rsid w:val="00963DD9"/>
    <w:rsid w:val="009648E4"/>
    <w:rsid w:val="00964D86"/>
    <w:rsid w:val="00965213"/>
    <w:rsid w:val="00965675"/>
    <w:rsid w:val="0096597D"/>
    <w:rsid w:val="00965E0D"/>
    <w:rsid w:val="00966085"/>
    <w:rsid w:val="009664BA"/>
    <w:rsid w:val="0096673F"/>
    <w:rsid w:val="00966ED5"/>
    <w:rsid w:val="009671B2"/>
    <w:rsid w:val="009675C2"/>
    <w:rsid w:val="00967E9B"/>
    <w:rsid w:val="00967FE1"/>
    <w:rsid w:val="0097057D"/>
    <w:rsid w:val="009707CE"/>
    <w:rsid w:val="00970AB7"/>
    <w:rsid w:val="00971733"/>
    <w:rsid w:val="00971734"/>
    <w:rsid w:val="00971C7A"/>
    <w:rsid w:val="00971FB6"/>
    <w:rsid w:val="0097285C"/>
    <w:rsid w:val="00972ACA"/>
    <w:rsid w:val="00972DC2"/>
    <w:rsid w:val="00972F23"/>
    <w:rsid w:val="00972F78"/>
    <w:rsid w:val="00973835"/>
    <w:rsid w:val="00973B76"/>
    <w:rsid w:val="00973BE8"/>
    <w:rsid w:val="00973D54"/>
    <w:rsid w:val="00973DAD"/>
    <w:rsid w:val="00974047"/>
    <w:rsid w:val="0097405E"/>
    <w:rsid w:val="00974155"/>
    <w:rsid w:val="0097434E"/>
    <w:rsid w:val="00974647"/>
    <w:rsid w:val="00974C8B"/>
    <w:rsid w:val="00974E38"/>
    <w:rsid w:val="00974E58"/>
    <w:rsid w:val="009751DE"/>
    <w:rsid w:val="00975396"/>
    <w:rsid w:val="009753C4"/>
    <w:rsid w:val="00975489"/>
    <w:rsid w:val="00975930"/>
    <w:rsid w:val="00975A9E"/>
    <w:rsid w:val="00975BFE"/>
    <w:rsid w:val="009767EE"/>
    <w:rsid w:val="00976EDC"/>
    <w:rsid w:val="00977097"/>
    <w:rsid w:val="0097759E"/>
    <w:rsid w:val="00977DAF"/>
    <w:rsid w:val="00977FDC"/>
    <w:rsid w:val="009802D1"/>
    <w:rsid w:val="00980B83"/>
    <w:rsid w:val="00980EE5"/>
    <w:rsid w:val="00980F6A"/>
    <w:rsid w:val="00981498"/>
    <w:rsid w:val="0098198F"/>
    <w:rsid w:val="00982538"/>
    <w:rsid w:val="00982657"/>
    <w:rsid w:val="00982B24"/>
    <w:rsid w:val="00982DC8"/>
    <w:rsid w:val="00982FA4"/>
    <w:rsid w:val="009837B7"/>
    <w:rsid w:val="00983C83"/>
    <w:rsid w:val="00984231"/>
    <w:rsid w:val="009845AB"/>
    <w:rsid w:val="00984622"/>
    <w:rsid w:val="00985198"/>
    <w:rsid w:val="00985436"/>
    <w:rsid w:val="009856C8"/>
    <w:rsid w:val="009857A5"/>
    <w:rsid w:val="00985C7F"/>
    <w:rsid w:val="00985D97"/>
    <w:rsid w:val="0098619F"/>
    <w:rsid w:val="00986458"/>
    <w:rsid w:val="00986511"/>
    <w:rsid w:val="00986FDD"/>
    <w:rsid w:val="0098745D"/>
    <w:rsid w:val="0098757B"/>
    <w:rsid w:val="00987722"/>
    <w:rsid w:val="009879E8"/>
    <w:rsid w:val="00987ABA"/>
    <w:rsid w:val="00987D52"/>
    <w:rsid w:val="00987F02"/>
    <w:rsid w:val="00987FEB"/>
    <w:rsid w:val="00990263"/>
    <w:rsid w:val="00990325"/>
    <w:rsid w:val="009903A5"/>
    <w:rsid w:val="0099074D"/>
    <w:rsid w:val="00990845"/>
    <w:rsid w:val="0099093A"/>
    <w:rsid w:val="009909F4"/>
    <w:rsid w:val="00990C7A"/>
    <w:rsid w:val="00990F2E"/>
    <w:rsid w:val="00990F7B"/>
    <w:rsid w:val="00991204"/>
    <w:rsid w:val="009912AE"/>
    <w:rsid w:val="00991353"/>
    <w:rsid w:val="0099135C"/>
    <w:rsid w:val="00991724"/>
    <w:rsid w:val="00991DFD"/>
    <w:rsid w:val="00992802"/>
    <w:rsid w:val="009928E9"/>
    <w:rsid w:val="00992DAA"/>
    <w:rsid w:val="00992F16"/>
    <w:rsid w:val="009931D7"/>
    <w:rsid w:val="00993271"/>
    <w:rsid w:val="00993E35"/>
    <w:rsid w:val="00993F2A"/>
    <w:rsid w:val="0099414E"/>
    <w:rsid w:val="00994407"/>
    <w:rsid w:val="0099451E"/>
    <w:rsid w:val="009945A4"/>
    <w:rsid w:val="0099464C"/>
    <w:rsid w:val="00994B2A"/>
    <w:rsid w:val="00994BC7"/>
    <w:rsid w:val="00994E23"/>
    <w:rsid w:val="00995001"/>
    <w:rsid w:val="0099510D"/>
    <w:rsid w:val="0099554F"/>
    <w:rsid w:val="009962C5"/>
    <w:rsid w:val="00996791"/>
    <w:rsid w:val="009979E4"/>
    <w:rsid w:val="00997A75"/>
    <w:rsid w:val="00997B7A"/>
    <w:rsid w:val="00997E45"/>
    <w:rsid w:val="009A0149"/>
    <w:rsid w:val="009A03F8"/>
    <w:rsid w:val="009A044D"/>
    <w:rsid w:val="009A07A0"/>
    <w:rsid w:val="009A0CC0"/>
    <w:rsid w:val="009A0D99"/>
    <w:rsid w:val="009A0E80"/>
    <w:rsid w:val="009A0F8C"/>
    <w:rsid w:val="009A1152"/>
    <w:rsid w:val="009A1255"/>
    <w:rsid w:val="009A15BD"/>
    <w:rsid w:val="009A17F8"/>
    <w:rsid w:val="009A1BB0"/>
    <w:rsid w:val="009A1F68"/>
    <w:rsid w:val="009A2554"/>
    <w:rsid w:val="009A2713"/>
    <w:rsid w:val="009A330F"/>
    <w:rsid w:val="009A33F5"/>
    <w:rsid w:val="009A34F1"/>
    <w:rsid w:val="009A3C31"/>
    <w:rsid w:val="009A3D3D"/>
    <w:rsid w:val="009A3F95"/>
    <w:rsid w:val="009A4610"/>
    <w:rsid w:val="009A4B2E"/>
    <w:rsid w:val="009A5190"/>
    <w:rsid w:val="009A52CD"/>
    <w:rsid w:val="009A54E1"/>
    <w:rsid w:val="009A5757"/>
    <w:rsid w:val="009A58B5"/>
    <w:rsid w:val="009A5D30"/>
    <w:rsid w:val="009A5DD9"/>
    <w:rsid w:val="009A608C"/>
    <w:rsid w:val="009A61D2"/>
    <w:rsid w:val="009A6811"/>
    <w:rsid w:val="009A6D2E"/>
    <w:rsid w:val="009A6DC5"/>
    <w:rsid w:val="009A7806"/>
    <w:rsid w:val="009A7901"/>
    <w:rsid w:val="009A7AB6"/>
    <w:rsid w:val="009B0797"/>
    <w:rsid w:val="009B0ABF"/>
    <w:rsid w:val="009B1323"/>
    <w:rsid w:val="009B14BD"/>
    <w:rsid w:val="009B2150"/>
    <w:rsid w:val="009B23C8"/>
    <w:rsid w:val="009B288C"/>
    <w:rsid w:val="009B2B48"/>
    <w:rsid w:val="009B2B73"/>
    <w:rsid w:val="009B2EEA"/>
    <w:rsid w:val="009B2FA9"/>
    <w:rsid w:val="009B37FE"/>
    <w:rsid w:val="009B3A94"/>
    <w:rsid w:val="009B41B0"/>
    <w:rsid w:val="009B42E3"/>
    <w:rsid w:val="009B4C19"/>
    <w:rsid w:val="009B51C5"/>
    <w:rsid w:val="009B5377"/>
    <w:rsid w:val="009B5A77"/>
    <w:rsid w:val="009B5B21"/>
    <w:rsid w:val="009B5C8F"/>
    <w:rsid w:val="009B5DA3"/>
    <w:rsid w:val="009B5F59"/>
    <w:rsid w:val="009B5F6F"/>
    <w:rsid w:val="009B6049"/>
    <w:rsid w:val="009B61FB"/>
    <w:rsid w:val="009B621A"/>
    <w:rsid w:val="009B625A"/>
    <w:rsid w:val="009B65B9"/>
    <w:rsid w:val="009B708E"/>
    <w:rsid w:val="009B7313"/>
    <w:rsid w:val="009B77B6"/>
    <w:rsid w:val="009B7805"/>
    <w:rsid w:val="009B78F9"/>
    <w:rsid w:val="009B7AB1"/>
    <w:rsid w:val="009B7CDA"/>
    <w:rsid w:val="009C02B5"/>
    <w:rsid w:val="009C02BC"/>
    <w:rsid w:val="009C0523"/>
    <w:rsid w:val="009C0681"/>
    <w:rsid w:val="009C076C"/>
    <w:rsid w:val="009C091E"/>
    <w:rsid w:val="009C0C5E"/>
    <w:rsid w:val="009C1203"/>
    <w:rsid w:val="009C1231"/>
    <w:rsid w:val="009C1312"/>
    <w:rsid w:val="009C1973"/>
    <w:rsid w:val="009C199D"/>
    <w:rsid w:val="009C1F4F"/>
    <w:rsid w:val="009C2286"/>
    <w:rsid w:val="009C2A41"/>
    <w:rsid w:val="009C2C5D"/>
    <w:rsid w:val="009C2D0E"/>
    <w:rsid w:val="009C3126"/>
    <w:rsid w:val="009C375D"/>
    <w:rsid w:val="009C3D5C"/>
    <w:rsid w:val="009C487E"/>
    <w:rsid w:val="009C4A37"/>
    <w:rsid w:val="009C4B0E"/>
    <w:rsid w:val="009C4D68"/>
    <w:rsid w:val="009C5483"/>
    <w:rsid w:val="009C54E0"/>
    <w:rsid w:val="009C5710"/>
    <w:rsid w:val="009C5757"/>
    <w:rsid w:val="009C5B95"/>
    <w:rsid w:val="009C5BD7"/>
    <w:rsid w:val="009C5C99"/>
    <w:rsid w:val="009C5EFB"/>
    <w:rsid w:val="009C6122"/>
    <w:rsid w:val="009C6350"/>
    <w:rsid w:val="009C6555"/>
    <w:rsid w:val="009C6E70"/>
    <w:rsid w:val="009C7811"/>
    <w:rsid w:val="009D02F8"/>
    <w:rsid w:val="009D0445"/>
    <w:rsid w:val="009D0890"/>
    <w:rsid w:val="009D14D7"/>
    <w:rsid w:val="009D1A59"/>
    <w:rsid w:val="009D2708"/>
    <w:rsid w:val="009D29A0"/>
    <w:rsid w:val="009D3CD0"/>
    <w:rsid w:val="009D3EFC"/>
    <w:rsid w:val="009D455A"/>
    <w:rsid w:val="009D47C5"/>
    <w:rsid w:val="009D4EBB"/>
    <w:rsid w:val="009D536E"/>
    <w:rsid w:val="009D5980"/>
    <w:rsid w:val="009D5B98"/>
    <w:rsid w:val="009D5D73"/>
    <w:rsid w:val="009D5DD5"/>
    <w:rsid w:val="009D6084"/>
    <w:rsid w:val="009D63D6"/>
    <w:rsid w:val="009D6946"/>
    <w:rsid w:val="009D6B43"/>
    <w:rsid w:val="009D6CCD"/>
    <w:rsid w:val="009D6EB2"/>
    <w:rsid w:val="009D74DA"/>
    <w:rsid w:val="009D7760"/>
    <w:rsid w:val="009D77C6"/>
    <w:rsid w:val="009D7AE2"/>
    <w:rsid w:val="009D7B5B"/>
    <w:rsid w:val="009D7F1F"/>
    <w:rsid w:val="009E0353"/>
    <w:rsid w:val="009E0477"/>
    <w:rsid w:val="009E0BC4"/>
    <w:rsid w:val="009E0EE7"/>
    <w:rsid w:val="009E12C8"/>
    <w:rsid w:val="009E1422"/>
    <w:rsid w:val="009E15C4"/>
    <w:rsid w:val="009E19D3"/>
    <w:rsid w:val="009E19EA"/>
    <w:rsid w:val="009E1B9A"/>
    <w:rsid w:val="009E1D03"/>
    <w:rsid w:val="009E1E82"/>
    <w:rsid w:val="009E1ED0"/>
    <w:rsid w:val="009E2689"/>
    <w:rsid w:val="009E2780"/>
    <w:rsid w:val="009E28B1"/>
    <w:rsid w:val="009E2C1B"/>
    <w:rsid w:val="009E2D2B"/>
    <w:rsid w:val="009E2E09"/>
    <w:rsid w:val="009E368A"/>
    <w:rsid w:val="009E3876"/>
    <w:rsid w:val="009E3DC5"/>
    <w:rsid w:val="009E44D8"/>
    <w:rsid w:val="009E46C3"/>
    <w:rsid w:val="009E4B6A"/>
    <w:rsid w:val="009E4CC7"/>
    <w:rsid w:val="009E507B"/>
    <w:rsid w:val="009E50C1"/>
    <w:rsid w:val="009E53FB"/>
    <w:rsid w:val="009E6363"/>
    <w:rsid w:val="009E7220"/>
    <w:rsid w:val="009E72F3"/>
    <w:rsid w:val="009E737B"/>
    <w:rsid w:val="009E75D6"/>
    <w:rsid w:val="009E7A88"/>
    <w:rsid w:val="009E7F1B"/>
    <w:rsid w:val="009F00F4"/>
    <w:rsid w:val="009F01E9"/>
    <w:rsid w:val="009F05EC"/>
    <w:rsid w:val="009F0995"/>
    <w:rsid w:val="009F0BAC"/>
    <w:rsid w:val="009F0BE9"/>
    <w:rsid w:val="009F12C7"/>
    <w:rsid w:val="009F140D"/>
    <w:rsid w:val="009F18E5"/>
    <w:rsid w:val="009F1B15"/>
    <w:rsid w:val="009F213B"/>
    <w:rsid w:val="009F21DA"/>
    <w:rsid w:val="009F26A5"/>
    <w:rsid w:val="009F2992"/>
    <w:rsid w:val="009F29F1"/>
    <w:rsid w:val="009F2B63"/>
    <w:rsid w:val="009F2DEA"/>
    <w:rsid w:val="009F2E00"/>
    <w:rsid w:val="009F33AE"/>
    <w:rsid w:val="009F391E"/>
    <w:rsid w:val="009F3B0F"/>
    <w:rsid w:val="009F3C30"/>
    <w:rsid w:val="009F3E81"/>
    <w:rsid w:val="009F3F5B"/>
    <w:rsid w:val="009F4791"/>
    <w:rsid w:val="009F4F7C"/>
    <w:rsid w:val="009F5341"/>
    <w:rsid w:val="009F5479"/>
    <w:rsid w:val="009F5CE7"/>
    <w:rsid w:val="009F5D40"/>
    <w:rsid w:val="009F5FB8"/>
    <w:rsid w:val="009F6320"/>
    <w:rsid w:val="009F675D"/>
    <w:rsid w:val="009F6952"/>
    <w:rsid w:val="009F6A27"/>
    <w:rsid w:val="009F7221"/>
    <w:rsid w:val="009F722C"/>
    <w:rsid w:val="009F7372"/>
    <w:rsid w:val="009F7959"/>
    <w:rsid w:val="009F79A8"/>
    <w:rsid w:val="009F7A11"/>
    <w:rsid w:val="00A0024F"/>
    <w:rsid w:val="00A006B7"/>
    <w:rsid w:val="00A00930"/>
    <w:rsid w:val="00A00CDF"/>
    <w:rsid w:val="00A01246"/>
    <w:rsid w:val="00A0162D"/>
    <w:rsid w:val="00A01996"/>
    <w:rsid w:val="00A019CC"/>
    <w:rsid w:val="00A01A2F"/>
    <w:rsid w:val="00A01D5A"/>
    <w:rsid w:val="00A01E36"/>
    <w:rsid w:val="00A0210B"/>
    <w:rsid w:val="00A02618"/>
    <w:rsid w:val="00A03595"/>
    <w:rsid w:val="00A03699"/>
    <w:rsid w:val="00A03AB2"/>
    <w:rsid w:val="00A03DA4"/>
    <w:rsid w:val="00A046A0"/>
    <w:rsid w:val="00A047AA"/>
    <w:rsid w:val="00A049C4"/>
    <w:rsid w:val="00A04EB7"/>
    <w:rsid w:val="00A051CA"/>
    <w:rsid w:val="00A0528E"/>
    <w:rsid w:val="00A0598E"/>
    <w:rsid w:val="00A05AA8"/>
    <w:rsid w:val="00A05FCB"/>
    <w:rsid w:val="00A05FF4"/>
    <w:rsid w:val="00A06015"/>
    <w:rsid w:val="00A06671"/>
    <w:rsid w:val="00A067A1"/>
    <w:rsid w:val="00A067E1"/>
    <w:rsid w:val="00A06AAA"/>
    <w:rsid w:val="00A06D95"/>
    <w:rsid w:val="00A06F37"/>
    <w:rsid w:val="00A07263"/>
    <w:rsid w:val="00A0726C"/>
    <w:rsid w:val="00A07F10"/>
    <w:rsid w:val="00A07F68"/>
    <w:rsid w:val="00A07FC4"/>
    <w:rsid w:val="00A1011B"/>
    <w:rsid w:val="00A10A1E"/>
    <w:rsid w:val="00A10A90"/>
    <w:rsid w:val="00A10D08"/>
    <w:rsid w:val="00A1102E"/>
    <w:rsid w:val="00A115E0"/>
    <w:rsid w:val="00A11AFD"/>
    <w:rsid w:val="00A11BEA"/>
    <w:rsid w:val="00A11C37"/>
    <w:rsid w:val="00A11F10"/>
    <w:rsid w:val="00A127CD"/>
    <w:rsid w:val="00A13060"/>
    <w:rsid w:val="00A132BD"/>
    <w:rsid w:val="00A133C9"/>
    <w:rsid w:val="00A138E6"/>
    <w:rsid w:val="00A13E84"/>
    <w:rsid w:val="00A14F28"/>
    <w:rsid w:val="00A150A8"/>
    <w:rsid w:val="00A15572"/>
    <w:rsid w:val="00A159F5"/>
    <w:rsid w:val="00A160F3"/>
    <w:rsid w:val="00A164AD"/>
    <w:rsid w:val="00A16789"/>
    <w:rsid w:val="00A167FD"/>
    <w:rsid w:val="00A1694A"/>
    <w:rsid w:val="00A16A41"/>
    <w:rsid w:val="00A16C77"/>
    <w:rsid w:val="00A16C96"/>
    <w:rsid w:val="00A16CA1"/>
    <w:rsid w:val="00A17227"/>
    <w:rsid w:val="00A172B8"/>
    <w:rsid w:val="00A1731D"/>
    <w:rsid w:val="00A1735D"/>
    <w:rsid w:val="00A17E6A"/>
    <w:rsid w:val="00A20265"/>
    <w:rsid w:val="00A20599"/>
    <w:rsid w:val="00A20726"/>
    <w:rsid w:val="00A20774"/>
    <w:rsid w:val="00A20A7A"/>
    <w:rsid w:val="00A21427"/>
    <w:rsid w:val="00A21A91"/>
    <w:rsid w:val="00A21C04"/>
    <w:rsid w:val="00A2218A"/>
    <w:rsid w:val="00A2226C"/>
    <w:rsid w:val="00A2268F"/>
    <w:rsid w:val="00A22AC5"/>
    <w:rsid w:val="00A22DCC"/>
    <w:rsid w:val="00A22DD6"/>
    <w:rsid w:val="00A22FF6"/>
    <w:rsid w:val="00A2302D"/>
    <w:rsid w:val="00A231BA"/>
    <w:rsid w:val="00A23262"/>
    <w:rsid w:val="00A23740"/>
    <w:rsid w:val="00A23F5B"/>
    <w:rsid w:val="00A2428D"/>
    <w:rsid w:val="00A24467"/>
    <w:rsid w:val="00A24B19"/>
    <w:rsid w:val="00A24BB5"/>
    <w:rsid w:val="00A24C32"/>
    <w:rsid w:val="00A2546A"/>
    <w:rsid w:val="00A25566"/>
    <w:rsid w:val="00A267C5"/>
    <w:rsid w:val="00A267DD"/>
    <w:rsid w:val="00A278C1"/>
    <w:rsid w:val="00A27D67"/>
    <w:rsid w:val="00A30014"/>
    <w:rsid w:val="00A30249"/>
    <w:rsid w:val="00A30876"/>
    <w:rsid w:val="00A30D03"/>
    <w:rsid w:val="00A313B6"/>
    <w:rsid w:val="00A3157C"/>
    <w:rsid w:val="00A31F26"/>
    <w:rsid w:val="00A322D1"/>
    <w:rsid w:val="00A32D01"/>
    <w:rsid w:val="00A32EE9"/>
    <w:rsid w:val="00A330EA"/>
    <w:rsid w:val="00A337EF"/>
    <w:rsid w:val="00A33F97"/>
    <w:rsid w:val="00A344AC"/>
    <w:rsid w:val="00A34BD2"/>
    <w:rsid w:val="00A34C70"/>
    <w:rsid w:val="00A35647"/>
    <w:rsid w:val="00A35FE6"/>
    <w:rsid w:val="00A3675A"/>
    <w:rsid w:val="00A367FC"/>
    <w:rsid w:val="00A37794"/>
    <w:rsid w:val="00A37E1A"/>
    <w:rsid w:val="00A40454"/>
    <w:rsid w:val="00A40656"/>
    <w:rsid w:val="00A40867"/>
    <w:rsid w:val="00A40CED"/>
    <w:rsid w:val="00A411C3"/>
    <w:rsid w:val="00A41214"/>
    <w:rsid w:val="00A4131C"/>
    <w:rsid w:val="00A413ED"/>
    <w:rsid w:val="00A41474"/>
    <w:rsid w:val="00A4177A"/>
    <w:rsid w:val="00A41CE0"/>
    <w:rsid w:val="00A41FFE"/>
    <w:rsid w:val="00A42067"/>
    <w:rsid w:val="00A42159"/>
    <w:rsid w:val="00A42193"/>
    <w:rsid w:val="00A421B3"/>
    <w:rsid w:val="00A4271B"/>
    <w:rsid w:val="00A428DC"/>
    <w:rsid w:val="00A42DB2"/>
    <w:rsid w:val="00A43387"/>
    <w:rsid w:val="00A436BE"/>
    <w:rsid w:val="00A43D60"/>
    <w:rsid w:val="00A441DB"/>
    <w:rsid w:val="00A4461E"/>
    <w:rsid w:val="00A44B4F"/>
    <w:rsid w:val="00A452E6"/>
    <w:rsid w:val="00A4593E"/>
    <w:rsid w:val="00A45B1E"/>
    <w:rsid w:val="00A45CB3"/>
    <w:rsid w:val="00A45E4C"/>
    <w:rsid w:val="00A463DE"/>
    <w:rsid w:val="00A46A26"/>
    <w:rsid w:val="00A4700C"/>
    <w:rsid w:val="00A47306"/>
    <w:rsid w:val="00A47346"/>
    <w:rsid w:val="00A4760E"/>
    <w:rsid w:val="00A47626"/>
    <w:rsid w:val="00A47882"/>
    <w:rsid w:val="00A47968"/>
    <w:rsid w:val="00A502BE"/>
    <w:rsid w:val="00A505D9"/>
    <w:rsid w:val="00A50F8F"/>
    <w:rsid w:val="00A5143F"/>
    <w:rsid w:val="00A51720"/>
    <w:rsid w:val="00A517AE"/>
    <w:rsid w:val="00A51821"/>
    <w:rsid w:val="00A51D92"/>
    <w:rsid w:val="00A51DA0"/>
    <w:rsid w:val="00A52304"/>
    <w:rsid w:val="00A52432"/>
    <w:rsid w:val="00A52863"/>
    <w:rsid w:val="00A528EB"/>
    <w:rsid w:val="00A52BD2"/>
    <w:rsid w:val="00A52F52"/>
    <w:rsid w:val="00A532AF"/>
    <w:rsid w:val="00A53479"/>
    <w:rsid w:val="00A53D2C"/>
    <w:rsid w:val="00A54555"/>
    <w:rsid w:val="00A54628"/>
    <w:rsid w:val="00A547F3"/>
    <w:rsid w:val="00A54872"/>
    <w:rsid w:val="00A54A0B"/>
    <w:rsid w:val="00A55092"/>
    <w:rsid w:val="00A55234"/>
    <w:rsid w:val="00A55503"/>
    <w:rsid w:val="00A5595D"/>
    <w:rsid w:val="00A55D96"/>
    <w:rsid w:val="00A56234"/>
    <w:rsid w:val="00A566B9"/>
    <w:rsid w:val="00A567CA"/>
    <w:rsid w:val="00A56D39"/>
    <w:rsid w:val="00A5722D"/>
    <w:rsid w:val="00A5729C"/>
    <w:rsid w:val="00A5739A"/>
    <w:rsid w:val="00A575D8"/>
    <w:rsid w:val="00A5774E"/>
    <w:rsid w:val="00A5777E"/>
    <w:rsid w:val="00A5782D"/>
    <w:rsid w:val="00A578A2"/>
    <w:rsid w:val="00A57AA3"/>
    <w:rsid w:val="00A57B94"/>
    <w:rsid w:val="00A57C22"/>
    <w:rsid w:val="00A57CB3"/>
    <w:rsid w:val="00A602F3"/>
    <w:rsid w:val="00A604AB"/>
    <w:rsid w:val="00A60835"/>
    <w:rsid w:val="00A60B13"/>
    <w:rsid w:val="00A6144A"/>
    <w:rsid w:val="00A61A77"/>
    <w:rsid w:val="00A61ADF"/>
    <w:rsid w:val="00A61C89"/>
    <w:rsid w:val="00A61CC3"/>
    <w:rsid w:val="00A622D9"/>
    <w:rsid w:val="00A623B6"/>
    <w:rsid w:val="00A626E7"/>
    <w:rsid w:val="00A627A8"/>
    <w:rsid w:val="00A62C2E"/>
    <w:rsid w:val="00A63206"/>
    <w:rsid w:val="00A632F8"/>
    <w:rsid w:val="00A634D5"/>
    <w:rsid w:val="00A638AC"/>
    <w:rsid w:val="00A638B0"/>
    <w:rsid w:val="00A63B5F"/>
    <w:rsid w:val="00A6493D"/>
    <w:rsid w:val="00A64DB4"/>
    <w:rsid w:val="00A66472"/>
    <w:rsid w:val="00A665FB"/>
    <w:rsid w:val="00A66607"/>
    <w:rsid w:val="00A66C52"/>
    <w:rsid w:val="00A66DF5"/>
    <w:rsid w:val="00A67540"/>
    <w:rsid w:val="00A6760D"/>
    <w:rsid w:val="00A676DA"/>
    <w:rsid w:val="00A67D75"/>
    <w:rsid w:val="00A67D9C"/>
    <w:rsid w:val="00A700A3"/>
    <w:rsid w:val="00A7044E"/>
    <w:rsid w:val="00A7050E"/>
    <w:rsid w:val="00A70E97"/>
    <w:rsid w:val="00A7118C"/>
    <w:rsid w:val="00A71479"/>
    <w:rsid w:val="00A718DD"/>
    <w:rsid w:val="00A71CF9"/>
    <w:rsid w:val="00A71F88"/>
    <w:rsid w:val="00A72602"/>
    <w:rsid w:val="00A72782"/>
    <w:rsid w:val="00A7292D"/>
    <w:rsid w:val="00A7296B"/>
    <w:rsid w:val="00A73084"/>
    <w:rsid w:val="00A73311"/>
    <w:rsid w:val="00A73483"/>
    <w:rsid w:val="00A7352E"/>
    <w:rsid w:val="00A73753"/>
    <w:rsid w:val="00A7390B"/>
    <w:rsid w:val="00A73C42"/>
    <w:rsid w:val="00A73C7B"/>
    <w:rsid w:val="00A74163"/>
    <w:rsid w:val="00A748C3"/>
    <w:rsid w:val="00A74D61"/>
    <w:rsid w:val="00A74DE0"/>
    <w:rsid w:val="00A75120"/>
    <w:rsid w:val="00A75601"/>
    <w:rsid w:val="00A757B0"/>
    <w:rsid w:val="00A764D5"/>
    <w:rsid w:val="00A7652E"/>
    <w:rsid w:val="00A76611"/>
    <w:rsid w:val="00A76A94"/>
    <w:rsid w:val="00A77126"/>
    <w:rsid w:val="00A771C3"/>
    <w:rsid w:val="00A772DF"/>
    <w:rsid w:val="00A7734D"/>
    <w:rsid w:val="00A77BE2"/>
    <w:rsid w:val="00A800C7"/>
    <w:rsid w:val="00A8012E"/>
    <w:rsid w:val="00A803AD"/>
    <w:rsid w:val="00A80824"/>
    <w:rsid w:val="00A80EA5"/>
    <w:rsid w:val="00A811CB"/>
    <w:rsid w:val="00A81581"/>
    <w:rsid w:val="00A81D92"/>
    <w:rsid w:val="00A82001"/>
    <w:rsid w:val="00A83B71"/>
    <w:rsid w:val="00A83D12"/>
    <w:rsid w:val="00A845F5"/>
    <w:rsid w:val="00A84B98"/>
    <w:rsid w:val="00A84D94"/>
    <w:rsid w:val="00A84DE1"/>
    <w:rsid w:val="00A85014"/>
    <w:rsid w:val="00A850BF"/>
    <w:rsid w:val="00A858E2"/>
    <w:rsid w:val="00A85A2F"/>
    <w:rsid w:val="00A85F34"/>
    <w:rsid w:val="00A85FF8"/>
    <w:rsid w:val="00A86135"/>
    <w:rsid w:val="00A861F9"/>
    <w:rsid w:val="00A868E7"/>
    <w:rsid w:val="00A86947"/>
    <w:rsid w:val="00A86A3A"/>
    <w:rsid w:val="00A86B5C"/>
    <w:rsid w:val="00A86CAF"/>
    <w:rsid w:val="00A87052"/>
    <w:rsid w:val="00A87531"/>
    <w:rsid w:val="00A87F6E"/>
    <w:rsid w:val="00A90257"/>
    <w:rsid w:val="00A90470"/>
    <w:rsid w:val="00A90541"/>
    <w:rsid w:val="00A90ADA"/>
    <w:rsid w:val="00A90E34"/>
    <w:rsid w:val="00A90F55"/>
    <w:rsid w:val="00A91152"/>
    <w:rsid w:val="00A911BC"/>
    <w:rsid w:val="00A91709"/>
    <w:rsid w:val="00A91A7D"/>
    <w:rsid w:val="00A91AB7"/>
    <w:rsid w:val="00A91EE9"/>
    <w:rsid w:val="00A92AE1"/>
    <w:rsid w:val="00A930E5"/>
    <w:rsid w:val="00A93BBD"/>
    <w:rsid w:val="00A93BEC"/>
    <w:rsid w:val="00A93CDF"/>
    <w:rsid w:val="00A93EEC"/>
    <w:rsid w:val="00A94230"/>
    <w:rsid w:val="00A94305"/>
    <w:rsid w:val="00A94429"/>
    <w:rsid w:val="00A944F2"/>
    <w:rsid w:val="00A94842"/>
    <w:rsid w:val="00A948CB"/>
    <w:rsid w:val="00A94AD3"/>
    <w:rsid w:val="00A952E3"/>
    <w:rsid w:val="00A958EF"/>
    <w:rsid w:val="00A95A43"/>
    <w:rsid w:val="00A95C75"/>
    <w:rsid w:val="00A95D21"/>
    <w:rsid w:val="00A95EA6"/>
    <w:rsid w:val="00A96186"/>
    <w:rsid w:val="00A96813"/>
    <w:rsid w:val="00A96E71"/>
    <w:rsid w:val="00A970E1"/>
    <w:rsid w:val="00A9759C"/>
    <w:rsid w:val="00AA00D6"/>
    <w:rsid w:val="00AA08DF"/>
    <w:rsid w:val="00AA1447"/>
    <w:rsid w:val="00AA27CC"/>
    <w:rsid w:val="00AA29CA"/>
    <w:rsid w:val="00AA2DF2"/>
    <w:rsid w:val="00AA33BB"/>
    <w:rsid w:val="00AA3689"/>
    <w:rsid w:val="00AA3A07"/>
    <w:rsid w:val="00AA3B11"/>
    <w:rsid w:val="00AA3B4F"/>
    <w:rsid w:val="00AA3C25"/>
    <w:rsid w:val="00AA3EFB"/>
    <w:rsid w:val="00AA4E84"/>
    <w:rsid w:val="00AA5055"/>
    <w:rsid w:val="00AA50CF"/>
    <w:rsid w:val="00AA513B"/>
    <w:rsid w:val="00AA5158"/>
    <w:rsid w:val="00AA585B"/>
    <w:rsid w:val="00AA5F0A"/>
    <w:rsid w:val="00AA638A"/>
    <w:rsid w:val="00AA7276"/>
    <w:rsid w:val="00AA7448"/>
    <w:rsid w:val="00AA794C"/>
    <w:rsid w:val="00AA7E6C"/>
    <w:rsid w:val="00AB010E"/>
    <w:rsid w:val="00AB024E"/>
    <w:rsid w:val="00AB0470"/>
    <w:rsid w:val="00AB070C"/>
    <w:rsid w:val="00AB0988"/>
    <w:rsid w:val="00AB0D96"/>
    <w:rsid w:val="00AB1BBB"/>
    <w:rsid w:val="00AB1D8E"/>
    <w:rsid w:val="00AB1E3D"/>
    <w:rsid w:val="00AB242E"/>
    <w:rsid w:val="00AB2466"/>
    <w:rsid w:val="00AB25AB"/>
    <w:rsid w:val="00AB25D1"/>
    <w:rsid w:val="00AB2778"/>
    <w:rsid w:val="00AB282B"/>
    <w:rsid w:val="00AB355C"/>
    <w:rsid w:val="00AB360E"/>
    <w:rsid w:val="00AB381F"/>
    <w:rsid w:val="00AB3BA0"/>
    <w:rsid w:val="00AB3DB9"/>
    <w:rsid w:val="00AB3DD1"/>
    <w:rsid w:val="00AB3E2E"/>
    <w:rsid w:val="00AB44B1"/>
    <w:rsid w:val="00AB460C"/>
    <w:rsid w:val="00AB48A5"/>
    <w:rsid w:val="00AB48B0"/>
    <w:rsid w:val="00AB4A22"/>
    <w:rsid w:val="00AB4A89"/>
    <w:rsid w:val="00AB50E8"/>
    <w:rsid w:val="00AB5D0A"/>
    <w:rsid w:val="00AB5ECE"/>
    <w:rsid w:val="00AB619A"/>
    <w:rsid w:val="00AB64F9"/>
    <w:rsid w:val="00AB67D5"/>
    <w:rsid w:val="00AB695C"/>
    <w:rsid w:val="00AB6E33"/>
    <w:rsid w:val="00AB722E"/>
    <w:rsid w:val="00AB72D1"/>
    <w:rsid w:val="00AB7871"/>
    <w:rsid w:val="00AB7950"/>
    <w:rsid w:val="00AB799F"/>
    <w:rsid w:val="00AB7D89"/>
    <w:rsid w:val="00AB7E01"/>
    <w:rsid w:val="00AC0745"/>
    <w:rsid w:val="00AC120B"/>
    <w:rsid w:val="00AC15CE"/>
    <w:rsid w:val="00AC191B"/>
    <w:rsid w:val="00AC1E2C"/>
    <w:rsid w:val="00AC22E0"/>
    <w:rsid w:val="00AC27C4"/>
    <w:rsid w:val="00AC2811"/>
    <w:rsid w:val="00AC287E"/>
    <w:rsid w:val="00AC2B68"/>
    <w:rsid w:val="00AC2CB2"/>
    <w:rsid w:val="00AC3519"/>
    <w:rsid w:val="00AC3761"/>
    <w:rsid w:val="00AC461C"/>
    <w:rsid w:val="00AC4C3A"/>
    <w:rsid w:val="00AC4FA7"/>
    <w:rsid w:val="00AC521A"/>
    <w:rsid w:val="00AC56EC"/>
    <w:rsid w:val="00AC59D9"/>
    <w:rsid w:val="00AC5B18"/>
    <w:rsid w:val="00AC5B25"/>
    <w:rsid w:val="00AC607E"/>
    <w:rsid w:val="00AC61BD"/>
    <w:rsid w:val="00AC61F9"/>
    <w:rsid w:val="00AC630E"/>
    <w:rsid w:val="00AC638E"/>
    <w:rsid w:val="00AC6585"/>
    <w:rsid w:val="00AC68C0"/>
    <w:rsid w:val="00AC695B"/>
    <w:rsid w:val="00AC6E29"/>
    <w:rsid w:val="00AC76AB"/>
    <w:rsid w:val="00AC78CE"/>
    <w:rsid w:val="00AC7FFD"/>
    <w:rsid w:val="00AD01EF"/>
    <w:rsid w:val="00AD04BA"/>
    <w:rsid w:val="00AD05D0"/>
    <w:rsid w:val="00AD09BC"/>
    <w:rsid w:val="00AD0A3C"/>
    <w:rsid w:val="00AD0B73"/>
    <w:rsid w:val="00AD0C07"/>
    <w:rsid w:val="00AD0CC6"/>
    <w:rsid w:val="00AD138C"/>
    <w:rsid w:val="00AD16C3"/>
    <w:rsid w:val="00AD1ACD"/>
    <w:rsid w:val="00AD1C3E"/>
    <w:rsid w:val="00AD1CB3"/>
    <w:rsid w:val="00AD1DAE"/>
    <w:rsid w:val="00AD255C"/>
    <w:rsid w:val="00AD27B1"/>
    <w:rsid w:val="00AD2813"/>
    <w:rsid w:val="00AD2852"/>
    <w:rsid w:val="00AD290A"/>
    <w:rsid w:val="00AD2ADC"/>
    <w:rsid w:val="00AD314B"/>
    <w:rsid w:val="00AD36E1"/>
    <w:rsid w:val="00AD3D5C"/>
    <w:rsid w:val="00AD3E6B"/>
    <w:rsid w:val="00AD3E86"/>
    <w:rsid w:val="00AD4B28"/>
    <w:rsid w:val="00AD4CAF"/>
    <w:rsid w:val="00AD4F17"/>
    <w:rsid w:val="00AD4FE8"/>
    <w:rsid w:val="00AD50F5"/>
    <w:rsid w:val="00AD517F"/>
    <w:rsid w:val="00AD5432"/>
    <w:rsid w:val="00AD5AD6"/>
    <w:rsid w:val="00AD5C2E"/>
    <w:rsid w:val="00AD5E44"/>
    <w:rsid w:val="00AD70C8"/>
    <w:rsid w:val="00AD762A"/>
    <w:rsid w:val="00AD7D34"/>
    <w:rsid w:val="00AD7DBF"/>
    <w:rsid w:val="00AE00F2"/>
    <w:rsid w:val="00AE0540"/>
    <w:rsid w:val="00AE0F96"/>
    <w:rsid w:val="00AE112B"/>
    <w:rsid w:val="00AE189D"/>
    <w:rsid w:val="00AE1DDE"/>
    <w:rsid w:val="00AE1E2A"/>
    <w:rsid w:val="00AE1EC4"/>
    <w:rsid w:val="00AE1FC4"/>
    <w:rsid w:val="00AE2005"/>
    <w:rsid w:val="00AE2396"/>
    <w:rsid w:val="00AE281B"/>
    <w:rsid w:val="00AE2933"/>
    <w:rsid w:val="00AE3147"/>
    <w:rsid w:val="00AE3631"/>
    <w:rsid w:val="00AE3C34"/>
    <w:rsid w:val="00AE401F"/>
    <w:rsid w:val="00AE4434"/>
    <w:rsid w:val="00AE45A9"/>
    <w:rsid w:val="00AE4B8C"/>
    <w:rsid w:val="00AE4CFF"/>
    <w:rsid w:val="00AE4D1C"/>
    <w:rsid w:val="00AE50BF"/>
    <w:rsid w:val="00AE53A3"/>
    <w:rsid w:val="00AE5F81"/>
    <w:rsid w:val="00AE602B"/>
    <w:rsid w:val="00AE69C3"/>
    <w:rsid w:val="00AE6D60"/>
    <w:rsid w:val="00AE6E2D"/>
    <w:rsid w:val="00AE6E31"/>
    <w:rsid w:val="00AE72CB"/>
    <w:rsid w:val="00AE7447"/>
    <w:rsid w:val="00AE7B5F"/>
    <w:rsid w:val="00AE7BCA"/>
    <w:rsid w:val="00AF0125"/>
    <w:rsid w:val="00AF0253"/>
    <w:rsid w:val="00AF0289"/>
    <w:rsid w:val="00AF028B"/>
    <w:rsid w:val="00AF03CD"/>
    <w:rsid w:val="00AF044E"/>
    <w:rsid w:val="00AF051E"/>
    <w:rsid w:val="00AF08C6"/>
    <w:rsid w:val="00AF0DB5"/>
    <w:rsid w:val="00AF147A"/>
    <w:rsid w:val="00AF1597"/>
    <w:rsid w:val="00AF160F"/>
    <w:rsid w:val="00AF179A"/>
    <w:rsid w:val="00AF1D40"/>
    <w:rsid w:val="00AF1F05"/>
    <w:rsid w:val="00AF1F0A"/>
    <w:rsid w:val="00AF1F5D"/>
    <w:rsid w:val="00AF26CB"/>
    <w:rsid w:val="00AF2804"/>
    <w:rsid w:val="00AF2C63"/>
    <w:rsid w:val="00AF2D0B"/>
    <w:rsid w:val="00AF32D8"/>
    <w:rsid w:val="00AF34CE"/>
    <w:rsid w:val="00AF365A"/>
    <w:rsid w:val="00AF3972"/>
    <w:rsid w:val="00AF3A86"/>
    <w:rsid w:val="00AF3AD7"/>
    <w:rsid w:val="00AF3B5D"/>
    <w:rsid w:val="00AF3C8C"/>
    <w:rsid w:val="00AF41A5"/>
    <w:rsid w:val="00AF41D2"/>
    <w:rsid w:val="00AF42C1"/>
    <w:rsid w:val="00AF44E0"/>
    <w:rsid w:val="00AF48C1"/>
    <w:rsid w:val="00AF4C75"/>
    <w:rsid w:val="00AF51D3"/>
    <w:rsid w:val="00AF52B1"/>
    <w:rsid w:val="00AF5873"/>
    <w:rsid w:val="00AF59E1"/>
    <w:rsid w:val="00AF60FB"/>
    <w:rsid w:val="00AF74A3"/>
    <w:rsid w:val="00AF7507"/>
    <w:rsid w:val="00B00234"/>
    <w:rsid w:val="00B005D7"/>
    <w:rsid w:val="00B006A6"/>
    <w:rsid w:val="00B00B07"/>
    <w:rsid w:val="00B00E39"/>
    <w:rsid w:val="00B01246"/>
    <w:rsid w:val="00B012FC"/>
    <w:rsid w:val="00B014AE"/>
    <w:rsid w:val="00B017FC"/>
    <w:rsid w:val="00B0187B"/>
    <w:rsid w:val="00B01DC0"/>
    <w:rsid w:val="00B01F34"/>
    <w:rsid w:val="00B022C0"/>
    <w:rsid w:val="00B02325"/>
    <w:rsid w:val="00B02552"/>
    <w:rsid w:val="00B028AE"/>
    <w:rsid w:val="00B02B4D"/>
    <w:rsid w:val="00B02DE3"/>
    <w:rsid w:val="00B03046"/>
    <w:rsid w:val="00B03365"/>
    <w:rsid w:val="00B03D0F"/>
    <w:rsid w:val="00B04325"/>
    <w:rsid w:val="00B0465E"/>
    <w:rsid w:val="00B04B96"/>
    <w:rsid w:val="00B04D64"/>
    <w:rsid w:val="00B059F8"/>
    <w:rsid w:val="00B05E8F"/>
    <w:rsid w:val="00B05FEA"/>
    <w:rsid w:val="00B05FF7"/>
    <w:rsid w:val="00B0653E"/>
    <w:rsid w:val="00B065A6"/>
    <w:rsid w:val="00B068C5"/>
    <w:rsid w:val="00B06EC7"/>
    <w:rsid w:val="00B076C4"/>
    <w:rsid w:val="00B07746"/>
    <w:rsid w:val="00B07A9A"/>
    <w:rsid w:val="00B07F02"/>
    <w:rsid w:val="00B10295"/>
    <w:rsid w:val="00B10674"/>
    <w:rsid w:val="00B10828"/>
    <w:rsid w:val="00B10BF8"/>
    <w:rsid w:val="00B10C2E"/>
    <w:rsid w:val="00B10D0A"/>
    <w:rsid w:val="00B10E09"/>
    <w:rsid w:val="00B10E90"/>
    <w:rsid w:val="00B11276"/>
    <w:rsid w:val="00B114E4"/>
    <w:rsid w:val="00B11609"/>
    <w:rsid w:val="00B11B92"/>
    <w:rsid w:val="00B11CF9"/>
    <w:rsid w:val="00B1240D"/>
    <w:rsid w:val="00B1261C"/>
    <w:rsid w:val="00B128C2"/>
    <w:rsid w:val="00B13CC0"/>
    <w:rsid w:val="00B143D4"/>
    <w:rsid w:val="00B149B7"/>
    <w:rsid w:val="00B14F49"/>
    <w:rsid w:val="00B15881"/>
    <w:rsid w:val="00B15957"/>
    <w:rsid w:val="00B15CAA"/>
    <w:rsid w:val="00B16AAD"/>
    <w:rsid w:val="00B16BEC"/>
    <w:rsid w:val="00B174D2"/>
    <w:rsid w:val="00B17536"/>
    <w:rsid w:val="00B17554"/>
    <w:rsid w:val="00B17789"/>
    <w:rsid w:val="00B177D3"/>
    <w:rsid w:val="00B179D9"/>
    <w:rsid w:val="00B17AD0"/>
    <w:rsid w:val="00B201C2"/>
    <w:rsid w:val="00B20257"/>
    <w:rsid w:val="00B21276"/>
    <w:rsid w:val="00B21670"/>
    <w:rsid w:val="00B21D8F"/>
    <w:rsid w:val="00B21DEA"/>
    <w:rsid w:val="00B21F79"/>
    <w:rsid w:val="00B22220"/>
    <w:rsid w:val="00B226F0"/>
    <w:rsid w:val="00B227C6"/>
    <w:rsid w:val="00B2281E"/>
    <w:rsid w:val="00B22860"/>
    <w:rsid w:val="00B2289A"/>
    <w:rsid w:val="00B22CDA"/>
    <w:rsid w:val="00B22F3A"/>
    <w:rsid w:val="00B22F9A"/>
    <w:rsid w:val="00B23007"/>
    <w:rsid w:val="00B23569"/>
    <w:rsid w:val="00B239FB"/>
    <w:rsid w:val="00B244DD"/>
    <w:rsid w:val="00B24A27"/>
    <w:rsid w:val="00B24E3F"/>
    <w:rsid w:val="00B254B9"/>
    <w:rsid w:val="00B25759"/>
    <w:rsid w:val="00B263A4"/>
    <w:rsid w:val="00B26611"/>
    <w:rsid w:val="00B2685A"/>
    <w:rsid w:val="00B26CBB"/>
    <w:rsid w:val="00B2705D"/>
    <w:rsid w:val="00B2721A"/>
    <w:rsid w:val="00B275C1"/>
    <w:rsid w:val="00B2764D"/>
    <w:rsid w:val="00B27CEC"/>
    <w:rsid w:val="00B30063"/>
    <w:rsid w:val="00B3022D"/>
    <w:rsid w:val="00B307CB"/>
    <w:rsid w:val="00B31171"/>
    <w:rsid w:val="00B3142D"/>
    <w:rsid w:val="00B31487"/>
    <w:rsid w:val="00B3148B"/>
    <w:rsid w:val="00B31A55"/>
    <w:rsid w:val="00B31FFE"/>
    <w:rsid w:val="00B32752"/>
    <w:rsid w:val="00B32A67"/>
    <w:rsid w:val="00B32AC8"/>
    <w:rsid w:val="00B32BA2"/>
    <w:rsid w:val="00B32CC1"/>
    <w:rsid w:val="00B32D18"/>
    <w:rsid w:val="00B32FB0"/>
    <w:rsid w:val="00B32FB6"/>
    <w:rsid w:val="00B33306"/>
    <w:rsid w:val="00B333C6"/>
    <w:rsid w:val="00B334B6"/>
    <w:rsid w:val="00B33733"/>
    <w:rsid w:val="00B34A62"/>
    <w:rsid w:val="00B34D3A"/>
    <w:rsid w:val="00B34E46"/>
    <w:rsid w:val="00B35244"/>
    <w:rsid w:val="00B35898"/>
    <w:rsid w:val="00B35945"/>
    <w:rsid w:val="00B359CE"/>
    <w:rsid w:val="00B35A28"/>
    <w:rsid w:val="00B35DBE"/>
    <w:rsid w:val="00B35DDC"/>
    <w:rsid w:val="00B36901"/>
    <w:rsid w:val="00B36CFE"/>
    <w:rsid w:val="00B376FE"/>
    <w:rsid w:val="00B37725"/>
    <w:rsid w:val="00B379FE"/>
    <w:rsid w:val="00B4072F"/>
    <w:rsid w:val="00B407EA"/>
    <w:rsid w:val="00B40832"/>
    <w:rsid w:val="00B40A70"/>
    <w:rsid w:val="00B411B3"/>
    <w:rsid w:val="00B41833"/>
    <w:rsid w:val="00B41B53"/>
    <w:rsid w:val="00B41E6D"/>
    <w:rsid w:val="00B42313"/>
    <w:rsid w:val="00B423E0"/>
    <w:rsid w:val="00B424CD"/>
    <w:rsid w:val="00B4263C"/>
    <w:rsid w:val="00B42669"/>
    <w:rsid w:val="00B429D9"/>
    <w:rsid w:val="00B42BEE"/>
    <w:rsid w:val="00B431CB"/>
    <w:rsid w:val="00B43C2A"/>
    <w:rsid w:val="00B43E9C"/>
    <w:rsid w:val="00B4406E"/>
    <w:rsid w:val="00B4413B"/>
    <w:rsid w:val="00B441F2"/>
    <w:rsid w:val="00B441FA"/>
    <w:rsid w:val="00B4439C"/>
    <w:rsid w:val="00B44B91"/>
    <w:rsid w:val="00B44D01"/>
    <w:rsid w:val="00B4517A"/>
    <w:rsid w:val="00B4523A"/>
    <w:rsid w:val="00B461BA"/>
    <w:rsid w:val="00B465F6"/>
    <w:rsid w:val="00B46E1A"/>
    <w:rsid w:val="00B47020"/>
    <w:rsid w:val="00B50090"/>
    <w:rsid w:val="00B50F62"/>
    <w:rsid w:val="00B51228"/>
    <w:rsid w:val="00B51F0B"/>
    <w:rsid w:val="00B51FC1"/>
    <w:rsid w:val="00B52301"/>
    <w:rsid w:val="00B52388"/>
    <w:rsid w:val="00B52470"/>
    <w:rsid w:val="00B524E9"/>
    <w:rsid w:val="00B5272E"/>
    <w:rsid w:val="00B52A58"/>
    <w:rsid w:val="00B52B97"/>
    <w:rsid w:val="00B5308E"/>
    <w:rsid w:val="00B535C7"/>
    <w:rsid w:val="00B5361F"/>
    <w:rsid w:val="00B53C36"/>
    <w:rsid w:val="00B541D4"/>
    <w:rsid w:val="00B54530"/>
    <w:rsid w:val="00B547AF"/>
    <w:rsid w:val="00B5508A"/>
    <w:rsid w:val="00B55179"/>
    <w:rsid w:val="00B552DD"/>
    <w:rsid w:val="00B5546E"/>
    <w:rsid w:val="00B55742"/>
    <w:rsid w:val="00B5654E"/>
    <w:rsid w:val="00B569BA"/>
    <w:rsid w:val="00B5793C"/>
    <w:rsid w:val="00B579F8"/>
    <w:rsid w:val="00B57A7A"/>
    <w:rsid w:val="00B57D62"/>
    <w:rsid w:val="00B57DA9"/>
    <w:rsid w:val="00B6033D"/>
    <w:rsid w:val="00B6062F"/>
    <w:rsid w:val="00B607BD"/>
    <w:rsid w:val="00B61447"/>
    <w:rsid w:val="00B624DB"/>
    <w:rsid w:val="00B631F3"/>
    <w:rsid w:val="00B6321A"/>
    <w:rsid w:val="00B6360B"/>
    <w:rsid w:val="00B64A7E"/>
    <w:rsid w:val="00B64AFB"/>
    <w:rsid w:val="00B64B01"/>
    <w:rsid w:val="00B64CD4"/>
    <w:rsid w:val="00B64EAF"/>
    <w:rsid w:val="00B6503D"/>
    <w:rsid w:val="00B658F6"/>
    <w:rsid w:val="00B65915"/>
    <w:rsid w:val="00B65EC3"/>
    <w:rsid w:val="00B65F9A"/>
    <w:rsid w:val="00B660D1"/>
    <w:rsid w:val="00B666B8"/>
    <w:rsid w:val="00B666D7"/>
    <w:rsid w:val="00B66918"/>
    <w:rsid w:val="00B6692F"/>
    <w:rsid w:val="00B66E52"/>
    <w:rsid w:val="00B674A6"/>
    <w:rsid w:val="00B67585"/>
    <w:rsid w:val="00B67667"/>
    <w:rsid w:val="00B677BB"/>
    <w:rsid w:val="00B67EB9"/>
    <w:rsid w:val="00B7034E"/>
    <w:rsid w:val="00B7051C"/>
    <w:rsid w:val="00B7056B"/>
    <w:rsid w:val="00B70BB4"/>
    <w:rsid w:val="00B711B8"/>
    <w:rsid w:val="00B71222"/>
    <w:rsid w:val="00B71259"/>
    <w:rsid w:val="00B714FF"/>
    <w:rsid w:val="00B715A1"/>
    <w:rsid w:val="00B71A68"/>
    <w:rsid w:val="00B71AFC"/>
    <w:rsid w:val="00B71F7E"/>
    <w:rsid w:val="00B721E3"/>
    <w:rsid w:val="00B722C0"/>
    <w:rsid w:val="00B73406"/>
    <w:rsid w:val="00B735C5"/>
    <w:rsid w:val="00B738ED"/>
    <w:rsid w:val="00B73DE4"/>
    <w:rsid w:val="00B7405B"/>
    <w:rsid w:val="00B740A1"/>
    <w:rsid w:val="00B741AA"/>
    <w:rsid w:val="00B744C4"/>
    <w:rsid w:val="00B7479A"/>
    <w:rsid w:val="00B74B2D"/>
    <w:rsid w:val="00B74E99"/>
    <w:rsid w:val="00B75106"/>
    <w:rsid w:val="00B75156"/>
    <w:rsid w:val="00B75296"/>
    <w:rsid w:val="00B752B9"/>
    <w:rsid w:val="00B754C8"/>
    <w:rsid w:val="00B756B8"/>
    <w:rsid w:val="00B75DC0"/>
    <w:rsid w:val="00B76374"/>
    <w:rsid w:val="00B76B5A"/>
    <w:rsid w:val="00B76D4A"/>
    <w:rsid w:val="00B76D8D"/>
    <w:rsid w:val="00B76E0F"/>
    <w:rsid w:val="00B7741E"/>
    <w:rsid w:val="00B77770"/>
    <w:rsid w:val="00B778FB"/>
    <w:rsid w:val="00B77AAC"/>
    <w:rsid w:val="00B77BD1"/>
    <w:rsid w:val="00B77CB1"/>
    <w:rsid w:val="00B77E3A"/>
    <w:rsid w:val="00B80041"/>
    <w:rsid w:val="00B806C9"/>
    <w:rsid w:val="00B807CD"/>
    <w:rsid w:val="00B80BDF"/>
    <w:rsid w:val="00B811EE"/>
    <w:rsid w:val="00B81785"/>
    <w:rsid w:val="00B81E27"/>
    <w:rsid w:val="00B8253A"/>
    <w:rsid w:val="00B82D59"/>
    <w:rsid w:val="00B83154"/>
    <w:rsid w:val="00B83172"/>
    <w:rsid w:val="00B83390"/>
    <w:rsid w:val="00B84D4D"/>
    <w:rsid w:val="00B84D58"/>
    <w:rsid w:val="00B85120"/>
    <w:rsid w:val="00B851EC"/>
    <w:rsid w:val="00B857F8"/>
    <w:rsid w:val="00B858D7"/>
    <w:rsid w:val="00B85B57"/>
    <w:rsid w:val="00B85C29"/>
    <w:rsid w:val="00B85C2B"/>
    <w:rsid w:val="00B85DC2"/>
    <w:rsid w:val="00B86000"/>
    <w:rsid w:val="00B862AC"/>
    <w:rsid w:val="00B862D5"/>
    <w:rsid w:val="00B8644C"/>
    <w:rsid w:val="00B86765"/>
    <w:rsid w:val="00B86CDE"/>
    <w:rsid w:val="00B8791D"/>
    <w:rsid w:val="00B87B76"/>
    <w:rsid w:val="00B87D62"/>
    <w:rsid w:val="00B901E7"/>
    <w:rsid w:val="00B91221"/>
    <w:rsid w:val="00B91641"/>
    <w:rsid w:val="00B9176A"/>
    <w:rsid w:val="00B92868"/>
    <w:rsid w:val="00B92B57"/>
    <w:rsid w:val="00B92E98"/>
    <w:rsid w:val="00B92EC8"/>
    <w:rsid w:val="00B936AD"/>
    <w:rsid w:val="00B94041"/>
    <w:rsid w:val="00B94117"/>
    <w:rsid w:val="00B941B2"/>
    <w:rsid w:val="00B94267"/>
    <w:rsid w:val="00B947A0"/>
    <w:rsid w:val="00B947DC"/>
    <w:rsid w:val="00B94BBE"/>
    <w:rsid w:val="00B94D5F"/>
    <w:rsid w:val="00B96282"/>
    <w:rsid w:val="00B96370"/>
    <w:rsid w:val="00B963BA"/>
    <w:rsid w:val="00B96448"/>
    <w:rsid w:val="00B9677C"/>
    <w:rsid w:val="00B96E19"/>
    <w:rsid w:val="00B96E69"/>
    <w:rsid w:val="00B96F4F"/>
    <w:rsid w:val="00B97443"/>
    <w:rsid w:val="00B97A49"/>
    <w:rsid w:val="00BA01A2"/>
    <w:rsid w:val="00BA0363"/>
    <w:rsid w:val="00BA09D1"/>
    <w:rsid w:val="00BA0B0C"/>
    <w:rsid w:val="00BA0BA9"/>
    <w:rsid w:val="00BA15E8"/>
    <w:rsid w:val="00BA1D9B"/>
    <w:rsid w:val="00BA246C"/>
    <w:rsid w:val="00BA26AC"/>
    <w:rsid w:val="00BA2E37"/>
    <w:rsid w:val="00BA30EC"/>
    <w:rsid w:val="00BA38C9"/>
    <w:rsid w:val="00BA39BA"/>
    <w:rsid w:val="00BA3D41"/>
    <w:rsid w:val="00BA3E07"/>
    <w:rsid w:val="00BA3FA9"/>
    <w:rsid w:val="00BA40FE"/>
    <w:rsid w:val="00BA414B"/>
    <w:rsid w:val="00BA4205"/>
    <w:rsid w:val="00BA4D80"/>
    <w:rsid w:val="00BA5273"/>
    <w:rsid w:val="00BA5670"/>
    <w:rsid w:val="00BA5A36"/>
    <w:rsid w:val="00BA5C1F"/>
    <w:rsid w:val="00BA6053"/>
    <w:rsid w:val="00BA6BEF"/>
    <w:rsid w:val="00BA6FB7"/>
    <w:rsid w:val="00BA72A4"/>
    <w:rsid w:val="00BA73CC"/>
    <w:rsid w:val="00BA7A42"/>
    <w:rsid w:val="00BB013B"/>
    <w:rsid w:val="00BB01C5"/>
    <w:rsid w:val="00BB06FE"/>
    <w:rsid w:val="00BB15C5"/>
    <w:rsid w:val="00BB1859"/>
    <w:rsid w:val="00BB1AB6"/>
    <w:rsid w:val="00BB1B40"/>
    <w:rsid w:val="00BB21CA"/>
    <w:rsid w:val="00BB2206"/>
    <w:rsid w:val="00BB277D"/>
    <w:rsid w:val="00BB2971"/>
    <w:rsid w:val="00BB2C0E"/>
    <w:rsid w:val="00BB2E85"/>
    <w:rsid w:val="00BB2F8A"/>
    <w:rsid w:val="00BB2FA6"/>
    <w:rsid w:val="00BB31BC"/>
    <w:rsid w:val="00BB352F"/>
    <w:rsid w:val="00BB3EE4"/>
    <w:rsid w:val="00BB4A4F"/>
    <w:rsid w:val="00BB513A"/>
    <w:rsid w:val="00BB52F0"/>
    <w:rsid w:val="00BB57F0"/>
    <w:rsid w:val="00BB589A"/>
    <w:rsid w:val="00BB6008"/>
    <w:rsid w:val="00BB673A"/>
    <w:rsid w:val="00BB6A4D"/>
    <w:rsid w:val="00BB6B17"/>
    <w:rsid w:val="00BB76CF"/>
    <w:rsid w:val="00BB7974"/>
    <w:rsid w:val="00BC0371"/>
    <w:rsid w:val="00BC0454"/>
    <w:rsid w:val="00BC04D6"/>
    <w:rsid w:val="00BC0702"/>
    <w:rsid w:val="00BC0CF5"/>
    <w:rsid w:val="00BC0D60"/>
    <w:rsid w:val="00BC0F78"/>
    <w:rsid w:val="00BC1769"/>
    <w:rsid w:val="00BC18EB"/>
    <w:rsid w:val="00BC1A05"/>
    <w:rsid w:val="00BC22C2"/>
    <w:rsid w:val="00BC2408"/>
    <w:rsid w:val="00BC26F8"/>
    <w:rsid w:val="00BC2A36"/>
    <w:rsid w:val="00BC2C33"/>
    <w:rsid w:val="00BC337D"/>
    <w:rsid w:val="00BC3719"/>
    <w:rsid w:val="00BC3746"/>
    <w:rsid w:val="00BC3C1B"/>
    <w:rsid w:val="00BC3E65"/>
    <w:rsid w:val="00BC401D"/>
    <w:rsid w:val="00BC4338"/>
    <w:rsid w:val="00BC47DF"/>
    <w:rsid w:val="00BC4F72"/>
    <w:rsid w:val="00BC525D"/>
    <w:rsid w:val="00BC52F4"/>
    <w:rsid w:val="00BC5496"/>
    <w:rsid w:val="00BC552B"/>
    <w:rsid w:val="00BC57DB"/>
    <w:rsid w:val="00BC5C17"/>
    <w:rsid w:val="00BC5C8A"/>
    <w:rsid w:val="00BC6262"/>
    <w:rsid w:val="00BC68CF"/>
    <w:rsid w:val="00BC6A03"/>
    <w:rsid w:val="00BC6C31"/>
    <w:rsid w:val="00BC6E5B"/>
    <w:rsid w:val="00BC7306"/>
    <w:rsid w:val="00BC7353"/>
    <w:rsid w:val="00BC7703"/>
    <w:rsid w:val="00BC7AA2"/>
    <w:rsid w:val="00BD00AC"/>
    <w:rsid w:val="00BD0148"/>
    <w:rsid w:val="00BD02D9"/>
    <w:rsid w:val="00BD0690"/>
    <w:rsid w:val="00BD0A26"/>
    <w:rsid w:val="00BD1129"/>
    <w:rsid w:val="00BD1141"/>
    <w:rsid w:val="00BD1145"/>
    <w:rsid w:val="00BD14FD"/>
    <w:rsid w:val="00BD155D"/>
    <w:rsid w:val="00BD1D87"/>
    <w:rsid w:val="00BD2216"/>
    <w:rsid w:val="00BD26E5"/>
    <w:rsid w:val="00BD27ED"/>
    <w:rsid w:val="00BD2FCC"/>
    <w:rsid w:val="00BD30B1"/>
    <w:rsid w:val="00BD3200"/>
    <w:rsid w:val="00BD383C"/>
    <w:rsid w:val="00BD39D7"/>
    <w:rsid w:val="00BD3A51"/>
    <w:rsid w:val="00BD3D35"/>
    <w:rsid w:val="00BD4533"/>
    <w:rsid w:val="00BD4856"/>
    <w:rsid w:val="00BD4AAF"/>
    <w:rsid w:val="00BD4F10"/>
    <w:rsid w:val="00BD5672"/>
    <w:rsid w:val="00BD5A67"/>
    <w:rsid w:val="00BD5B99"/>
    <w:rsid w:val="00BD5D87"/>
    <w:rsid w:val="00BD664F"/>
    <w:rsid w:val="00BD690A"/>
    <w:rsid w:val="00BD6EC9"/>
    <w:rsid w:val="00BD701A"/>
    <w:rsid w:val="00BD71A2"/>
    <w:rsid w:val="00BD7612"/>
    <w:rsid w:val="00BD7F0F"/>
    <w:rsid w:val="00BE0655"/>
    <w:rsid w:val="00BE08AA"/>
    <w:rsid w:val="00BE0E74"/>
    <w:rsid w:val="00BE11E5"/>
    <w:rsid w:val="00BE1246"/>
    <w:rsid w:val="00BE1A33"/>
    <w:rsid w:val="00BE1CAC"/>
    <w:rsid w:val="00BE1EE1"/>
    <w:rsid w:val="00BE2174"/>
    <w:rsid w:val="00BE21AD"/>
    <w:rsid w:val="00BE2394"/>
    <w:rsid w:val="00BE24CD"/>
    <w:rsid w:val="00BE2D84"/>
    <w:rsid w:val="00BE2E18"/>
    <w:rsid w:val="00BE3024"/>
    <w:rsid w:val="00BE30C6"/>
    <w:rsid w:val="00BE311C"/>
    <w:rsid w:val="00BE32BD"/>
    <w:rsid w:val="00BE3767"/>
    <w:rsid w:val="00BE3B31"/>
    <w:rsid w:val="00BE3D97"/>
    <w:rsid w:val="00BE4080"/>
    <w:rsid w:val="00BE416D"/>
    <w:rsid w:val="00BE41CF"/>
    <w:rsid w:val="00BE42F7"/>
    <w:rsid w:val="00BE4BD5"/>
    <w:rsid w:val="00BE4C75"/>
    <w:rsid w:val="00BE4C97"/>
    <w:rsid w:val="00BE4F9D"/>
    <w:rsid w:val="00BE557D"/>
    <w:rsid w:val="00BE5934"/>
    <w:rsid w:val="00BE68B2"/>
    <w:rsid w:val="00BE6E8E"/>
    <w:rsid w:val="00BE6FA7"/>
    <w:rsid w:val="00BE708B"/>
    <w:rsid w:val="00BE78BD"/>
    <w:rsid w:val="00BE7976"/>
    <w:rsid w:val="00BE7BFF"/>
    <w:rsid w:val="00BE7E1C"/>
    <w:rsid w:val="00BF01CE"/>
    <w:rsid w:val="00BF0892"/>
    <w:rsid w:val="00BF08FD"/>
    <w:rsid w:val="00BF1071"/>
    <w:rsid w:val="00BF1123"/>
    <w:rsid w:val="00BF1269"/>
    <w:rsid w:val="00BF12D4"/>
    <w:rsid w:val="00BF1439"/>
    <w:rsid w:val="00BF19CD"/>
    <w:rsid w:val="00BF1E16"/>
    <w:rsid w:val="00BF22D9"/>
    <w:rsid w:val="00BF3005"/>
    <w:rsid w:val="00BF387B"/>
    <w:rsid w:val="00BF3D8D"/>
    <w:rsid w:val="00BF43AA"/>
    <w:rsid w:val="00BF46F4"/>
    <w:rsid w:val="00BF49CF"/>
    <w:rsid w:val="00BF4CA9"/>
    <w:rsid w:val="00BF630A"/>
    <w:rsid w:val="00BF653A"/>
    <w:rsid w:val="00BF6663"/>
    <w:rsid w:val="00BF6A8D"/>
    <w:rsid w:val="00BF6AF8"/>
    <w:rsid w:val="00BF6C79"/>
    <w:rsid w:val="00BF6DE0"/>
    <w:rsid w:val="00BF6F7D"/>
    <w:rsid w:val="00BF706C"/>
    <w:rsid w:val="00BF7264"/>
    <w:rsid w:val="00BF7332"/>
    <w:rsid w:val="00BF7D71"/>
    <w:rsid w:val="00BF7ED6"/>
    <w:rsid w:val="00C00492"/>
    <w:rsid w:val="00C004C4"/>
    <w:rsid w:val="00C004F4"/>
    <w:rsid w:val="00C0052E"/>
    <w:rsid w:val="00C00687"/>
    <w:rsid w:val="00C00C81"/>
    <w:rsid w:val="00C010B1"/>
    <w:rsid w:val="00C012E3"/>
    <w:rsid w:val="00C0172F"/>
    <w:rsid w:val="00C01811"/>
    <w:rsid w:val="00C01A3C"/>
    <w:rsid w:val="00C01C84"/>
    <w:rsid w:val="00C02416"/>
    <w:rsid w:val="00C02567"/>
    <w:rsid w:val="00C02CF8"/>
    <w:rsid w:val="00C032F7"/>
    <w:rsid w:val="00C0364D"/>
    <w:rsid w:val="00C03ED7"/>
    <w:rsid w:val="00C04992"/>
    <w:rsid w:val="00C04C7E"/>
    <w:rsid w:val="00C0540F"/>
    <w:rsid w:val="00C05437"/>
    <w:rsid w:val="00C058F4"/>
    <w:rsid w:val="00C05DC8"/>
    <w:rsid w:val="00C05EED"/>
    <w:rsid w:val="00C0628E"/>
    <w:rsid w:val="00C06594"/>
    <w:rsid w:val="00C067F4"/>
    <w:rsid w:val="00C06976"/>
    <w:rsid w:val="00C06B25"/>
    <w:rsid w:val="00C073C0"/>
    <w:rsid w:val="00C0756F"/>
    <w:rsid w:val="00C100C0"/>
    <w:rsid w:val="00C102AD"/>
    <w:rsid w:val="00C104B4"/>
    <w:rsid w:val="00C1066F"/>
    <w:rsid w:val="00C1097E"/>
    <w:rsid w:val="00C10C29"/>
    <w:rsid w:val="00C115F7"/>
    <w:rsid w:val="00C118D1"/>
    <w:rsid w:val="00C11CD9"/>
    <w:rsid w:val="00C123DB"/>
    <w:rsid w:val="00C125AC"/>
    <w:rsid w:val="00C1296E"/>
    <w:rsid w:val="00C12D29"/>
    <w:rsid w:val="00C1317D"/>
    <w:rsid w:val="00C131AC"/>
    <w:rsid w:val="00C139B6"/>
    <w:rsid w:val="00C13F53"/>
    <w:rsid w:val="00C142B4"/>
    <w:rsid w:val="00C14A4C"/>
    <w:rsid w:val="00C14B01"/>
    <w:rsid w:val="00C14DFB"/>
    <w:rsid w:val="00C14ED7"/>
    <w:rsid w:val="00C151B1"/>
    <w:rsid w:val="00C151E2"/>
    <w:rsid w:val="00C15629"/>
    <w:rsid w:val="00C15D5B"/>
    <w:rsid w:val="00C16132"/>
    <w:rsid w:val="00C169BF"/>
    <w:rsid w:val="00C17173"/>
    <w:rsid w:val="00C176A4"/>
    <w:rsid w:val="00C2008A"/>
    <w:rsid w:val="00C2087A"/>
    <w:rsid w:val="00C21C79"/>
    <w:rsid w:val="00C22490"/>
    <w:rsid w:val="00C22684"/>
    <w:rsid w:val="00C22709"/>
    <w:rsid w:val="00C22798"/>
    <w:rsid w:val="00C229E7"/>
    <w:rsid w:val="00C22EC0"/>
    <w:rsid w:val="00C230D7"/>
    <w:rsid w:val="00C23D9C"/>
    <w:rsid w:val="00C23DA8"/>
    <w:rsid w:val="00C2408F"/>
    <w:rsid w:val="00C241F8"/>
    <w:rsid w:val="00C245B9"/>
    <w:rsid w:val="00C24DE2"/>
    <w:rsid w:val="00C24F78"/>
    <w:rsid w:val="00C25299"/>
    <w:rsid w:val="00C253A5"/>
    <w:rsid w:val="00C2553B"/>
    <w:rsid w:val="00C25780"/>
    <w:rsid w:val="00C2608C"/>
    <w:rsid w:val="00C26298"/>
    <w:rsid w:val="00C262F8"/>
    <w:rsid w:val="00C265F0"/>
    <w:rsid w:val="00C27018"/>
    <w:rsid w:val="00C276DA"/>
    <w:rsid w:val="00C27958"/>
    <w:rsid w:val="00C3010F"/>
    <w:rsid w:val="00C305F2"/>
    <w:rsid w:val="00C3082C"/>
    <w:rsid w:val="00C30C48"/>
    <w:rsid w:val="00C310A2"/>
    <w:rsid w:val="00C312B9"/>
    <w:rsid w:val="00C31B22"/>
    <w:rsid w:val="00C323AD"/>
    <w:rsid w:val="00C326D2"/>
    <w:rsid w:val="00C32924"/>
    <w:rsid w:val="00C32B7C"/>
    <w:rsid w:val="00C32C2F"/>
    <w:rsid w:val="00C3319D"/>
    <w:rsid w:val="00C3389B"/>
    <w:rsid w:val="00C33CC7"/>
    <w:rsid w:val="00C33CD9"/>
    <w:rsid w:val="00C33F78"/>
    <w:rsid w:val="00C3409F"/>
    <w:rsid w:val="00C3474F"/>
    <w:rsid w:val="00C34CFB"/>
    <w:rsid w:val="00C351DC"/>
    <w:rsid w:val="00C3521C"/>
    <w:rsid w:val="00C35302"/>
    <w:rsid w:val="00C35360"/>
    <w:rsid w:val="00C356F4"/>
    <w:rsid w:val="00C35CDD"/>
    <w:rsid w:val="00C36167"/>
    <w:rsid w:val="00C364D3"/>
    <w:rsid w:val="00C364F3"/>
    <w:rsid w:val="00C3660B"/>
    <w:rsid w:val="00C36B42"/>
    <w:rsid w:val="00C36E9C"/>
    <w:rsid w:val="00C372B8"/>
    <w:rsid w:val="00C373C0"/>
    <w:rsid w:val="00C375FA"/>
    <w:rsid w:val="00C37752"/>
    <w:rsid w:val="00C37A77"/>
    <w:rsid w:val="00C37B0E"/>
    <w:rsid w:val="00C37B81"/>
    <w:rsid w:val="00C37BA7"/>
    <w:rsid w:val="00C37CA2"/>
    <w:rsid w:val="00C40321"/>
    <w:rsid w:val="00C40412"/>
    <w:rsid w:val="00C40809"/>
    <w:rsid w:val="00C40AB1"/>
    <w:rsid w:val="00C40CE1"/>
    <w:rsid w:val="00C40D54"/>
    <w:rsid w:val="00C40F4D"/>
    <w:rsid w:val="00C4163E"/>
    <w:rsid w:val="00C4173F"/>
    <w:rsid w:val="00C41772"/>
    <w:rsid w:val="00C41AA7"/>
    <w:rsid w:val="00C41FED"/>
    <w:rsid w:val="00C42B75"/>
    <w:rsid w:val="00C4321C"/>
    <w:rsid w:val="00C43222"/>
    <w:rsid w:val="00C43434"/>
    <w:rsid w:val="00C43824"/>
    <w:rsid w:val="00C43AEB"/>
    <w:rsid w:val="00C43B09"/>
    <w:rsid w:val="00C43FF0"/>
    <w:rsid w:val="00C443B5"/>
    <w:rsid w:val="00C44626"/>
    <w:rsid w:val="00C4484A"/>
    <w:rsid w:val="00C44B9A"/>
    <w:rsid w:val="00C44C8A"/>
    <w:rsid w:val="00C44D19"/>
    <w:rsid w:val="00C44F37"/>
    <w:rsid w:val="00C4576E"/>
    <w:rsid w:val="00C458C6"/>
    <w:rsid w:val="00C45B33"/>
    <w:rsid w:val="00C45D1C"/>
    <w:rsid w:val="00C45D26"/>
    <w:rsid w:val="00C46735"/>
    <w:rsid w:val="00C46776"/>
    <w:rsid w:val="00C47025"/>
    <w:rsid w:val="00C47268"/>
    <w:rsid w:val="00C47992"/>
    <w:rsid w:val="00C47EA8"/>
    <w:rsid w:val="00C50466"/>
    <w:rsid w:val="00C5097B"/>
    <w:rsid w:val="00C50F9C"/>
    <w:rsid w:val="00C5107C"/>
    <w:rsid w:val="00C512EB"/>
    <w:rsid w:val="00C51435"/>
    <w:rsid w:val="00C51760"/>
    <w:rsid w:val="00C51841"/>
    <w:rsid w:val="00C51C6F"/>
    <w:rsid w:val="00C52197"/>
    <w:rsid w:val="00C521ED"/>
    <w:rsid w:val="00C526B6"/>
    <w:rsid w:val="00C52939"/>
    <w:rsid w:val="00C52C97"/>
    <w:rsid w:val="00C52D97"/>
    <w:rsid w:val="00C5370C"/>
    <w:rsid w:val="00C53FA2"/>
    <w:rsid w:val="00C54A46"/>
    <w:rsid w:val="00C54E88"/>
    <w:rsid w:val="00C55056"/>
    <w:rsid w:val="00C55378"/>
    <w:rsid w:val="00C554A0"/>
    <w:rsid w:val="00C5569A"/>
    <w:rsid w:val="00C557FC"/>
    <w:rsid w:val="00C55C6C"/>
    <w:rsid w:val="00C55D66"/>
    <w:rsid w:val="00C56123"/>
    <w:rsid w:val="00C568E3"/>
    <w:rsid w:val="00C57623"/>
    <w:rsid w:val="00C5762B"/>
    <w:rsid w:val="00C57742"/>
    <w:rsid w:val="00C60475"/>
    <w:rsid w:val="00C60604"/>
    <w:rsid w:val="00C60757"/>
    <w:rsid w:val="00C607EF"/>
    <w:rsid w:val="00C60D7A"/>
    <w:rsid w:val="00C60E0C"/>
    <w:rsid w:val="00C6121F"/>
    <w:rsid w:val="00C61291"/>
    <w:rsid w:val="00C61763"/>
    <w:rsid w:val="00C61D47"/>
    <w:rsid w:val="00C61F30"/>
    <w:rsid w:val="00C6221F"/>
    <w:rsid w:val="00C6229F"/>
    <w:rsid w:val="00C62721"/>
    <w:rsid w:val="00C6275A"/>
    <w:rsid w:val="00C6291D"/>
    <w:rsid w:val="00C630B4"/>
    <w:rsid w:val="00C630C4"/>
    <w:rsid w:val="00C634D7"/>
    <w:rsid w:val="00C63898"/>
    <w:rsid w:val="00C63DA1"/>
    <w:rsid w:val="00C64519"/>
    <w:rsid w:val="00C64524"/>
    <w:rsid w:val="00C64992"/>
    <w:rsid w:val="00C64EBF"/>
    <w:rsid w:val="00C651A6"/>
    <w:rsid w:val="00C65443"/>
    <w:rsid w:val="00C655B7"/>
    <w:rsid w:val="00C65842"/>
    <w:rsid w:val="00C65925"/>
    <w:rsid w:val="00C65B41"/>
    <w:rsid w:val="00C66B0B"/>
    <w:rsid w:val="00C66B7E"/>
    <w:rsid w:val="00C674DA"/>
    <w:rsid w:val="00C67652"/>
    <w:rsid w:val="00C67803"/>
    <w:rsid w:val="00C67AE1"/>
    <w:rsid w:val="00C67C2B"/>
    <w:rsid w:val="00C67D49"/>
    <w:rsid w:val="00C70282"/>
    <w:rsid w:val="00C70822"/>
    <w:rsid w:val="00C70B09"/>
    <w:rsid w:val="00C70CC1"/>
    <w:rsid w:val="00C70FB6"/>
    <w:rsid w:val="00C71895"/>
    <w:rsid w:val="00C71944"/>
    <w:rsid w:val="00C71B00"/>
    <w:rsid w:val="00C71FAD"/>
    <w:rsid w:val="00C7246A"/>
    <w:rsid w:val="00C7299C"/>
    <w:rsid w:val="00C72C1F"/>
    <w:rsid w:val="00C72D10"/>
    <w:rsid w:val="00C73390"/>
    <w:rsid w:val="00C73562"/>
    <w:rsid w:val="00C7382B"/>
    <w:rsid w:val="00C73B52"/>
    <w:rsid w:val="00C73F4B"/>
    <w:rsid w:val="00C745E6"/>
    <w:rsid w:val="00C7575C"/>
    <w:rsid w:val="00C758DC"/>
    <w:rsid w:val="00C75B58"/>
    <w:rsid w:val="00C766D0"/>
    <w:rsid w:val="00C767E8"/>
    <w:rsid w:val="00C76BA5"/>
    <w:rsid w:val="00C76E93"/>
    <w:rsid w:val="00C7720B"/>
    <w:rsid w:val="00C77237"/>
    <w:rsid w:val="00C77727"/>
    <w:rsid w:val="00C77C20"/>
    <w:rsid w:val="00C77C70"/>
    <w:rsid w:val="00C77D50"/>
    <w:rsid w:val="00C77DBF"/>
    <w:rsid w:val="00C803EE"/>
    <w:rsid w:val="00C80829"/>
    <w:rsid w:val="00C80AE1"/>
    <w:rsid w:val="00C80D17"/>
    <w:rsid w:val="00C80F1B"/>
    <w:rsid w:val="00C80FDD"/>
    <w:rsid w:val="00C8142D"/>
    <w:rsid w:val="00C81773"/>
    <w:rsid w:val="00C81C9A"/>
    <w:rsid w:val="00C81E25"/>
    <w:rsid w:val="00C82111"/>
    <w:rsid w:val="00C82817"/>
    <w:rsid w:val="00C828C6"/>
    <w:rsid w:val="00C82AC9"/>
    <w:rsid w:val="00C82C2D"/>
    <w:rsid w:val="00C830A0"/>
    <w:rsid w:val="00C832E4"/>
    <w:rsid w:val="00C83628"/>
    <w:rsid w:val="00C837DA"/>
    <w:rsid w:val="00C83E4D"/>
    <w:rsid w:val="00C83EA1"/>
    <w:rsid w:val="00C83EC2"/>
    <w:rsid w:val="00C83FCD"/>
    <w:rsid w:val="00C843E5"/>
    <w:rsid w:val="00C8448C"/>
    <w:rsid w:val="00C84FEA"/>
    <w:rsid w:val="00C85251"/>
    <w:rsid w:val="00C856A8"/>
    <w:rsid w:val="00C8588F"/>
    <w:rsid w:val="00C859B0"/>
    <w:rsid w:val="00C85EB0"/>
    <w:rsid w:val="00C861DA"/>
    <w:rsid w:val="00C86373"/>
    <w:rsid w:val="00C86975"/>
    <w:rsid w:val="00C86B25"/>
    <w:rsid w:val="00C86B78"/>
    <w:rsid w:val="00C86FCE"/>
    <w:rsid w:val="00C872A3"/>
    <w:rsid w:val="00C87904"/>
    <w:rsid w:val="00C8793B"/>
    <w:rsid w:val="00C87AE6"/>
    <w:rsid w:val="00C87D86"/>
    <w:rsid w:val="00C90379"/>
    <w:rsid w:val="00C90A34"/>
    <w:rsid w:val="00C90ACE"/>
    <w:rsid w:val="00C90F06"/>
    <w:rsid w:val="00C91547"/>
    <w:rsid w:val="00C91776"/>
    <w:rsid w:val="00C917F1"/>
    <w:rsid w:val="00C91951"/>
    <w:rsid w:val="00C91A58"/>
    <w:rsid w:val="00C91C8A"/>
    <w:rsid w:val="00C91D9D"/>
    <w:rsid w:val="00C922C0"/>
    <w:rsid w:val="00C92673"/>
    <w:rsid w:val="00C926B4"/>
    <w:rsid w:val="00C92777"/>
    <w:rsid w:val="00C92983"/>
    <w:rsid w:val="00C92D9C"/>
    <w:rsid w:val="00C930E4"/>
    <w:rsid w:val="00C93102"/>
    <w:rsid w:val="00C934CA"/>
    <w:rsid w:val="00C94033"/>
    <w:rsid w:val="00C94077"/>
    <w:rsid w:val="00C9417C"/>
    <w:rsid w:val="00C945CB"/>
    <w:rsid w:val="00C94D83"/>
    <w:rsid w:val="00C954DD"/>
    <w:rsid w:val="00C9598C"/>
    <w:rsid w:val="00C95ADA"/>
    <w:rsid w:val="00C9660F"/>
    <w:rsid w:val="00C96A17"/>
    <w:rsid w:val="00C96DAD"/>
    <w:rsid w:val="00C9739D"/>
    <w:rsid w:val="00C974DB"/>
    <w:rsid w:val="00C97BA4"/>
    <w:rsid w:val="00C97E72"/>
    <w:rsid w:val="00CA039F"/>
    <w:rsid w:val="00CA047F"/>
    <w:rsid w:val="00CA04DB"/>
    <w:rsid w:val="00CA06DE"/>
    <w:rsid w:val="00CA0963"/>
    <w:rsid w:val="00CA1611"/>
    <w:rsid w:val="00CA17F2"/>
    <w:rsid w:val="00CA1BF7"/>
    <w:rsid w:val="00CA1D7B"/>
    <w:rsid w:val="00CA1E48"/>
    <w:rsid w:val="00CA2145"/>
    <w:rsid w:val="00CA23EE"/>
    <w:rsid w:val="00CA2449"/>
    <w:rsid w:val="00CA331C"/>
    <w:rsid w:val="00CA34E5"/>
    <w:rsid w:val="00CA3BBB"/>
    <w:rsid w:val="00CA3BF6"/>
    <w:rsid w:val="00CA4061"/>
    <w:rsid w:val="00CA45DA"/>
    <w:rsid w:val="00CA47B0"/>
    <w:rsid w:val="00CA47FC"/>
    <w:rsid w:val="00CA4954"/>
    <w:rsid w:val="00CA49BE"/>
    <w:rsid w:val="00CA4E3C"/>
    <w:rsid w:val="00CA5100"/>
    <w:rsid w:val="00CA54F1"/>
    <w:rsid w:val="00CA5A2E"/>
    <w:rsid w:val="00CA5A67"/>
    <w:rsid w:val="00CA5D1C"/>
    <w:rsid w:val="00CA5E98"/>
    <w:rsid w:val="00CA6039"/>
    <w:rsid w:val="00CA6500"/>
    <w:rsid w:val="00CA65E9"/>
    <w:rsid w:val="00CA67A3"/>
    <w:rsid w:val="00CA6B5D"/>
    <w:rsid w:val="00CA6DA1"/>
    <w:rsid w:val="00CA73B7"/>
    <w:rsid w:val="00CA7A39"/>
    <w:rsid w:val="00CA7DC6"/>
    <w:rsid w:val="00CA7E73"/>
    <w:rsid w:val="00CA7FD9"/>
    <w:rsid w:val="00CB03F7"/>
    <w:rsid w:val="00CB0DBA"/>
    <w:rsid w:val="00CB0EED"/>
    <w:rsid w:val="00CB1CBB"/>
    <w:rsid w:val="00CB1F9D"/>
    <w:rsid w:val="00CB247C"/>
    <w:rsid w:val="00CB27B5"/>
    <w:rsid w:val="00CB2901"/>
    <w:rsid w:val="00CB34F5"/>
    <w:rsid w:val="00CB356C"/>
    <w:rsid w:val="00CB35AD"/>
    <w:rsid w:val="00CB382D"/>
    <w:rsid w:val="00CB3893"/>
    <w:rsid w:val="00CB4584"/>
    <w:rsid w:val="00CB4CBD"/>
    <w:rsid w:val="00CB544D"/>
    <w:rsid w:val="00CB5BA4"/>
    <w:rsid w:val="00CB5BDD"/>
    <w:rsid w:val="00CB5C7F"/>
    <w:rsid w:val="00CB7998"/>
    <w:rsid w:val="00CC06A7"/>
    <w:rsid w:val="00CC0783"/>
    <w:rsid w:val="00CC0806"/>
    <w:rsid w:val="00CC0B58"/>
    <w:rsid w:val="00CC0C67"/>
    <w:rsid w:val="00CC0CE9"/>
    <w:rsid w:val="00CC12CD"/>
    <w:rsid w:val="00CC1CA5"/>
    <w:rsid w:val="00CC1D10"/>
    <w:rsid w:val="00CC1E87"/>
    <w:rsid w:val="00CC22DE"/>
    <w:rsid w:val="00CC2592"/>
    <w:rsid w:val="00CC30BA"/>
    <w:rsid w:val="00CC30BB"/>
    <w:rsid w:val="00CC3D21"/>
    <w:rsid w:val="00CC433E"/>
    <w:rsid w:val="00CC453E"/>
    <w:rsid w:val="00CC4627"/>
    <w:rsid w:val="00CC463D"/>
    <w:rsid w:val="00CC482F"/>
    <w:rsid w:val="00CC4A11"/>
    <w:rsid w:val="00CC4CEC"/>
    <w:rsid w:val="00CC4D2C"/>
    <w:rsid w:val="00CC4E60"/>
    <w:rsid w:val="00CC5188"/>
    <w:rsid w:val="00CC51A0"/>
    <w:rsid w:val="00CC5734"/>
    <w:rsid w:val="00CC58A0"/>
    <w:rsid w:val="00CC5E85"/>
    <w:rsid w:val="00CC61C0"/>
    <w:rsid w:val="00CC64BF"/>
    <w:rsid w:val="00CC6E6F"/>
    <w:rsid w:val="00CC7513"/>
    <w:rsid w:val="00CC7663"/>
    <w:rsid w:val="00CC7713"/>
    <w:rsid w:val="00CC7E25"/>
    <w:rsid w:val="00CD02DF"/>
    <w:rsid w:val="00CD0933"/>
    <w:rsid w:val="00CD0F37"/>
    <w:rsid w:val="00CD1276"/>
    <w:rsid w:val="00CD1332"/>
    <w:rsid w:val="00CD1616"/>
    <w:rsid w:val="00CD1670"/>
    <w:rsid w:val="00CD1824"/>
    <w:rsid w:val="00CD1A65"/>
    <w:rsid w:val="00CD2800"/>
    <w:rsid w:val="00CD2D3C"/>
    <w:rsid w:val="00CD2E7A"/>
    <w:rsid w:val="00CD3294"/>
    <w:rsid w:val="00CD3328"/>
    <w:rsid w:val="00CD3565"/>
    <w:rsid w:val="00CD3E05"/>
    <w:rsid w:val="00CD3E6D"/>
    <w:rsid w:val="00CD3E7D"/>
    <w:rsid w:val="00CD42B4"/>
    <w:rsid w:val="00CD42FF"/>
    <w:rsid w:val="00CD43B9"/>
    <w:rsid w:val="00CD4AD1"/>
    <w:rsid w:val="00CD4C7B"/>
    <w:rsid w:val="00CD50EC"/>
    <w:rsid w:val="00CD5699"/>
    <w:rsid w:val="00CD5AD0"/>
    <w:rsid w:val="00CD5BDD"/>
    <w:rsid w:val="00CD61B0"/>
    <w:rsid w:val="00CD6A24"/>
    <w:rsid w:val="00CD6E8D"/>
    <w:rsid w:val="00CD6EE1"/>
    <w:rsid w:val="00CD76AF"/>
    <w:rsid w:val="00CD789A"/>
    <w:rsid w:val="00CE0435"/>
    <w:rsid w:val="00CE04DD"/>
    <w:rsid w:val="00CE09CE"/>
    <w:rsid w:val="00CE1078"/>
    <w:rsid w:val="00CE118C"/>
    <w:rsid w:val="00CE1596"/>
    <w:rsid w:val="00CE1695"/>
    <w:rsid w:val="00CE1778"/>
    <w:rsid w:val="00CE1DBD"/>
    <w:rsid w:val="00CE1EDC"/>
    <w:rsid w:val="00CE1FDA"/>
    <w:rsid w:val="00CE26CA"/>
    <w:rsid w:val="00CE28C0"/>
    <w:rsid w:val="00CE2903"/>
    <w:rsid w:val="00CE2B99"/>
    <w:rsid w:val="00CE2BB4"/>
    <w:rsid w:val="00CE2BD7"/>
    <w:rsid w:val="00CE33BE"/>
    <w:rsid w:val="00CE3A29"/>
    <w:rsid w:val="00CE3F8E"/>
    <w:rsid w:val="00CE424E"/>
    <w:rsid w:val="00CE4477"/>
    <w:rsid w:val="00CE456F"/>
    <w:rsid w:val="00CE4C36"/>
    <w:rsid w:val="00CE5641"/>
    <w:rsid w:val="00CE65B1"/>
    <w:rsid w:val="00CE6944"/>
    <w:rsid w:val="00CE6CF1"/>
    <w:rsid w:val="00CE6E0B"/>
    <w:rsid w:val="00CE6E65"/>
    <w:rsid w:val="00CE71DD"/>
    <w:rsid w:val="00CE7CFC"/>
    <w:rsid w:val="00CE7DA6"/>
    <w:rsid w:val="00CF03A9"/>
    <w:rsid w:val="00CF061E"/>
    <w:rsid w:val="00CF0DEA"/>
    <w:rsid w:val="00CF11D7"/>
    <w:rsid w:val="00CF140B"/>
    <w:rsid w:val="00CF18C1"/>
    <w:rsid w:val="00CF18E8"/>
    <w:rsid w:val="00CF1CED"/>
    <w:rsid w:val="00CF24A9"/>
    <w:rsid w:val="00CF27EC"/>
    <w:rsid w:val="00CF28DC"/>
    <w:rsid w:val="00CF2EAD"/>
    <w:rsid w:val="00CF33BC"/>
    <w:rsid w:val="00CF33CD"/>
    <w:rsid w:val="00CF3425"/>
    <w:rsid w:val="00CF3715"/>
    <w:rsid w:val="00CF3C2C"/>
    <w:rsid w:val="00CF3E0A"/>
    <w:rsid w:val="00CF41A4"/>
    <w:rsid w:val="00CF4781"/>
    <w:rsid w:val="00CF4C12"/>
    <w:rsid w:val="00CF51BD"/>
    <w:rsid w:val="00CF52E2"/>
    <w:rsid w:val="00CF5C34"/>
    <w:rsid w:val="00CF5D4C"/>
    <w:rsid w:val="00CF5D98"/>
    <w:rsid w:val="00CF6012"/>
    <w:rsid w:val="00CF6206"/>
    <w:rsid w:val="00CF640A"/>
    <w:rsid w:val="00CF6D1A"/>
    <w:rsid w:val="00CF7007"/>
    <w:rsid w:val="00CF7308"/>
    <w:rsid w:val="00CF749D"/>
    <w:rsid w:val="00CF7C42"/>
    <w:rsid w:val="00CF7DCB"/>
    <w:rsid w:val="00CF7FA0"/>
    <w:rsid w:val="00D00A26"/>
    <w:rsid w:val="00D0146C"/>
    <w:rsid w:val="00D015E1"/>
    <w:rsid w:val="00D01BED"/>
    <w:rsid w:val="00D01F2D"/>
    <w:rsid w:val="00D01FCE"/>
    <w:rsid w:val="00D025D6"/>
    <w:rsid w:val="00D02613"/>
    <w:rsid w:val="00D028FF"/>
    <w:rsid w:val="00D02972"/>
    <w:rsid w:val="00D02A7B"/>
    <w:rsid w:val="00D02C06"/>
    <w:rsid w:val="00D02FA6"/>
    <w:rsid w:val="00D0307B"/>
    <w:rsid w:val="00D03571"/>
    <w:rsid w:val="00D0385F"/>
    <w:rsid w:val="00D03A3A"/>
    <w:rsid w:val="00D04399"/>
    <w:rsid w:val="00D04611"/>
    <w:rsid w:val="00D04DB2"/>
    <w:rsid w:val="00D04F0F"/>
    <w:rsid w:val="00D05603"/>
    <w:rsid w:val="00D058D8"/>
    <w:rsid w:val="00D05B56"/>
    <w:rsid w:val="00D05B72"/>
    <w:rsid w:val="00D05C0D"/>
    <w:rsid w:val="00D063C4"/>
    <w:rsid w:val="00D065F6"/>
    <w:rsid w:val="00D067BF"/>
    <w:rsid w:val="00D06B9D"/>
    <w:rsid w:val="00D06D87"/>
    <w:rsid w:val="00D070B0"/>
    <w:rsid w:val="00D07349"/>
    <w:rsid w:val="00D074CE"/>
    <w:rsid w:val="00D075CB"/>
    <w:rsid w:val="00D076AB"/>
    <w:rsid w:val="00D0775D"/>
    <w:rsid w:val="00D10090"/>
    <w:rsid w:val="00D100E3"/>
    <w:rsid w:val="00D10107"/>
    <w:rsid w:val="00D10207"/>
    <w:rsid w:val="00D10412"/>
    <w:rsid w:val="00D1044C"/>
    <w:rsid w:val="00D10D6D"/>
    <w:rsid w:val="00D110C3"/>
    <w:rsid w:val="00D113F2"/>
    <w:rsid w:val="00D1165B"/>
    <w:rsid w:val="00D1179C"/>
    <w:rsid w:val="00D11998"/>
    <w:rsid w:val="00D11A63"/>
    <w:rsid w:val="00D11D60"/>
    <w:rsid w:val="00D12208"/>
    <w:rsid w:val="00D122F1"/>
    <w:rsid w:val="00D123E6"/>
    <w:rsid w:val="00D1261E"/>
    <w:rsid w:val="00D12AA4"/>
    <w:rsid w:val="00D12B90"/>
    <w:rsid w:val="00D12C28"/>
    <w:rsid w:val="00D12F53"/>
    <w:rsid w:val="00D1350C"/>
    <w:rsid w:val="00D1351F"/>
    <w:rsid w:val="00D13874"/>
    <w:rsid w:val="00D148F7"/>
    <w:rsid w:val="00D14C8D"/>
    <w:rsid w:val="00D14FF5"/>
    <w:rsid w:val="00D15131"/>
    <w:rsid w:val="00D154B9"/>
    <w:rsid w:val="00D15B52"/>
    <w:rsid w:val="00D15C96"/>
    <w:rsid w:val="00D15CC7"/>
    <w:rsid w:val="00D163C4"/>
    <w:rsid w:val="00D16BF0"/>
    <w:rsid w:val="00D16C4F"/>
    <w:rsid w:val="00D16F25"/>
    <w:rsid w:val="00D1702F"/>
    <w:rsid w:val="00D17443"/>
    <w:rsid w:val="00D176D1"/>
    <w:rsid w:val="00D179EF"/>
    <w:rsid w:val="00D17B6F"/>
    <w:rsid w:val="00D17E7E"/>
    <w:rsid w:val="00D206A4"/>
    <w:rsid w:val="00D206D6"/>
    <w:rsid w:val="00D20717"/>
    <w:rsid w:val="00D21060"/>
    <w:rsid w:val="00D21350"/>
    <w:rsid w:val="00D2194A"/>
    <w:rsid w:val="00D21EED"/>
    <w:rsid w:val="00D2215E"/>
    <w:rsid w:val="00D222ED"/>
    <w:rsid w:val="00D22633"/>
    <w:rsid w:val="00D2266E"/>
    <w:rsid w:val="00D229F3"/>
    <w:rsid w:val="00D23285"/>
    <w:rsid w:val="00D235BF"/>
    <w:rsid w:val="00D2370C"/>
    <w:rsid w:val="00D23E07"/>
    <w:rsid w:val="00D24155"/>
    <w:rsid w:val="00D245DB"/>
    <w:rsid w:val="00D24891"/>
    <w:rsid w:val="00D24F6E"/>
    <w:rsid w:val="00D25844"/>
    <w:rsid w:val="00D25DAE"/>
    <w:rsid w:val="00D25DD7"/>
    <w:rsid w:val="00D26173"/>
    <w:rsid w:val="00D261BE"/>
    <w:rsid w:val="00D26513"/>
    <w:rsid w:val="00D269AC"/>
    <w:rsid w:val="00D26B6F"/>
    <w:rsid w:val="00D27085"/>
    <w:rsid w:val="00D271AA"/>
    <w:rsid w:val="00D274EB"/>
    <w:rsid w:val="00D2775C"/>
    <w:rsid w:val="00D27E1B"/>
    <w:rsid w:val="00D301B8"/>
    <w:rsid w:val="00D302AC"/>
    <w:rsid w:val="00D3037A"/>
    <w:rsid w:val="00D30B01"/>
    <w:rsid w:val="00D30E5C"/>
    <w:rsid w:val="00D318BE"/>
    <w:rsid w:val="00D31C4E"/>
    <w:rsid w:val="00D31EBC"/>
    <w:rsid w:val="00D31F6B"/>
    <w:rsid w:val="00D31FB4"/>
    <w:rsid w:val="00D32314"/>
    <w:rsid w:val="00D32711"/>
    <w:rsid w:val="00D32894"/>
    <w:rsid w:val="00D32940"/>
    <w:rsid w:val="00D32E9D"/>
    <w:rsid w:val="00D3301B"/>
    <w:rsid w:val="00D33047"/>
    <w:rsid w:val="00D331A0"/>
    <w:rsid w:val="00D333B5"/>
    <w:rsid w:val="00D33899"/>
    <w:rsid w:val="00D3394C"/>
    <w:rsid w:val="00D33A18"/>
    <w:rsid w:val="00D33F2E"/>
    <w:rsid w:val="00D33F7D"/>
    <w:rsid w:val="00D34069"/>
    <w:rsid w:val="00D3409B"/>
    <w:rsid w:val="00D340C5"/>
    <w:rsid w:val="00D3433A"/>
    <w:rsid w:val="00D34636"/>
    <w:rsid w:val="00D34E9F"/>
    <w:rsid w:val="00D34F51"/>
    <w:rsid w:val="00D34FB6"/>
    <w:rsid w:val="00D3508B"/>
    <w:rsid w:val="00D353D6"/>
    <w:rsid w:val="00D3563D"/>
    <w:rsid w:val="00D357E7"/>
    <w:rsid w:val="00D35897"/>
    <w:rsid w:val="00D3598B"/>
    <w:rsid w:val="00D35B2F"/>
    <w:rsid w:val="00D36AC2"/>
    <w:rsid w:val="00D37480"/>
    <w:rsid w:val="00D374C5"/>
    <w:rsid w:val="00D37835"/>
    <w:rsid w:val="00D37B4D"/>
    <w:rsid w:val="00D40620"/>
    <w:rsid w:val="00D4068D"/>
    <w:rsid w:val="00D40A4E"/>
    <w:rsid w:val="00D40AB2"/>
    <w:rsid w:val="00D40B06"/>
    <w:rsid w:val="00D40BC4"/>
    <w:rsid w:val="00D40CE8"/>
    <w:rsid w:val="00D41337"/>
    <w:rsid w:val="00D414B2"/>
    <w:rsid w:val="00D41855"/>
    <w:rsid w:val="00D41C77"/>
    <w:rsid w:val="00D41E09"/>
    <w:rsid w:val="00D428E9"/>
    <w:rsid w:val="00D4344E"/>
    <w:rsid w:val="00D43611"/>
    <w:rsid w:val="00D439E4"/>
    <w:rsid w:val="00D442F1"/>
    <w:rsid w:val="00D44470"/>
    <w:rsid w:val="00D44B33"/>
    <w:rsid w:val="00D44D3B"/>
    <w:rsid w:val="00D4582E"/>
    <w:rsid w:val="00D45B17"/>
    <w:rsid w:val="00D45C9B"/>
    <w:rsid w:val="00D45D8D"/>
    <w:rsid w:val="00D45DF6"/>
    <w:rsid w:val="00D46293"/>
    <w:rsid w:val="00D4687B"/>
    <w:rsid w:val="00D46A01"/>
    <w:rsid w:val="00D46F80"/>
    <w:rsid w:val="00D47504"/>
    <w:rsid w:val="00D50616"/>
    <w:rsid w:val="00D506E8"/>
    <w:rsid w:val="00D50A7C"/>
    <w:rsid w:val="00D50EB7"/>
    <w:rsid w:val="00D50FA4"/>
    <w:rsid w:val="00D51399"/>
    <w:rsid w:val="00D5165D"/>
    <w:rsid w:val="00D51992"/>
    <w:rsid w:val="00D525D8"/>
    <w:rsid w:val="00D52E44"/>
    <w:rsid w:val="00D53316"/>
    <w:rsid w:val="00D53401"/>
    <w:rsid w:val="00D535D3"/>
    <w:rsid w:val="00D538C8"/>
    <w:rsid w:val="00D5399E"/>
    <w:rsid w:val="00D5411A"/>
    <w:rsid w:val="00D54276"/>
    <w:rsid w:val="00D5450D"/>
    <w:rsid w:val="00D54781"/>
    <w:rsid w:val="00D54ADF"/>
    <w:rsid w:val="00D54BBF"/>
    <w:rsid w:val="00D54CB6"/>
    <w:rsid w:val="00D54F19"/>
    <w:rsid w:val="00D55677"/>
    <w:rsid w:val="00D55928"/>
    <w:rsid w:val="00D55B89"/>
    <w:rsid w:val="00D56044"/>
    <w:rsid w:val="00D560AE"/>
    <w:rsid w:val="00D5626C"/>
    <w:rsid w:val="00D56518"/>
    <w:rsid w:val="00D56650"/>
    <w:rsid w:val="00D5694D"/>
    <w:rsid w:val="00D56F66"/>
    <w:rsid w:val="00D5721F"/>
    <w:rsid w:val="00D57646"/>
    <w:rsid w:val="00D57684"/>
    <w:rsid w:val="00D578C5"/>
    <w:rsid w:val="00D57CF9"/>
    <w:rsid w:val="00D57DAF"/>
    <w:rsid w:val="00D57E20"/>
    <w:rsid w:val="00D6008E"/>
    <w:rsid w:val="00D6031B"/>
    <w:rsid w:val="00D60441"/>
    <w:rsid w:val="00D611B5"/>
    <w:rsid w:val="00D61228"/>
    <w:rsid w:val="00D61487"/>
    <w:rsid w:val="00D617D9"/>
    <w:rsid w:val="00D61A42"/>
    <w:rsid w:val="00D62474"/>
    <w:rsid w:val="00D62DD0"/>
    <w:rsid w:val="00D6307A"/>
    <w:rsid w:val="00D63169"/>
    <w:rsid w:val="00D63293"/>
    <w:rsid w:val="00D637E1"/>
    <w:rsid w:val="00D638C7"/>
    <w:rsid w:val="00D63C9A"/>
    <w:rsid w:val="00D640AD"/>
    <w:rsid w:val="00D643E4"/>
    <w:rsid w:val="00D64456"/>
    <w:rsid w:val="00D6460F"/>
    <w:rsid w:val="00D64997"/>
    <w:rsid w:val="00D64D95"/>
    <w:rsid w:val="00D64D9A"/>
    <w:rsid w:val="00D65738"/>
    <w:rsid w:val="00D65D99"/>
    <w:rsid w:val="00D65EBB"/>
    <w:rsid w:val="00D6604A"/>
    <w:rsid w:val="00D663DE"/>
    <w:rsid w:val="00D66EDB"/>
    <w:rsid w:val="00D6718F"/>
    <w:rsid w:val="00D673F6"/>
    <w:rsid w:val="00D700E0"/>
    <w:rsid w:val="00D70198"/>
    <w:rsid w:val="00D70A7D"/>
    <w:rsid w:val="00D70AFE"/>
    <w:rsid w:val="00D70E95"/>
    <w:rsid w:val="00D71624"/>
    <w:rsid w:val="00D71E67"/>
    <w:rsid w:val="00D71F4C"/>
    <w:rsid w:val="00D71FEA"/>
    <w:rsid w:val="00D7237B"/>
    <w:rsid w:val="00D72480"/>
    <w:rsid w:val="00D7275E"/>
    <w:rsid w:val="00D72B9D"/>
    <w:rsid w:val="00D72C4B"/>
    <w:rsid w:val="00D72F55"/>
    <w:rsid w:val="00D730B7"/>
    <w:rsid w:val="00D73573"/>
    <w:rsid w:val="00D7384B"/>
    <w:rsid w:val="00D73AFA"/>
    <w:rsid w:val="00D743CE"/>
    <w:rsid w:val="00D7442F"/>
    <w:rsid w:val="00D749DB"/>
    <w:rsid w:val="00D74C8B"/>
    <w:rsid w:val="00D757BF"/>
    <w:rsid w:val="00D759AF"/>
    <w:rsid w:val="00D75E36"/>
    <w:rsid w:val="00D76378"/>
    <w:rsid w:val="00D7637C"/>
    <w:rsid w:val="00D7667A"/>
    <w:rsid w:val="00D76E06"/>
    <w:rsid w:val="00D772CC"/>
    <w:rsid w:val="00D7771F"/>
    <w:rsid w:val="00D804FD"/>
    <w:rsid w:val="00D805D9"/>
    <w:rsid w:val="00D80EC7"/>
    <w:rsid w:val="00D8107D"/>
    <w:rsid w:val="00D822E6"/>
    <w:rsid w:val="00D82756"/>
    <w:rsid w:val="00D82A54"/>
    <w:rsid w:val="00D82B0A"/>
    <w:rsid w:val="00D82E3D"/>
    <w:rsid w:val="00D83286"/>
    <w:rsid w:val="00D834E8"/>
    <w:rsid w:val="00D83914"/>
    <w:rsid w:val="00D83977"/>
    <w:rsid w:val="00D83C24"/>
    <w:rsid w:val="00D8423B"/>
    <w:rsid w:val="00D842D6"/>
    <w:rsid w:val="00D847F8"/>
    <w:rsid w:val="00D84AF4"/>
    <w:rsid w:val="00D84D0C"/>
    <w:rsid w:val="00D85199"/>
    <w:rsid w:val="00D852BE"/>
    <w:rsid w:val="00D8530A"/>
    <w:rsid w:val="00D854B3"/>
    <w:rsid w:val="00D85842"/>
    <w:rsid w:val="00D85A81"/>
    <w:rsid w:val="00D85E1F"/>
    <w:rsid w:val="00D862CF"/>
    <w:rsid w:val="00D863B1"/>
    <w:rsid w:val="00D8643B"/>
    <w:rsid w:val="00D86537"/>
    <w:rsid w:val="00D866CE"/>
    <w:rsid w:val="00D866CF"/>
    <w:rsid w:val="00D86E2B"/>
    <w:rsid w:val="00D87044"/>
    <w:rsid w:val="00D870D0"/>
    <w:rsid w:val="00D8722F"/>
    <w:rsid w:val="00D872A6"/>
    <w:rsid w:val="00D87419"/>
    <w:rsid w:val="00D87907"/>
    <w:rsid w:val="00D90306"/>
    <w:rsid w:val="00D90DA1"/>
    <w:rsid w:val="00D91248"/>
    <w:rsid w:val="00D919E3"/>
    <w:rsid w:val="00D920A0"/>
    <w:rsid w:val="00D9216E"/>
    <w:rsid w:val="00D921E9"/>
    <w:rsid w:val="00D923E8"/>
    <w:rsid w:val="00D923EF"/>
    <w:rsid w:val="00D92C88"/>
    <w:rsid w:val="00D92E6F"/>
    <w:rsid w:val="00D92E7B"/>
    <w:rsid w:val="00D9302B"/>
    <w:rsid w:val="00D930A6"/>
    <w:rsid w:val="00D933BF"/>
    <w:rsid w:val="00D93466"/>
    <w:rsid w:val="00D93958"/>
    <w:rsid w:val="00D939B4"/>
    <w:rsid w:val="00D93C4B"/>
    <w:rsid w:val="00D94072"/>
    <w:rsid w:val="00D941E8"/>
    <w:rsid w:val="00D94C7F"/>
    <w:rsid w:val="00D953B6"/>
    <w:rsid w:val="00D95ABD"/>
    <w:rsid w:val="00D95BF5"/>
    <w:rsid w:val="00D9619D"/>
    <w:rsid w:val="00D9650D"/>
    <w:rsid w:val="00D96937"/>
    <w:rsid w:val="00D96CF1"/>
    <w:rsid w:val="00D97017"/>
    <w:rsid w:val="00D970D8"/>
    <w:rsid w:val="00D971EB"/>
    <w:rsid w:val="00D972D2"/>
    <w:rsid w:val="00D97641"/>
    <w:rsid w:val="00D97698"/>
    <w:rsid w:val="00D97797"/>
    <w:rsid w:val="00D97864"/>
    <w:rsid w:val="00DA0623"/>
    <w:rsid w:val="00DA0AD9"/>
    <w:rsid w:val="00DA1832"/>
    <w:rsid w:val="00DA198D"/>
    <w:rsid w:val="00DA1C15"/>
    <w:rsid w:val="00DA2AA6"/>
    <w:rsid w:val="00DA2B2B"/>
    <w:rsid w:val="00DA2D77"/>
    <w:rsid w:val="00DA30A3"/>
    <w:rsid w:val="00DA3171"/>
    <w:rsid w:val="00DA320D"/>
    <w:rsid w:val="00DA3A01"/>
    <w:rsid w:val="00DA402E"/>
    <w:rsid w:val="00DA4106"/>
    <w:rsid w:val="00DA4353"/>
    <w:rsid w:val="00DA46B4"/>
    <w:rsid w:val="00DA46F8"/>
    <w:rsid w:val="00DA5276"/>
    <w:rsid w:val="00DA531D"/>
    <w:rsid w:val="00DA5950"/>
    <w:rsid w:val="00DA5CD3"/>
    <w:rsid w:val="00DA5D61"/>
    <w:rsid w:val="00DA604C"/>
    <w:rsid w:val="00DA6349"/>
    <w:rsid w:val="00DA6F87"/>
    <w:rsid w:val="00DA79F3"/>
    <w:rsid w:val="00DA7EEB"/>
    <w:rsid w:val="00DB096D"/>
    <w:rsid w:val="00DB0C7B"/>
    <w:rsid w:val="00DB0CDB"/>
    <w:rsid w:val="00DB0E08"/>
    <w:rsid w:val="00DB0E28"/>
    <w:rsid w:val="00DB1156"/>
    <w:rsid w:val="00DB1286"/>
    <w:rsid w:val="00DB128C"/>
    <w:rsid w:val="00DB1804"/>
    <w:rsid w:val="00DB18BD"/>
    <w:rsid w:val="00DB1AA3"/>
    <w:rsid w:val="00DB1CB0"/>
    <w:rsid w:val="00DB2958"/>
    <w:rsid w:val="00DB378C"/>
    <w:rsid w:val="00DB37E6"/>
    <w:rsid w:val="00DB3A69"/>
    <w:rsid w:val="00DB41A8"/>
    <w:rsid w:val="00DB4561"/>
    <w:rsid w:val="00DB495C"/>
    <w:rsid w:val="00DB4C24"/>
    <w:rsid w:val="00DB51EF"/>
    <w:rsid w:val="00DB5295"/>
    <w:rsid w:val="00DB56F2"/>
    <w:rsid w:val="00DB5F3E"/>
    <w:rsid w:val="00DB635C"/>
    <w:rsid w:val="00DB63AB"/>
    <w:rsid w:val="00DB6599"/>
    <w:rsid w:val="00DB6F73"/>
    <w:rsid w:val="00DB712E"/>
    <w:rsid w:val="00DB720E"/>
    <w:rsid w:val="00DB722C"/>
    <w:rsid w:val="00DB792E"/>
    <w:rsid w:val="00DB7E1B"/>
    <w:rsid w:val="00DB7EB1"/>
    <w:rsid w:val="00DC0102"/>
    <w:rsid w:val="00DC08EF"/>
    <w:rsid w:val="00DC0A77"/>
    <w:rsid w:val="00DC0AE1"/>
    <w:rsid w:val="00DC106F"/>
    <w:rsid w:val="00DC10A5"/>
    <w:rsid w:val="00DC2B5C"/>
    <w:rsid w:val="00DC3281"/>
    <w:rsid w:val="00DC3765"/>
    <w:rsid w:val="00DC380E"/>
    <w:rsid w:val="00DC3B3C"/>
    <w:rsid w:val="00DC3DEF"/>
    <w:rsid w:val="00DC3E41"/>
    <w:rsid w:val="00DC4028"/>
    <w:rsid w:val="00DC419E"/>
    <w:rsid w:val="00DC4803"/>
    <w:rsid w:val="00DC5007"/>
    <w:rsid w:val="00DC5160"/>
    <w:rsid w:val="00DC576A"/>
    <w:rsid w:val="00DC5920"/>
    <w:rsid w:val="00DC5F29"/>
    <w:rsid w:val="00DC6285"/>
    <w:rsid w:val="00DC65F8"/>
    <w:rsid w:val="00DC66B8"/>
    <w:rsid w:val="00DC6812"/>
    <w:rsid w:val="00DC6B3D"/>
    <w:rsid w:val="00DC6BCF"/>
    <w:rsid w:val="00DC6DD4"/>
    <w:rsid w:val="00DC737E"/>
    <w:rsid w:val="00DC7550"/>
    <w:rsid w:val="00DC7552"/>
    <w:rsid w:val="00DC7B18"/>
    <w:rsid w:val="00DC7B1C"/>
    <w:rsid w:val="00DC7CD7"/>
    <w:rsid w:val="00DC7DB7"/>
    <w:rsid w:val="00DD0069"/>
    <w:rsid w:val="00DD02F4"/>
    <w:rsid w:val="00DD03D2"/>
    <w:rsid w:val="00DD0582"/>
    <w:rsid w:val="00DD0945"/>
    <w:rsid w:val="00DD0D36"/>
    <w:rsid w:val="00DD1193"/>
    <w:rsid w:val="00DD141E"/>
    <w:rsid w:val="00DD145D"/>
    <w:rsid w:val="00DD1AE5"/>
    <w:rsid w:val="00DD1D41"/>
    <w:rsid w:val="00DD1DB1"/>
    <w:rsid w:val="00DD1FA4"/>
    <w:rsid w:val="00DD26D7"/>
    <w:rsid w:val="00DD3068"/>
    <w:rsid w:val="00DD3A8D"/>
    <w:rsid w:val="00DD3AC3"/>
    <w:rsid w:val="00DD3D0B"/>
    <w:rsid w:val="00DD3FE7"/>
    <w:rsid w:val="00DD43E5"/>
    <w:rsid w:val="00DD48E6"/>
    <w:rsid w:val="00DD4B0D"/>
    <w:rsid w:val="00DD522E"/>
    <w:rsid w:val="00DD5B6A"/>
    <w:rsid w:val="00DD5B98"/>
    <w:rsid w:val="00DD5C30"/>
    <w:rsid w:val="00DD5E57"/>
    <w:rsid w:val="00DD65FB"/>
    <w:rsid w:val="00DD6910"/>
    <w:rsid w:val="00DD6980"/>
    <w:rsid w:val="00DD73DF"/>
    <w:rsid w:val="00DD746D"/>
    <w:rsid w:val="00DD7702"/>
    <w:rsid w:val="00DD781B"/>
    <w:rsid w:val="00DD78F7"/>
    <w:rsid w:val="00DD7E6C"/>
    <w:rsid w:val="00DE032B"/>
    <w:rsid w:val="00DE0445"/>
    <w:rsid w:val="00DE1358"/>
    <w:rsid w:val="00DE1A2D"/>
    <w:rsid w:val="00DE1CC5"/>
    <w:rsid w:val="00DE26E8"/>
    <w:rsid w:val="00DE2768"/>
    <w:rsid w:val="00DE2A6D"/>
    <w:rsid w:val="00DE2C34"/>
    <w:rsid w:val="00DE2E20"/>
    <w:rsid w:val="00DE32C0"/>
    <w:rsid w:val="00DE3695"/>
    <w:rsid w:val="00DE37ED"/>
    <w:rsid w:val="00DE3B5D"/>
    <w:rsid w:val="00DE3C35"/>
    <w:rsid w:val="00DE3D7A"/>
    <w:rsid w:val="00DE4769"/>
    <w:rsid w:val="00DE4872"/>
    <w:rsid w:val="00DE487F"/>
    <w:rsid w:val="00DE4B3A"/>
    <w:rsid w:val="00DE4F88"/>
    <w:rsid w:val="00DE5190"/>
    <w:rsid w:val="00DE5700"/>
    <w:rsid w:val="00DE65CB"/>
    <w:rsid w:val="00DE6DC7"/>
    <w:rsid w:val="00DE6EC6"/>
    <w:rsid w:val="00DE6FB7"/>
    <w:rsid w:val="00DE6FE8"/>
    <w:rsid w:val="00DE73BF"/>
    <w:rsid w:val="00DE75DF"/>
    <w:rsid w:val="00DE7873"/>
    <w:rsid w:val="00DE7ABD"/>
    <w:rsid w:val="00DE7C35"/>
    <w:rsid w:val="00DF0098"/>
    <w:rsid w:val="00DF01EB"/>
    <w:rsid w:val="00DF079E"/>
    <w:rsid w:val="00DF09B5"/>
    <w:rsid w:val="00DF0DC2"/>
    <w:rsid w:val="00DF0E45"/>
    <w:rsid w:val="00DF137B"/>
    <w:rsid w:val="00DF14D1"/>
    <w:rsid w:val="00DF14F8"/>
    <w:rsid w:val="00DF156E"/>
    <w:rsid w:val="00DF178C"/>
    <w:rsid w:val="00DF1A11"/>
    <w:rsid w:val="00DF2159"/>
    <w:rsid w:val="00DF270D"/>
    <w:rsid w:val="00DF282E"/>
    <w:rsid w:val="00DF335C"/>
    <w:rsid w:val="00DF36A2"/>
    <w:rsid w:val="00DF3E79"/>
    <w:rsid w:val="00DF4048"/>
    <w:rsid w:val="00DF404D"/>
    <w:rsid w:val="00DF438B"/>
    <w:rsid w:val="00DF457E"/>
    <w:rsid w:val="00DF4B22"/>
    <w:rsid w:val="00DF4EAB"/>
    <w:rsid w:val="00DF5C4A"/>
    <w:rsid w:val="00DF5DB9"/>
    <w:rsid w:val="00DF5EFA"/>
    <w:rsid w:val="00DF6043"/>
    <w:rsid w:val="00DF6569"/>
    <w:rsid w:val="00DF67B1"/>
    <w:rsid w:val="00DF67E7"/>
    <w:rsid w:val="00DF7401"/>
    <w:rsid w:val="00DF7907"/>
    <w:rsid w:val="00DF7AFA"/>
    <w:rsid w:val="00E00340"/>
    <w:rsid w:val="00E004FD"/>
    <w:rsid w:val="00E005E9"/>
    <w:rsid w:val="00E00AC1"/>
    <w:rsid w:val="00E00BDB"/>
    <w:rsid w:val="00E00EF1"/>
    <w:rsid w:val="00E0101E"/>
    <w:rsid w:val="00E015AF"/>
    <w:rsid w:val="00E01845"/>
    <w:rsid w:val="00E019F5"/>
    <w:rsid w:val="00E01B45"/>
    <w:rsid w:val="00E02665"/>
    <w:rsid w:val="00E0278A"/>
    <w:rsid w:val="00E028F1"/>
    <w:rsid w:val="00E02C8C"/>
    <w:rsid w:val="00E03420"/>
    <w:rsid w:val="00E0356A"/>
    <w:rsid w:val="00E03764"/>
    <w:rsid w:val="00E039F4"/>
    <w:rsid w:val="00E03C69"/>
    <w:rsid w:val="00E048E3"/>
    <w:rsid w:val="00E04EE2"/>
    <w:rsid w:val="00E0568E"/>
    <w:rsid w:val="00E056D8"/>
    <w:rsid w:val="00E05A8B"/>
    <w:rsid w:val="00E05ACE"/>
    <w:rsid w:val="00E06A92"/>
    <w:rsid w:val="00E06F17"/>
    <w:rsid w:val="00E06F79"/>
    <w:rsid w:val="00E076D6"/>
    <w:rsid w:val="00E0786E"/>
    <w:rsid w:val="00E07926"/>
    <w:rsid w:val="00E07D34"/>
    <w:rsid w:val="00E104B4"/>
    <w:rsid w:val="00E1083A"/>
    <w:rsid w:val="00E10EA6"/>
    <w:rsid w:val="00E10FE8"/>
    <w:rsid w:val="00E110D5"/>
    <w:rsid w:val="00E1128B"/>
    <w:rsid w:val="00E1180D"/>
    <w:rsid w:val="00E118A3"/>
    <w:rsid w:val="00E1190F"/>
    <w:rsid w:val="00E11A8A"/>
    <w:rsid w:val="00E11B5D"/>
    <w:rsid w:val="00E11BEB"/>
    <w:rsid w:val="00E11CA1"/>
    <w:rsid w:val="00E121C1"/>
    <w:rsid w:val="00E12637"/>
    <w:rsid w:val="00E126C6"/>
    <w:rsid w:val="00E129CF"/>
    <w:rsid w:val="00E12C6B"/>
    <w:rsid w:val="00E13089"/>
    <w:rsid w:val="00E13615"/>
    <w:rsid w:val="00E1385D"/>
    <w:rsid w:val="00E139A9"/>
    <w:rsid w:val="00E13F69"/>
    <w:rsid w:val="00E1407E"/>
    <w:rsid w:val="00E14195"/>
    <w:rsid w:val="00E14986"/>
    <w:rsid w:val="00E14D1B"/>
    <w:rsid w:val="00E152D7"/>
    <w:rsid w:val="00E153CD"/>
    <w:rsid w:val="00E1540B"/>
    <w:rsid w:val="00E156BD"/>
    <w:rsid w:val="00E15B90"/>
    <w:rsid w:val="00E15E26"/>
    <w:rsid w:val="00E16325"/>
    <w:rsid w:val="00E16332"/>
    <w:rsid w:val="00E16455"/>
    <w:rsid w:val="00E16797"/>
    <w:rsid w:val="00E1698C"/>
    <w:rsid w:val="00E16D0C"/>
    <w:rsid w:val="00E17830"/>
    <w:rsid w:val="00E17CA9"/>
    <w:rsid w:val="00E17F7A"/>
    <w:rsid w:val="00E20366"/>
    <w:rsid w:val="00E208F9"/>
    <w:rsid w:val="00E20A45"/>
    <w:rsid w:val="00E2110B"/>
    <w:rsid w:val="00E21850"/>
    <w:rsid w:val="00E21C16"/>
    <w:rsid w:val="00E22190"/>
    <w:rsid w:val="00E22520"/>
    <w:rsid w:val="00E22A43"/>
    <w:rsid w:val="00E22B27"/>
    <w:rsid w:val="00E22E00"/>
    <w:rsid w:val="00E232FF"/>
    <w:rsid w:val="00E2333A"/>
    <w:rsid w:val="00E23906"/>
    <w:rsid w:val="00E23AE5"/>
    <w:rsid w:val="00E23D0A"/>
    <w:rsid w:val="00E240E7"/>
    <w:rsid w:val="00E24310"/>
    <w:rsid w:val="00E2440A"/>
    <w:rsid w:val="00E24A48"/>
    <w:rsid w:val="00E24F76"/>
    <w:rsid w:val="00E25336"/>
    <w:rsid w:val="00E255E5"/>
    <w:rsid w:val="00E25F07"/>
    <w:rsid w:val="00E26379"/>
    <w:rsid w:val="00E265E6"/>
    <w:rsid w:val="00E26900"/>
    <w:rsid w:val="00E26B5F"/>
    <w:rsid w:val="00E26D5F"/>
    <w:rsid w:val="00E276C5"/>
    <w:rsid w:val="00E27713"/>
    <w:rsid w:val="00E27BE3"/>
    <w:rsid w:val="00E27E75"/>
    <w:rsid w:val="00E27EC5"/>
    <w:rsid w:val="00E27F1F"/>
    <w:rsid w:val="00E30230"/>
    <w:rsid w:val="00E303F7"/>
    <w:rsid w:val="00E3043B"/>
    <w:rsid w:val="00E308E0"/>
    <w:rsid w:val="00E3194E"/>
    <w:rsid w:val="00E31ACC"/>
    <w:rsid w:val="00E31B9F"/>
    <w:rsid w:val="00E31BAE"/>
    <w:rsid w:val="00E31F6B"/>
    <w:rsid w:val="00E321B0"/>
    <w:rsid w:val="00E3224C"/>
    <w:rsid w:val="00E3271F"/>
    <w:rsid w:val="00E32D88"/>
    <w:rsid w:val="00E32E41"/>
    <w:rsid w:val="00E33C28"/>
    <w:rsid w:val="00E33CEB"/>
    <w:rsid w:val="00E33D50"/>
    <w:rsid w:val="00E34069"/>
    <w:rsid w:val="00E341FC"/>
    <w:rsid w:val="00E34821"/>
    <w:rsid w:val="00E349E3"/>
    <w:rsid w:val="00E34B1A"/>
    <w:rsid w:val="00E34EE5"/>
    <w:rsid w:val="00E35127"/>
    <w:rsid w:val="00E354E1"/>
    <w:rsid w:val="00E35ED6"/>
    <w:rsid w:val="00E361F8"/>
    <w:rsid w:val="00E36604"/>
    <w:rsid w:val="00E36716"/>
    <w:rsid w:val="00E369E9"/>
    <w:rsid w:val="00E36AFA"/>
    <w:rsid w:val="00E36B2D"/>
    <w:rsid w:val="00E36F1B"/>
    <w:rsid w:val="00E37024"/>
    <w:rsid w:val="00E400A8"/>
    <w:rsid w:val="00E4017D"/>
    <w:rsid w:val="00E4030D"/>
    <w:rsid w:val="00E4062C"/>
    <w:rsid w:val="00E408AF"/>
    <w:rsid w:val="00E40D13"/>
    <w:rsid w:val="00E410C8"/>
    <w:rsid w:val="00E4169B"/>
    <w:rsid w:val="00E422BD"/>
    <w:rsid w:val="00E42979"/>
    <w:rsid w:val="00E42D1C"/>
    <w:rsid w:val="00E43306"/>
    <w:rsid w:val="00E433D3"/>
    <w:rsid w:val="00E433DE"/>
    <w:rsid w:val="00E435EA"/>
    <w:rsid w:val="00E43E25"/>
    <w:rsid w:val="00E44595"/>
    <w:rsid w:val="00E4465B"/>
    <w:rsid w:val="00E44F7F"/>
    <w:rsid w:val="00E45CA1"/>
    <w:rsid w:val="00E46175"/>
    <w:rsid w:val="00E4676E"/>
    <w:rsid w:val="00E46ABC"/>
    <w:rsid w:val="00E46B0B"/>
    <w:rsid w:val="00E46C86"/>
    <w:rsid w:val="00E46C95"/>
    <w:rsid w:val="00E46D9C"/>
    <w:rsid w:val="00E46E95"/>
    <w:rsid w:val="00E47187"/>
    <w:rsid w:val="00E472FD"/>
    <w:rsid w:val="00E47366"/>
    <w:rsid w:val="00E475C3"/>
    <w:rsid w:val="00E4762F"/>
    <w:rsid w:val="00E47739"/>
    <w:rsid w:val="00E47A0E"/>
    <w:rsid w:val="00E47A92"/>
    <w:rsid w:val="00E47D11"/>
    <w:rsid w:val="00E47E7E"/>
    <w:rsid w:val="00E47F97"/>
    <w:rsid w:val="00E50047"/>
    <w:rsid w:val="00E504C5"/>
    <w:rsid w:val="00E5065E"/>
    <w:rsid w:val="00E50742"/>
    <w:rsid w:val="00E507C3"/>
    <w:rsid w:val="00E5082C"/>
    <w:rsid w:val="00E50891"/>
    <w:rsid w:val="00E50A15"/>
    <w:rsid w:val="00E50B83"/>
    <w:rsid w:val="00E50D2E"/>
    <w:rsid w:val="00E51434"/>
    <w:rsid w:val="00E5148B"/>
    <w:rsid w:val="00E5189A"/>
    <w:rsid w:val="00E51F66"/>
    <w:rsid w:val="00E5280E"/>
    <w:rsid w:val="00E52FAB"/>
    <w:rsid w:val="00E5342E"/>
    <w:rsid w:val="00E537C8"/>
    <w:rsid w:val="00E537D8"/>
    <w:rsid w:val="00E5385B"/>
    <w:rsid w:val="00E5454F"/>
    <w:rsid w:val="00E545B8"/>
    <w:rsid w:val="00E54B3E"/>
    <w:rsid w:val="00E55004"/>
    <w:rsid w:val="00E55473"/>
    <w:rsid w:val="00E555E9"/>
    <w:rsid w:val="00E558D8"/>
    <w:rsid w:val="00E55DAA"/>
    <w:rsid w:val="00E56429"/>
    <w:rsid w:val="00E56C1D"/>
    <w:rsid w:val="00E57470"/>
    <w:rsid w:val="00E577DD"/>
    <w:rsid w:val="00E60470"/>
    <w:rsid w:val="00E60824"/>
    <w:rsid w:val="00E608E4"/>
    <w:rsid w:val="00E60A73"/>
    <w:rsid w:val="00E60AD1"/>
    <w:rsid w:val="00E60C48"/>
    <w:rsid w:val="00E61010"/>
    <w:rsid w:val="00E612E9"/>
    <w:rsid w:val="00E6171E"/>
    <w:rsid w:val="00E6235C"/>
    <w:rsid w:val="00E629CC"/>
    <w:rsid w:val="00E62FE5"/>
    <w:rsid w:val="00E63805"/>
    <w:rsid w:val="00E638B7"/>
    <w:rsid w:val="00E63987"/>
    <w:rsid w:val="00E64262"/>
    <w:rsid w:val="00E64293"/>
    <w:rsid w:val="00E6559A"/>
    <w:rsid w:val="00E6578C"/>
    <w:rsid w:val="00E659B1"/>
    <w:rsid w:val="00E65C89"/>
    <w:rsid w:val="00E6602A"/>
    <w:rsid w:val="00E6609F"/>
    <w:rsid w:val="00E66457"/>
    <w:rsid w:val="00E666BB"/>
    <w:rsid w:val="00E66A29"/>
    <w:rsid w:val="00E66AA1"/>
    <w:rsid w:val="00E66E35"/>
    <w:rsid w:val="00E66FC6"/>
    <w:rsid w:val="00E67198"/>
    <w:rsid w:val="00E678DE"/>
    <w:rsid w:val="00E70044"/>
    <w:rsid w:val="00E701A3"/>
    <w:rsid w:val="00E70947"/>
    <w:rsid w:val="00E70C35"/>
    <w:rsid w:val="00E70CBE"/>
    <w:rsid w:val="00E710BF"/>
    <w:rsid w:val="00E71139"/>
    <w:rsid w:val="00E713D4"/>
    <w:rsid w:val="00E717E8"/>
    <w:rsid w:val="00E71D0F"/>
    <w:rsid w:val="00E71E0E"/>
    <w:rsid w:val="00E720FC"/>
    <w:rsid w:val="00E72857"/>
    <w:rsid w:val="00E72907"/>
    <w:rsid w:val="00E72F71"/>
    <w:rsid w:val="00E7319E"/>
    <w:rsid w:val="00E733D8"/>
    <w:rsid w:val="00E73961"/>
    <w:rsid w:val="00E73DA8"/>
    <w:rsid w:val="00E748FC"/>
    <w:rsid w:val="00E74B00"/>
    <w:rsid w:val="00E74C79"/>
    <w:rsid w:val="00E74E0C"/>
    <w:rsid w:val="00E752DE"/>
    <w:rsid w:val="00E75638"/>
    <w:rsid w:val="00E7581C"/>
    <w:rsid w:val="00E75A65"/>
    <w:rsid w:val="00E75A7B"/>
    <w:rsid w:val="00E75EF7"/>
    <w:rsid w:val="00E75FC2"/>
    <w:rsid w:val="00E76502"/>
    <w:rsid w:val="00E76AD9"/>
    <w:rsid w:val="00E76D2D"/>
    <w:rsid w:val="00E76F17"/>
    <w:rsid w:val="00E7742F"/>
    <w:rsid w:val="00E77432"/>
    <w:rsid w:val="00E77943"/>
    <w:rsid w:val="00E77A3E"/>
    <w:rsid w:val="00E77D9E"/>
    <w:rsid w:val="00E8013B"/>
    <w:rsid w:val="00E804ED"/>
    <w:rsid w:val="00E812B2"/>
    <w:rsid w:val="00E815EF"/>
    <w:rsid w:val="00E81867"/>
    <w:rsid w:val="00E82312"/>
    <w:rsid w:val="00E82829"/>
    <w:rsid w:val="00E829F0"/>
    <w:rsid w:val="00E82ACE"/>
    <w:rsid w:val="00E82B0E"/>
    <w:rsid w:val="00E82FAE"/>
    <w:rsid w:val="00E832C8"/>
    <w:rsid w:val="00E833A9"/>
    <w:rsid w:val="00E83933"/>
    <w:rsid w:val="00E83C70"/>
    <w:rsid w:val="00E84228"/>
    <w:rsid w:val="00E8461B"/>
    <w:rsid w:val="00E84806"/>
    <w:rsid w:val="00E84854"/>
    <w:rsid w:val="00E84DF7"/>
    <w:rsid w:val="00E84F54"/>
    <w:rsid w:val="00E852A5"/>
    <w:rsid w:val="00E855E4"/>
    <w:rsid w:val="00E85AC2"/>
    <w:rsid w:val="00E85B1D"/>
    <w:rsid w:val="00E85B25"/>
    <w:rsid w:val="00E85BCF"/>
    <w:rsid w:val="00E86A21"/>
    <w:rsid w:val="00E8758D"/>
    <w:rsid w:val="00E8787E"/>
    <w:rsid w:val="00E878B7"/>
    <w:rsid w:val="00E87BE3"/>
    <w:rsid w:val="00E87CD5"/>
    <w:rsid w:val="00E90221"/>
    <w:rsid w:val="00E9065A"/>
    <w:rsid w:val="00E90B4D"/>
    <w:rsid w:val="00E90D07"/>
    <w:rsid w:val="00E90DF4"/>
    <w:rsid w:val="00E9188E"/>
    <w:rsid w:val="00E918DD"/>
    <w:rsid w:val="00E919A0"/>
    <w:rsid w:val="00E91A0E"/>
    <w:rsid w:val="00E91CC6"/>
    <w:rsid w:val="00E91F86"/>
    <w:rsid w:val="00E91F92"/>
    <w:rsid w:val="00E9201C"/>
    <w:rsid w:val="00E9234E"/>
    <w:rsid w:val="00E929D6"/>
    <w:rsid w:val="00E92A5D"/>
    <w:rsid w:val="00E93830"/>
    <w:rsid w:val="00E93ABF"/>
    <w:rsid w:val="00E93B9B"/>
    <w:rsid w:val="00E94143"/>
    <w:rsid w:val="00E94984"/>
    <w:rsid w:val="00E949A6"/>
    <w:rsid w:val="00E94EC2"/>
    <w:rsid w:val="00E9553C"/>
    <w:rsid w:val="00E95602"/>
    <w:rsid w:val="00E9563B"/>
    <w:rsid w:val="00E95899"/>
    <w:rsid w:val="00E959FB"/>
    <w:rsid w:val="00E961F3"/>
    <w:rsid w:val="00E9645E"/>
    <w:rsid w:val="00E96799"/>
    <w:rsid w:val="00E971BF"/>
    <w:rsid w:val="00E97601"/>
    <w:rsid w:val="00E97B3D"/>
    <w:rsid w:val="00E97BE7"/>
    <w:rsid w:val="00E97BF3"/>
    <w:rsid w:val="00EA0C4B"/>
    <w:rsid w:val="00EA0CC1"/>
    <w:rsid w:val="00EA10DB"/>
    <w:rsid w:val="00EA149B"/>
    <w:rsid w:val="00EA1570"/>
    <w:rsid w:val="00EA1950"/>
    <w:rsid w:val="00EA1BB1"/>
    <w:rsid w:val="00EA1BDB"/>
    <w:rsid w:val="00EA1C0F"/>
    <w:rsid w:val="00EA1D95"/>
    <w:rsid w:val="00EA1E2D"/>
    <w:rsid w:val="00EA20CC"/>
    <w:rsid w:val="00EA21DA"/>
    <w:rsid w:val="00EA22C4"/>
    <w:rsid w:val="00EA257C"/>
    <w:rsid w:val="00EA268C"/>
    <w:rsid w:val="00EA3757"/>
    <w:rsid w:val="00EA38B8"/>
    <w:rsid w:val="00EA3AD7"/>
    <w:rsid w:val="00EA3ED2"/>
    <w:rsid w:val="00EA3FA6"/>
    <w:rsid w:val="00EA4261"/>
    <w:rsid w:val="00EA4348"/>
    <w:rsid w:val="00EA47E5"/>
    <w:rsid w:val="00EA4998"/>
    <w:rsid w:val="00EA5046"/>
    <w:rsid w:val="00EA5822"/>
    <w:rsid w:val="00EA5903"/>
    <w:rsid w:val="00EA5BB0"/>
    <w:rsid w:val="00EA5E8D"/>
    <w:rsid w:val="00EA5F48"/>
    <w:rsid w:val="00EA67E7"/>
    <w:rsid w:val="00EA683E"/>
    <w:rsid w:val="00EA697F"/>
    <w:rsid w:val="00EA6ADA"/>
    <w:rsid w:val="00EA6E24"/>
    <w:rsid w:val="00EA6EB7"/>
    <w:rsid w:val="00EA6EF1"/>
    <w:rsid w:val="00EA72E3"/>
    <w:rsid w:val="00EA76A2"/>
    <w:rsid w:val="00EA7C8C"/>
    <w:rsid w:val="00EA7E1C"/>
    <w:rsid w:val="00EB082E"/>
    <w:rsid w:val="00EB0EF1"/>
    <w:rsid w:val="00EB1289"/>
    <w:rsid w:val="00EB1417"/>
    <w:rsid w:val="00EB155C"/>
    <w:rsid w:val="00EB32B4"/>
    <w:rsid w:val="00EB4979"/>
    <w:rsid w:val="00EB4DDA"/>
    <w:rsid w:val="00EB4F77"/>
    <w:rsid w:val="00EB5A60"/>
    <w:rsid w:val="00EB5F51"/>
    <w:rsid w:val="00EB6179"/>
    <w:rsid w:val="00EB7371"/>
    <w:rsid w:val="00EB7A30"/>
    <w:rsid w:val="00EB7A85"/>
    <w:rsid w:val="00EB7ADF"/>
    <w:rsid w:val="00EB7DEE"/>
    <w:rsid w:val="00EC0174"/>
    <w:rsid w:val="00EC0358"/>
    <w:rsid w:val="00EC04BE"/>
    <w:rsid w:val="00EC0970"/>
    <w:rsid w:val="00EC098A"/>
    <w:rsid w:val="00EC116C"/>
    <w:rsid w:val="00EC1177"/>
    <w:rsid w:val="00EC1350"/>
    <w:rsid w:val="00EC1406"/>
    <w:rsid w:val="00EC162B"/>
    <w:rsid w:val="00EC170A"/>
    <w:rsid w:val="00EC1C66"/>
    <w:rsid w:val="00EC21FE"/>
    <w:rsid w:val="00EC267F"/>
    <w:rsid w:val="00EC2796"/>
    <w:rsid w:val="00EC2A6A"/>
    <w:rsid w:val="00EC2CCA"/>
    <w:rsid w:val="00EC3071"/>
    <w:rsid w:val="00EC30A5"/>
    <w:rsid w:val="00EC30D0"/>
    <w:rsid w:val="00EC31FE"/>
    <w:rsid w:val="00EC32D0"/>
    <w:rsid w:val="00EC32E8"/>
    <w:rsid w:val="00EC3336"/>
    <w:rsid w:val="00EC342D"/>
    <w:rsid w:val="00EC38B9"/>
    <w:rsid w:val="00EC3C6F"/>
    <w:rsid w:val="00EC401F"/>
    <w:rsid w:val="00EC48AD"/>
    <w:rsid w:val="00EC4A22"/>
    <w:rsid w:val="00EC4C1E"/>
    <w:rsid w:val="00EC524B"/>
    <w:rsid w:val="00EC5364"/>
    <w:rsid w:val="00EC5568"/>
    <w:rsid w:val="00EC58BB"/>
    <w:rsid w:val="00EC5AF0"/>
    <w:rsid w:val="00EC5E3E"/>
    <w:rsid w:val="00EC5F30"/>
    <w:rsid w:val="00EC5F58"/>
    <w:rsid w:val="00EC60D1"/>
    <w:rsid w:val="00EC6B72"/>
    <w:rsid w:val="00EC6BBE"/>
    <w:rsid w:val="00EC6C25"/>
    <w:rsid w:val="00EC77BC"/>
    <w:rsid w:val="00EC787A"/>
    <w:rsid w:val="00EC797D"/>
    <w:rsid w:val="00EC79A2"/>
    <w:rsid w:val="00EC7B7D"/>
    <w:rsid w:val="00ED05BC"/>
    <w:rsid w:val="00ED079C"/>
    <w:rsid w:val="00ED0B58"/>
    <w:rsid w:val="00ED127C"/>
    <w:rsid w:val="00ED1383"/>
    <w:rsid w:val="00ED1574"/>
    <w:rsid w:val="00ED17BB"/>
    <w:rsid w:val="00ED1989"/>
    <w:rsid w:val="00ED1D92"/>
    <w:rsid w:val="00ED1DE2"/>
    <w:rsid w:val="00ED1E44"/>
    <w:rsid w:val="00ED227F"/>
    <w:rsid w:val="00ED2782"/>
    <w:rsid w:val="00ED3029"/>
    <w:rsid w:val="00ED30FA"/>
    <w:rsid w:val="00ED31CA"/>
    <w:rsid w:val="00ED32C9"/>
    <w:rsid w:val="00ED3825"/>
    <w:rsid w:val="00ED38B9"/>
    <w:rsid w:val="00ED4145"/>
    <w:rsid w:val="00ED427A"/>
    <w:rsid w:val="00ED4990"/>
    <w:rsid w:val="00ED4DBC"/>
    <w:rsid w:val="00ED4EA6"/>
    <w:rsid w:val="00ED4F3A"/>
    <w:rsid w:val="00ED51F8"/>
    <w:rsid w:val="00ED52D1"/>
    <w:rsid w:val="00ED5324"/>
    <w:rsid w:val="00ED65F0"/>
    <w:rsid w:val="00ED69D0"/>
    <w:rsid w:val="00ED6A85"/>
    <w:rsid w:val="00ED6FD1"/>
    <w:rsid w:val="00ED7501"/>
    <w:rsid w:val="00ED7B62"/>
    <w:rsid w:val="00ED7C5A"/>
    <w:rsid w:val="00EE0224"/>
    <w:rsid w:val="00EE02EE"/>
    <w:rsid w:val="00EE0793"/>
    <w:rsid w:val="00EE0AE7"/>
    <w:rsid w:val="00EE0F1D"/>
    <w:rsid w:val="00EE0FD5"/>
    <w:rsid w:val="00EE12B0"/>
    <w:rsid w:val="00EE160E"/>
    <w:rsid w:val="00EE1954"/>
    <w:rsid w:val="00EE1C15"/>
    <w:rsid w:val="00EE1C30"/>
    <w:rsid w:val="00EE1F64"/>
    <w:rsid w:val="00EE213D"/>
    <w:rsid w:val="00EE214B"/>
    <w:rsid w:val="00EE2312"/>
    <w:rsid w:val="00EE2A04"/>
    <w:rsid w:val="00EE2AD8"/>
    <w:rsid w:val="00EE2D96"/>
    <w:rsid w:val="00EE2DCE"/>
    <w:rsid w:val="00EE3039"/>
    <w:rsid w:val="00EE33FC"/>
    <w:rsid w:val="00EE3766"/>
    <w:rsid w:val="00EE38BD"/>
    <w:rsid w:val="00EE3A15"/>
    <w:rsid w:val="00EE3B00"/>
    <w:rsid w:val="00EE4329"/>
    <w:rsid w:val="00EE440F"/>
    <w:rsid w:val="00EE491A"/>
    <w:rsid w:val="00EE4C7C"/>
    <w:rsid w:val="00EE50DE"/>
    <w:rsid w:val="00EE51D4"/>
    <w:rsid w:val="00EE537D"/>
    <w:rsid w:val="00EE5877"/>
    <w:rsid w:val="00EE5936"/>
    <w:rsid w:val="00EE5AAE"/>
    <w:rsid w:val="00EE5B16"/>
    <w:rsid w:val="00EE5DBD"/>
    <w:rsid w:val="00EE5FDD"/>
    <w:rsid w:val="00EE6196"/>
    <w:rsid w:val="00EE6629"/>
    <w:rsid w:val="00EE6A60"/>
    <w:rsid w:val="00EE7181"/>
    <w:rsid w:val="00EE75C7"/>
    <w:rsid w:val="00EE7670"/>
    <w:rsid w:val="00EE7986"/>
    <w:rsid w:val="00EE7CCD"/>
    <w:rsid w:val="00EF02B0"/>
    <w:rsid w:val="00EF02DA"/>
    <w:rsid w:val="00EF03BA"/>
    <w:rsid w:val="00EF08A4"/>
    <w:rsid w:val="00EF0B88"/>
    <w:rsid w:val="00EF134C"/>
    <w:rsid w:val="00EF1366"/>
    <w:rsid w:val="00EF174A"/>
    <w:rsid w:val="00EF1BA2"/>
    <w:rsid w:val="00EF1C0C"/>
    <w:rsid w:val="00EF20FB"/>
    <w:rsid w:val="00EF21AB"/>
    <w:rsid w:val="00EF2DDE"/>
    <w:rsid w:val="00EF2FEF"/>
    <w:rsid w:val="00EF344F"/>
    <w:rsid w:val="00EF4EB4"/>
    <w:rsid w:val="00EF4FDF"/>
    <w:rsid w:val="00EF58FC"/>
    <w:rsid w:val="00EF5C46"/>
    <w:rsid w:val="00EF5E59"/>
    <w:rsid w:val="00EF62F4"/>
    <w:rsid w:val="00EF6BDC"/>
    <w:rsid w:val="00EF71AF"/>
    <w:rsid w:val="00EF7646"/>
    <w:rsid w:val="00EF79A6"/>
    <w:rsid w:val="00EF7B1A"/>
    <w:rsid w:val="00F000D2"/>
    <w:rsid w:val="00F00200"/>
    <w:rsid w:val="00F0029A"/>
    <w:rsid w:val="00F002E4"/>
    <w:rsid w:val="00F00CC2"/>
    <w:rsid w:val="00F00E55"/>
    <w:rsid w:val="00F015B4"/>
    <w:rsid w:val="00F018FA"/>
    <w:rsid w:val="00F01CB8"/>
    <w:rsid w:val="00F01ED8"/>
    <w:rsid w:val="00F02237"/>
    <w:rsid w:val="00F0227C"/>
    <w:rsid w:val="00F02800"/>
    <w:rsid w:val="00F02BEB"/>
    <w:rsid w:val="00F02F28"/>
    <w:rsid w:val="00F031B8"/>
    <w:rsid w:val="00F031DA"/>
    <w:rsid w:val="00F03942"/>
    <w:rsid w:val="00F03F38"/>
    <w:rsid w:val="00F04164"/>
    <w:rsid w:val="00F04483"/>
    <w:rsid w:val="00F04967"/>
    <w:rsid w:val="00F04AF4"/>
    <w:rsid w:val="00F04D7D"/>
    <w:rsid w:val="00F050B6"/>
    <w:rsid w:val="00F051F9"/>
    <w:rsid w:val="00F053A7"/>
    <w:rsid w:val="00F053DF"/>
    <w:rsid w:val="00F058BF"/>
    <w:rsid w:val="00F05A3F"/>
    <w:rsid w:val="00F05B37"/>
    <w:rsid w:val="00F05D36"/>
    <w:rsid w:val="00F0608E"/>
    <w:rsid w:val="00F060A7"/>
    <w:rsid w:val="00F070A3"/>
    <w:rsid w:val="00F071A8"/>
    <w:rsid w:val="00F07994"/>
    <w:rsid w:val="00F1064D"/>
    <w:rsid w:val="00F1065F"/>
    <w:rsid w:val="00F1095E"/>
    <w:rsid w:val="00F10AC7"/>
    <w:rsid w:val="00F11043"/>
    <w:rsid w:val="00F115E0"/>
    <w:rsid w:val="00F11EA6"/>
    <w:rsid w:val="00F11F95"/>
    <w:rsid w:val="00F12204"/>
    <w:rsid w:val="00F12317"/>
    <w:rsid w:val="00F1285C"/>
    <w:rsid w:val="00F12A91"/>
    <w:rsid w:val="00F13910"/>
    <w:rsid w:val="00F13B15"/>
    <w:rsid w:val="00F143A1"/>
    <w:rsid w:val="00F1451C"/>
    <w:rsid w:val="00F1458E"/>
    <w:rsid w:val="00F14664"/>
    <w:rsid w:val="00F14881"/>
    <w:rsid w:val="00F14B69"/>
    <w:rsid w:val="00F15123"/>
    <w:rsid w:val="00F15D80"/>
    <w:rsid w:val="00F15DDD"/>
    <w:rsid w:val="00F15FAB"/>
    <w:rsid w:val="00F16E06"/>
    <w:rsid w:val="00F179BF"/>
    <w:rsid w:val="00F17A1E"/>
    <w:rsid w:val="00F2005D"/>
    <w:rsid w:val="00F203CA"/>
    <w:rsid w:val="00F20442"/>
    <w:rsid w:val="00F2094E"/>
    <w:rsid w:val="00F20E03"/>
    <w:rsid w:val="00F20FC4"/>
    <w:rsid w:val="00F210B4"/>
    <w:rsid w:val="00F21128"/>
    <w:rsid w:val="00F2122C"/>
    <w:rsid w:val="00F212BF"/>
    <w:rsid w:val="00F21D3F"/>
    <w:rsid w:val="00F22A4A"/>
    <w:rsid w:val="00F23010"/>
    <w:rsid w:val="00F2310A"/>
    <w:rsid w:val="00F2353C"/>
    <w:rsid w:val="00F2367D"/>
    <w:rsid w:val="00F23AE3"/>
    <w:rsid w:val="00F23B72"/>
    <w:rsid w:val="00F23EF5"/>
    <w:rsid w:val="00F245B1"/>
    <w:rsid w:val="00F2471B"/>
    <w:rsid w:val="00F24AC1"/>
    <w:rsid w:val="00F24ED6"/>
    <w:rsid w:val="00F255CE"/>
    <w:rsid w:val="00F257CE"/>
    <w:rsid w:val="00F25A67"/>
    <w:rsid w:val="00F25F98"/>
    <w:rsid w:val="00F261A1"/>
    <w:rsid w:val="00F26500"/>
    <w:rsid w:val="00F26520"/>
    <w:rsid w:val="00F2680D"/>
    <w:rsid w:val="00F2696D"/>
    <w:rsid w:val="00F26A29"/>
    <w:rsid w:val="00F26BED"/>
    <w:rsid w:val="00F26D5F"/>
    <w:rsid w:val="00F26FBD"/>
    <w:rsid w:val="00F27008"/>
    <w:rsid w:val="00F27248"/>
    <w:rsid w:val="00F27591"/>
    <w:rsid w:val="00F2776B"/>
    <w:rsid w:val="00F27F0D"/>
    <w:rsid w:val="00F27F3F"/>
    <w:rsid w:val="00F300F4"/>
    <w:rsid w:val="00F3083D"/>
    <w:rsid w:val="00F30A10"/>
    <w:rsid w:val="00F30B43"/>
    <w:rsid w:val="00F3103C"/>
    <w:rsid w:val="00F31594"/>
    <w:rsid w:val="00F31642"/>
    <w:rsid w:val="00F31A51"/>
    <w:rsid w:val="00F31AAF"/>
    <w:rsid w:val="00F31CF1"/>
    <w:rsid w:val="00F32098"/>
    <w:rsid w:val="00F328AB"/>
    <w:rsid w:val="00F32AB1"/>
    <w:rsid w:val="00F330D1"/>
    <w:rsid w:val="00F3339C"/>
    <w:rsid w:val="00F3356D"/>
    <w:rsid w:val="00F337A1"/>
    <w:rsid w:val="00F337B8"/>
    <w:rsid w:val="00F3385D"/>
    <w:rsid w:val="00F344F4"/>
    <w:rsid w:val="00F354F8"/>
    <w:rsid w:val="00F357BE"/>
    <w:rsid w:val="00F362A3"/>
    <w:rsid w:val="00F363E7"/>
    <w:rsid w:val="00F36564"/>
    <w:rsid w:val="00F3686A"/>
    <w:rsid w:val="00F36BD7"/>
    <w:rsid w:val="00F36DF6"/>
    <w:rsid w:val="00F36EDA"/>
    <w:rsid w:val="00F3734F"/>
    <w:rsid w:val="00F373D4"/>
    <w:rsid w:val="00F376CC"/>
    <w:rsid w:val="00F37BFC"/>
    <w:rsid w:val="00F37D79"/>
    <w:rsid w:val="00F40005"/>
    <w:rsid w:val="00F4030F"/>
    <w:rsid w:val="00F40759"/>
    <w:rsid w:val="00F4096C"/>
    <w:rsid w:val="00F40B7D"/>
    <w:rsid w:val="00F40BDC"/>
    <w:rsid w:val="00F413C2"/>
    <w:rsid w:val="00F416D8"/>
    <w:rsid w:val="00F4170D"/>
    <w:rsid w:val="00F42035"/>
    <w:rsid w:val="00F421C4"/>
    <w:rsid w:val="00F42E5B"/>
    <w:rsid w:val="00F43A48"/>
    <w:rsid w:val="00F43B3F"/>
    <w:rsid w:val="00F43CEE"/>
    <w:rsid w:val="00F459EC"/>
    <w:rsid w:val="00F45D77"/>
    <w:rsid w:val="00F45E70"/>
    <w:rsid w:val="00F45F4D"/>
    <w:rsid w:val="00F461C0"/>
    <w:rsid w:val="00F46EC8"/>
    <w:rsid w:val="00F46F5A"/>
    <w:rsid w:val="00F47AC7"/>
    <w:rsid w:val="00F47D72"/>
    <w:rsid w:val="00F500E4"/>
    <w:rsid w:val="00F5018F"/>
    <w:rsid w:val="00F50214"/>
    <w:rsid w:val="00F50401"/>
    <w:rsid w:val="00F50C70"/>
    <w:rsid w:val="00F50E49"/>
    <w:rsid w:val="00F50E85"/>
    <w:rsid w:val="00F5106D"/>
    <w:rsid w:val="00F5151D"/>
    <w:rsid w:val="00F520E4"/>
    <w:rsid w:val="00F52788"/>
    <w:rsid w:val="00F527B1"/>
    <w:rsid w:val="00F52B5A"/>
    <w:rsid w:val="00F52BDE"/>
    <w:rsid w:val="00F52F6E"/>
    <w:rsid w:val="00F5335B"/>
    <w:rsid w:val="00F53B05"/>
    <w:rsid w:val="00F53FE4"/>
    <w:rsid w:val="00F5560F"/>
    <w:rsid w:val="00F5577A"/>
    <w:rsid w:val="00F55B3F"/>
    <w:rsid w:val="00F5625E"/>
    <w:rsid w:val="00F566FD"/>
    <w:rsid w:val="00F56740"/>
    <w:rsid w:val="00F56BF6"/>
    <w:rsid w:val="00F56C10"/>
    <w:rsid w:val="00F56E2F"/>
    <w:rsid w:val="00F57380"/>
    <w:rsid w:val="00F57A02"/>
    <w:rsid w:val="00F602DF"/>
    <w:rsid w:val="00F605AE"/>
    <w:rsid w:val="00F6063D"/>
    <w:rsid w:val="00F609AC"/>
    <w:rsid w:val="00F60A16"/>
    <w:rsid w:val="00F60BE7"/>
    <w:rsid w:val="00F60C6E"/>
    <w:rsid w:val="00F61156"/>
    <w:rsid w:val="00F6146E"/>
    <w:rsid w:val="00F618BB"/>
    <w:rsid w:val="00F61B49"/>
    <w:rsid w:val="00F6225C"/>
    <w:rsid w:val="00F6226F"/>
    <w:rsid w:val="00F62371"/>
    <w:rsid w:val="00F623DE"/>
    <w:rsid w:val="00F623DF"/>
    <w:rsid w:val="00F62617"/>
    <w:rsid w:val="00F631B4"/>
    <w:rsid w:val="00F6367D"/>
    <w:rsid w:val="00F63A92"/>
    <w:rsid w:val="00F64107"/>
    <w:rsid w:val="00F6424B"/>
    <w:rsid w:val="00F64923"/>
    <w:rsid w:val="00F64D12"/>
    <w:rsid w:val="00F64F49"/>
    <w:rsid w:val="00F65A9A"/>
    <w:rsid w:val="00F65BB8"/>
    <w:rsid w:val="00F66217"/>
    <w:rsid w:val="00F662FB"/>
    <w:rsid w:val="00F6689D"/>
    <w:rsid w:val="00F66907"/>
    <w:rsid w:val="00F66A50"/>
    <w:rsid w:val="00F66D0F"/>
    <w:rsid w:val="00F66F3C"/>
    <w:rsid w:val="00F67695"/>
    <w:rsid w:val="00F676CA"/>
    <w:rsid w:val="00F67A97"/>
    <w:rsid w:val="00F67B12"/>
    <w:rsid w:val="00F67B5B"/>
    <w:rsid w:val="00F705C2"/>
    <w:rsid w:val="00F708D9"/>
    <w:rsid w:val="00F70913"/>
    <w:rsid w:val="00F70969"/>
    <w:rsid w:val="00F70EDD"/>
    <w:rsid w:val="00F71AA1"/>
    <w:rsid w:val="00F71ACA"/>
    <w:rsid w:val="00F71E7F"/>
    <w:rsid w:val="00F71F55"/>
    <w:rsid w:val="00F71F73"/>
    <w:rsid w:val="00F7244D"/>
    <w:rsid w:val="00F7250D"/>
    <w:rsid w:val="00F7277D"/>
    <w:rsid w:val="00F7292F"/>
    <w:rsid w:val="00F72A50"/>
    <w:rsid w:val="00F7307C"/>
    <w:rsid w:val="00F73162"/>
    <w:rsid w:val="00F734D9"/>
    <w:rsid w:val="00F73ADE"/>
    <w:rsid w:val="00F74092"/>
    <w:rsid w:val="00F740B2"/>
    <w:rsid w:val="00F74185"/>
    <w:rsid w:val="00F744C5"/>
    <w:rsid w:val="00F744F6"/>
    <w:rsid w:val="00F7479B"/>
    <w:rsid w:val="00F7582C"/>
    <w:rsid w:val="00F7585A"/>
    <w:rsid w:val="00F75EEB"/>
    <w:rsid w:val="00F75FAE"/>
    <w:rsid w:val="00F7690D"/>
    <w:rsid w:val="00F76B4F"/>
    <w:rsid w:val="00F76CBB"/>
    <w:rsid w:val="00F76EAD"/>
    <w:rsid w:val="00F77BAB"/>
    <w:rsid w:val="00F77F66"/>
    <w:rsid w:val="00F800AB"/>
    <w:rsid w:val="00F804E1"/>
    <w:rsid w:val="00F80A66"/>
    <w:rsid w:val="00F80E1D"/>
    <w:rsid w:val="00F811CE"/>
    <w:rsid w:val="00F81352"/>
    <w:rsid w:val="00F81C8C"/>
    <w:rsid w:val="00F81D06"/>
    <w:rsid w:val="00F821D8"/>
    <w:rsid w:val="00F82375"/>
    <w:rsid w:val="00F8266A"/>
    <w:rsid w:val="00F827D3"/>
    <w:rsid w:val="00F8315E"/>
    <w:rsid w:val="00F83353"/>
    <w:rsid w:val="00F834F8"/>
    <w:rsid w:val="00F8363C"/>
    <w:rsid w:val="00F83A1D"/>
    <w:rsid w:val="00F83A58"/>
    <w:rsid w:val="00F83BDC"/>
    <w:rsid w:val="00F83C4A"/>
    <w:rsid w:val="00F83CCA"/>
    <w:rsid w:val="00F83E39"/>
    <w:rsid w:val="00F843DB"/>
    <w:rsid w:val="00F845A2"/>
    <w:rsid w:val="00F84760"/>
    <w:rsid w:val="00F84872"/>
    <w:rsid w:val="00F84A9B"/>
    <w:rsid w:val="00F84BB3"/>
    <w:rsid w:val="00F84E14"/>
    <w:rsid w:val="00F858DB"/>
    <w:rsid w:val="00F85BDC"/>
    <w:rsid w:val="00F85E11"/>
    <w:rsid w:val="00F86496"/>
    <w:rsid w:val="00F86525"/>
    <w:rsid w:val="00F86888"/>
    <w:rsid w:val="00F8691C"/>
    <w:rsid w:val="00F869CD"/>
    <w:rsid w:val="00F86D33"/>
    <w:rsid w:val="00F86F6C"/>
    <w:rsid w:val="00F875FC"/>
    <w:rsid w:val="00F87710"/>
    <w:rsid w:val="00F87794"/>
    <w:rsid w:val="00F87914"/>
    <w:rsid w:val="00F90625"/>
    <w:rsid w:val="00F907E0"/>
    <w:rsid w:val="00F90878"/>
    <w:rsid w:val="00F9123C"/>
    <w:rsid w:val="00F912FD"/>
    <w:rsid w:val="00F913B1"/>
    <w:rsid w:val="00F91965"/>
    <w:rsid w:val="00F92115"/>
    <w:rsid w:val="00F926F7"/>
    <w:rsid w:val="00F929F8"/>
    <w:rsid w:val="00F92A95"/>
    <w:rsid w:val="00F92B93"/>
    <w:rsid w:val="00F92D2A"/>
    <w:rsid w:val="00F92F1E"/>
    <w:rsid w:val="00F9323F"/>
    <w:rsid w:val="00F93920"/>
    <w:rsid w:val="00F939AA"/>
    <w:rsid w:val="00F93D9F"/>
    <w:rsid w:val="00F9412B"/>
    <w:rsid w:val="00F94299"/>
    <w:rsid w:val="00F942B9"/>
    <w:rsid w:val="00F94585"/>
    <w:rsid w:val="00F94604"/>
    <w:rsid w:val="00F9461C"/>
    <w:rsid w:val="00F949D5"/>
    <w:rsid w:val="00F94B78"/>
    <w:rsid w:val="00F9553E"/>
    <w:rsid w:val="00F95620"/>
    <w:rsid w:val="00F95884"/>
    <w:rsid w:val="00F959F5"/>
    <w:rsid w:val="00F95B9A"/>
    <w:rsid w:val="00F96598"/>
    <w:rsid w:val="00F9666A"/>
    <w:rsid w:val="00F96894"/>
    <w:rsid w:val="00F96FC3"/>
    <w:rsid w:val="00F96FF9"/>
    <w:rsid w:val="00F97019"/>
    <w:rsid w:val="00F97615"/>
    <w:rsid w:val="00F97822"/>
    <w:rsid w:val="00F97866"/>
    <w:rsid w:val="00FA094A"/>
    <w:rsid w:val="00FA094C"/>
    <w:rsid w:val="00FA0BBE"/>
    <w:rsid w:val="00FA12FA"/>
    <w:rsid w:val="00FA12FC"/>
    <w:rsid w:val="00FA1529"/>
    <w:rsid w:val="00FA152E"/>
    <w:rsid w:val="00FA1795"/>
    <w:rsid w:val="00FA18DB"/>
    <w:rsid w:val="00FA1C6F"/>
    <w:rsid w:val="00FA1F24"/>
    <w:rsid w:val="00FA2501"/>
    <w:rsid w:val="00FA2746"/>
    <w:rsid w:val="00FA28A4"/>
    <w:rsid w:val="00FA2DF9"/>
    <w:rsid w:val="00FA327C"/>
    <w:rsid w:val="00FA39BD"/>
    <w:rsid w:val="00FA40E7"/>
    <w:rsid w:val="00FA4788"/>
    <w:rsid w:val="00FA4869"/>
    <w:rsid w:val="00FA48D9"/>
    <w:rsid w:val="00FA4F6A"/>
    <w:rsid w:val="00FA53E8"/>
    <w:rsid w:val="00FA551F"/>
    <w:rsid w:val="00FA5E85"/>
    <w:rsid w:val="00FA5E99"/>
    <w:rsid w:val="00FA6113"/>
    <w:rsid w:val="00FA617F"/>
    <w:rsid w:val="00FA6230"/>
    <w:rsid w:val="00FA675B"/>
    <w:rsid w:val="00FA6D54"/>
    <w:rsid w:val="00FA72E9"/>
    <w:rsid w:val="00FA7431"/>
    <w:rsid w:val="00FA7690"/>
    <w:rsid w:val="00FA76F3"/>
    <w:rsid w:val="00FA7766"/>
    <w:rsid w:val="00FA7BB2"/>
    <w:rsid w:val="00FB00C9"/>
    <w:rsid w:val="00FB01DB"/>
    <w:rsid w:val="00FB043A"/>
    <w:rsid w:val="00FB0949"/>
    <w:rsid w:val="00FB0B34"/>
    <w:rsid w:val="00FB0CE7"/>
    <w:rsid w:val="00FB16DA"/>
    <w:rsid w:val="00FB175B"/>
    <w:rsid w:val="00FB1E88"/>
    <w:rsid w:val="00FB1FDD"/>
    <w:rsid w:val="00FB2440"/>
    <w:rsid w:val="00FB2537"/>
    <w:rsid w:val="00FB2945"/>
    <w:rsid w:val="00FB2DB2"/>
    <w:rsid w:val="00FB2E44"/>
    <w:rsid w:val="00FB2E81"/>
    <w:rsid w:val="00FB31ED"/>
    <w:rsid w:val="00FB3690"/>
    <w:rsid w:val="00FB36D9"/>
    <w:rsid w:val="00FB37AB"/>
    <w:rsid w:val="00FB3828"/>
    <w:rsid w:val="00FB3AC4"/>
    <w:rsid w:val="00FB3C51"/>
    <w:rsid w:val="00FB4C3F"/>
    <w:rsid w:val="00FB546E"/>
    <w:rsid w:val="00FB5B40"/>
    <w:rsid w:val="00FB6143"/>
    <w:rsid w:val="00FB662D"/>
    <w:rsid w:val="00FB699A"/>
    <w:rsid w:val="00FB6A08"/>
    <w:rsid w:val="00FB6B4A"/>
    <w:rsid w:val="00FB6B52"/>
    <w:rsid w:val="00FB6D3B"/>
    <w:rsid w:val="00FB74E8"/>
    <w:rsid w:val="00FB7762"/>
    <w:rsid w:val="00FB7981"/>
    <w:rsid w:val="00FB7A2E"/>
    <w:rsid w:val="00FB7A7F"/>
    <w:rsid w:val="00FC027E"/>
    <w:rsid w:val="00FC0F7C"/>
    <w:rsid w:val="00FC11EF"/>
    <w:rsid w:val="00FC122F"/>
    <w:rsid w:val="00FC1AD9"/>
    <w:rsid w:val="00FC1AE9"/>
    <w:rsid w:val="00FC1B6D"/>
    <w:rsid w:val="00FC1D7B"/>
    <w:rsid w:val="00FC20B5"/>
    <w:rsid w:val="00FC27B8"/>
    <w:rsid w:val="00FC288B"/>
    <w:rsid w:val="00FC3A1A"/>
    <w:rsid w:val="00FC3C7E"/>
    <w:rsid w:val="00FC43FC"/>
    <w:rsid w:val="00FC48DA"/>
    <w:rsid w:val="00FC4A6C"/>
    <w:rsid w:val="00FC4ADD"/>
    <w:rsid w:val="00FC4E9D"/>
    <w:rsid w:val="00FC4FD3"/>
    <w:rsid w:val="00FC515D"/>
    <w:rsid w:val="00FC51E3"/>
    <w:rsid w:val="00FC51EC"/>
    <w:rsid w:val="00FC5284"/>
    <w:rsid w:val="00FC534A"/>
    <w:rsid w:val="00FC5763"/>
    <w:rsid w:val="00FC5782"/>
    <w:rsid w:val="00FC61EA"/>
    <w:rsid w:val="00FC6320"/>
    <w:rsid w:val="00FC6A60"/>
    <w:rsid w:val="00FC6B1A"/>
    <w:rsid w:val="00FC7572"/>
    <w:rsid w:val="00FC7924"/>
    <w:rsid w:val="00FD0185"/>
    <w:rsid w:val="00FD0C3B"/>
    <w:rsid w:val="00FD1399"/>
    <w:rsid w:val="00FD2162"/>
    <w:rsid w:val="00FD2251"/>
    <w:rsid w:val="00FD241D"/>
    <w:rsid w:val="00FD247B"/>
    <w:rsid w:val="00FD25F8"/>
    <w:rsid w:val="00FD2704"/>
    <w:rsid w:val="00FD290F"/>
    <w:rsid w:val="00FD29BE"/>
    <w:rsid w:val="00FD2A31"/>
    <w:rsid w:val="00FD2BA8"/>
    <w:rsid w:val="00FD2E52"/>
    <w:rsid w:val="00FD2EB5"/>
    <w:rsid w:val="00FD3220"/>
    <w:rsid w:val="00FD36E3"/>
    <w:rsid w:val="00FD3941"/>
    <w:rsid w:val="00FD3999"/>
    <w:rsid w:val="00FD3D14"/>
    <w:rsid w:val="00FD3FD3"/>
    <w:rsid w:val="00FD4043"/>
    <w:rsid w:val="00FD4BA7"/>
    <w:rsid w:val="00FD4E53"/>
    <w:rsid w:val="00FD60FE"/>
    <w:rsid w:val="00FD6135"/>
    <w:rsid w:val="00FD6276"/>
    <w:rsid w:val="00FD66DA"/>
    <w:rsid w:val="00FD6738"/>
    <w:rsid w:val="00FD6984"/>
    <w:rsid w:val="00FD6A3A"/>
    <w:rsid w:val="00FD6FE1"/>
    <w:rsid w:val="00FD77C5"/>
    <w:rsid w:val="00FD79B5"/>
    <w:rsid w:val="00FD7AF6"/>
    <w:rsid w:val="00FE0062"/>
    <w:rsid w:val="00FE060E"/>
    <w:rsid w:val="00FE08CB"/>
    <w:rsid w:val="00FE08D4"/>
    <w:rsid w:val="00FE0A33"/>
    <w:rsid w:val="00FE1051"/>
    <w:rsid w:val="00FE175C"/>
    <w:rsid w:val="00FE2134"/>
    <w:rsid w:val="00FE2213"/>
    <w:rsid w:val="00FE247E"/>
    <w:rsid w:val="00FE24BF"/>
    <w:rsid w:val="00FE2762"/>
    <w:rsid w:val="00FE2907"/>
    <w:rsid w:val="00FE29B8"/>
    <w:rsid w:val="00FE2B1E"/>
    <w:rsid w:val="00FE2DA3"/>
    <w:rsid w:val="00FE3412"/>
    <w:rsid w:val="00FE3798"/>
    <w:rsid w:val="00FE37BF"/>
    <w:rsid w:val="00FE3841"/>
    <w:rsid w:val="00FE3E3F"/>
    <w:rsid w:val="00FE41DA"/>
    <w:rsid w:val="00FE4297"/>
    <w:rsid w:val="00FE4346"/>
    <w:rsid w:val="00FE4462"/>
    <w:rsid w:val="00FE44F6"/>
    <w:rsid w:val="00FE4548"/>
    <w:rsid w:val="00FE494A"/>
    <w:rsid w:val="00FE4D1F"/>
    <w:rsid w:val="00FE5350"/>
    <w:rsid w:val="00FE5C98"/>
    <w:rsid w:val="00FE5D90"/>
    <w:rsid w:val="00FE5E5A"/>
    <w:rsid w:val="00FE6425"/>
    <w:rsid w:val="00FE64DC"/>
    <w:rsid w:val="00FE6543"/>
    <w:rsid w:val="00FE6B62"/>
    <w:rsid w:val="00FE6C4E"/>
    <w:rsid w:val="00FE7E42"/>
    <w:rsid w:val="00FF017F"/>
    <w:rsid w:val="00FF0D01"/>
    <w:rsid w:val="00FF0E7E"/>
    <w:rsid w:val="00FF16CB"/>
    <w:rsid w:val="00FF1714"/>
    <w:rsid w:val="00FF1C37"/>
    <w:rsid w:val="00FF1D02"/>
    <w:rsid w:val="00FF2056"/>
    <w:rsid w:val="00FF20AF"/>
    <w:rsid w:val="00FF26D9"/>
    <w:rsid w:val="00FF2DF3"/>
    <w:rsid w:val="00FF3249"/>
    <w:rsid w:val="00FF4692"/>
    <w:rsid w:val="00FF4D97"/>
    <w:rsid w:val="00FF516D"/>
    <w:rsid w:val="00FF5273"/>
    <w:rsid w:val="00FF5329"/>
    <w:rsid w:val="00FF5369"/>
    <w:rsid w:val="00FF5923"/>
    <w:rsid w:val="00FF5A81"/>
    <w:rsid w:val="00FF5D49"/>
    <w:rsid w:val="00FF6614"/>
    <w:rsid w:val="00FF6766"/>
    <w:rsid w:val="00FF6C80"/>
    <w:rsid w:val="00FF6E36"/>
    <w:rsid w:val="00FF7355"/>
    <w:rsid w:val="00FF740E"/>
    <w:rsid w:val="00FF7903"/>
    <w:rsid w:val="00FF7BA4"/>
    <w:rsid w:val="00FF7C05"/>
    <w:rsid w:val="00FF7CFF"/>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6C4B7A"/>
  <w15:docId w15:val="{446368C4-0E1F-455C-9233-5F0F9F06C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0A00"/>
    <w:pPr>
      <w:ind w:left="720"/>
      <w:contextualSpacing/>
    </w:pPr>
  </w:style>
  <w:style w:type="paragraph" w:styleId="NoSpacing">
    <w:name w:val="No Spacing"/>
    <w:uiPriority w:val="1"/>
    <w:qFormat/>
    <w:rsid w:val="00AB3BA0"/>
    <w:rPr>
      <w:rFonts w:eastAsia="Batang"/>
    </w:rPr>
  </w:style>
  <w:style w:type="character" w:styleId="Hyperlink">
    <w:name w:val="Hyperlink"/>
    <w:basedOn w:val="DefaultParagraphFont"/>
    <w:uiPriority w:val="99"/>
    <w:unhideWhenUsed/>
    <w:rsid w:val="00C37CA2"/>
    <w:rPr>
      <w:color w:val="0000FF"/>
      <w:u w:val="single"/>
    </w:rPr>
  </w:style>
  <w:style w:type="character" w:styleId="Emphasis">
    <w:name w:val="Emphasis"/>
    <w:basedOn w:val="DefaultParagraphFont"/>
    <w:uiPriority w:val="20"/>
    <w:qFormat/>
    <w:rsid w:val="00C37CA2"/>
    <w:rPr>
      <w:i/>
      <w:iCs/>
    </w:rPr>
  </w:style>
  <w:style w:type="table" w:styleId="TableGrid">
    <w:name w:val="Table Grid"/>
    <w:basedOn w:val="TableNormal"/>
    <w:uiPriority w:val="59"/>
    <w:rsid w:val="00CC51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24A12"/>
    <w:rPr>
      <w:rFonts w:ascii="Tahoma" w:hAnsi="Tahoma" w:cs="Tahoma"/>
      <w:sz w:val="16"/>
      <w:szCs w:val="16"/>
    </w:rPr>
  </w:style>
  <w:style w:type="character" w:customStyle="1" w:styleId="BalloonTextChar">
    <w:name w:val="Balloon Text Char"/>
    <w:basedOn w:val="DefaultParagraphFont"/>
    <w:link w:val="BalloonText"/>
    <w:uiPriority w:val="99"/>
    <w:semiHidden/>
    <w:rsid w:val="00924A12"/>
    <w:rPr>
      <w:rFonts w:ascii="Tahoma" w:hAnsi="Tahoma" w:cs="Tahoma"/>
      <w:sz w:val="16"/>
      <w:szCs w:val="16"/>
    </w:rPr>
  </w:style>
  <w:style w:type="character" w:styleId="LineNumber">
    <w:name w:val="line number"/>
    <w:basedOn w:val="DefaultParagraphFont"/>
    <w:uiPriority w:val="99"/>
    <w:semiHidden/>
    <w:unhideWhenUsed/>
    <w:rsid w:val="00761AD8"/>
  </w:style>
  <w:style w:type="table" w:styleId="LightShading">
    <w:name w:val="Light Shading"/>
    <w:basedOn w:val="TableNormal"/>
    <w:uiPriority w:val="60"/>
    <w:rsid w:val="008F396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EC4A22"/>
    <w:rPr>
      <w:sz w:val="16"/>
      <w:szCs w:val="16"/>
    </w:rPr>
  </w:style>
  <w:style w:type="paragraph" w:styleId="CommentText">
    <w:name w:val="annotation text"/>
    <w:basedOn w:val="Normal"/>
    <w:link w:val="CommentTextChar"/>
    <w:uiPriority w:val="99"/>
    <w:unhideWhenUsed/>
    <w:rsid w:val="00EC4A22"/>
    <w:rPr>
      <w:sz w:val="20"/>
      <w:szCs w:val="20"/>
    </w:rPr>
  </w:style>
  <w:style w:type="character" w:customStyle="1" w:styleId="CommentTextChar">
    <w:name w:val="Comment Text Char"/>
    <w:basedOn w:val="DefaultParagraphFont"/>
    <w:link w:val="CommentText"/>
    <w:uiPriority w:val="99"/>
    <w:rsid w:val="00EC4A22"/>
    <w:rPr>
      <w:sz w:val="20"/>
      <w:szCs w:val="20"/>
    </w:rPr>
  </w:style>
  <w:style w:type="paragraph" w:styleId="CommentSubject">
    <w:name w:val="annotation subject"/>
    <w:basedOn w:val="CommentText"/>
    <w:next w:val="CommentText"/>
    <w:link w:val="CommentSubjectChar"/>
    <w:uiPriority w:val="99"/>
    <w:semiHidden/>
    <w:unhideWhenUsed/>
    <w:rsid w:val="00EC4A22"/>
    <w:rPr>
      <w:b/>
      <w:bCs/>
    </w:rPr>
  </w:style>
  <w:style w:type="character" w:customStyle="1" w:styleId="CommentSubjectChar">
    <w:name w:val="Comment Subject Char"/>
    <w:basedOn w:val="CommentTextChar"/>
    <w:link w:val="CommentSubject"/>
    <w:uiPriority w:val="99"/>
    <w:semiHidden/>
    <w:rsid w:val="00EC4A22"/>
    <w:rPr>
      <w:b/>
      <w:bCs/>
      <w:sz w:val="20"/>
      <w:szCs w:val="20"/>
    </w:rPr>
  </w:style>
  <w:style w:type="character" w:customStyle="1" w:styleId="h12">
    <w:name w:val="h12"/>
    <w:basedOn w:val="DefaultParagraphFont"/>
    <w:rsid w:val="007B4C22"/>
    <w:rPr>
      <w:rFonts w:ascii="inherit" w:hAnsi="inherit" w:hint="default"/>
      <w:b/>
      <w:bCs/>
      <w:color w:val="535353"/>
      <w:sz w:val="60"/>
      <w:szCs w:val="60"/>
    </w:rPr>
  </w:style>
  <w:style w:type="character" w:customStyle="1" w:styleId="A1">
    <w:name w:val="A1"/>
    <w:uiPriority w:val="99"/>
    <w:rsid w:val="00131841"/>
    <w:rPr>
      <w:rFonts w:ascii="HelveticaNeueLT Std" w:hAnsi="HelveticaNeueLT Std" w:hint="default"/>
      <w:color w:val="000000"/>
      <w:sz w:val="15"/>
    </w:rPr>
  </w:style>
  <w:style w:type="paragraph" w:customStyle="1" w:styleId="EndNoteBibliographyTitle">
    <w:name w:val="EndNote Bibliography Title"/>
    <w:basedOn w:val="Normal"/>
    <w:link w:val="EndNoteBibliographyTitleChar"/>
    <w:rsid w:val="005D2C2E"/>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D2C2E"/>
    <w:rPr>
      <w:rFonts w:ascii="Calibri" w:hAnsi="Calibri"/>
      <w:noProof/>
      <w:lang w:val="en-US"/>
    </w:rPr>
  </w:style>
  <w:style w:type="paragraph" w:customStyle="1" w:styleId="EndNoteBibliography">
    <w:name w:val="EndNote Bibliography"/>
    <w:basedOn w:val="Normal"/>
    <w:link w:val="EndNoteBibliographyChar"/>
    <w:rsid w:val="005D2C2E"/>
    <w:rPr>
      <w:rFonts w:ascii="Calibri" w:hAnsi="Calibri"/>
      <w:noProof/>
      <w:lang w:val="en-US"/>
    </w:rPr>
  </w:style>
  <w:style w:type="character" w:customStyle="1" w:styleId="EndNoteBibliographyChar">
    <w:name w:val="EndNote Bibliography Char"/>
    <w:basedOn w:val="DefaultParagraphFont"/>
    <w:link w:val="EndNoteBibliography"/>
    <w:rsid w:val="005D2C2E"/>
    <w:rPr>
      <w:rFonts w:ascii="Calibri" w:hAnsi="Calibri"/>
      <w:noProof/>
      <w:lang w:val="en-US"/>
    </w:rPr>
  </w:style>
  <w:style w:type="character" w:styleId="Strong">
    <w:name w:val="Strong"/>
    <w:basedOn w:val="DefaultParagraphFont"/>
    <w:uiPriority w:val="22"/>
    <w:qFormat/>
    <w:rsid w:val="003705A7"/>
    <w:rPr>
      <w:b/>
      <w:bCs/>
      <w:sz w:val="24"/>
      <w:szCs w:val="24"/>
      <w:bdr w:val="none" w:sz="0" w:space="0" w:color="auto" w:frame="1"/>
      <w:vertAlign w:val="baseline"/>
    </w:rPr>
  </w:style>
  <w:style w:type="character" w:styleId="FollowedHyperlink">
    <w:name w:val="FollowedHyperlink"/>
    <w:basedOn w:val="DefaultParagraphFont"/>
    <w:uiPriority w:val="99"/>
    <w:semiHidden/>
    <w:unhideWhenUsed/>
    <w:rsid w:val="00AB695C"/>
    <w:rPr>
      <w:color w:val="800080" w:themeColor="followedHyperlink"/>
      <w:u w:val="single"/>
    </w:rPr>
  </w:style>
  <w:style w:type="paragraph" w:styleId="PlainText">
    <w:name w:val="Plain Text"/>
    <w:basedOn w:val="Normal"/>
    <w:link w:val="PlainTextChar"/>
    <w:uiPriority w:val="99"/>
    <w:unhideWhenUsed/>
    <w:rsid w:val="00A94230"/>
    <w:rPr>
      <w:rFonts w:ascii="Calibri" w:eastAsia="Times New Roman" w:hAnsi="Calibri" w:cs="Times New Roman"/>
      <w:szCs w:val="21"/>
    </w:rPr>
  </w:style>
  <w:style w:type="character" w:customStyle="1" w:styleId="PlainTextChar">
    <w:name w:val="Plain Text Char"/>
    <w:basedOn w:val="DefaultParagraphFont"/>
    <w:link w:val="PlainText"/>
    <w:uiPriority w:val="99"/>
    <w:rsid w:val="00A94230"/>
    <w:rPr>
      <w:rFonts w:ascii="Calibri" w:eastAsia="Times New Roman" w:hAnsi="Calibri" w:cs="Times New Roman"/>
      <w:szCs w:val="21"/>
    </w:rPr>
  </w:style>
  <w:style w:type="character" w:customStyle="1" w:styleId="A11">
    <w:name w:val="A11"/>
    <w:uiPriority w:val="99"/>
    <w:rsid w:val="00A94230"/>
    <w:rPr>
      <w:rFonts w:ascii="Sabon" w:hAnsi="Sabon" w:cs="Sabon"/>
      <w:color w:val="000000"/>
      <w:sz w:val="12"/>
      <w:szCs w:val="12"/>
    </w:rPr>
  </w:style>
  <w:style w:type="paragraph" w:customStyle="1" w:styleId="dx-doi">
    <w:name w:val="dx-doi"/>
    <w:basedOn w:val="Normal"/>
    <w:rsid w:val="00CF140B"/>
    <w:pPr>
      <w:spacing w:before="100" w:beforeAutospacing="1" w:after="100" w:afterAutospacing="1"/>
    </w:pPr>
    <w:rPr>
      <w:rFonts w:ascii="Times New Roman" w:eastAsia="Times New Roman" w:hAnsi="Times New Roman" w:cs="Times New Roman"/>
      <w:sz w:val="24"/>
      <w:szCs w:val="24"/>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274516">
      <w:bodyDiv w:val="1"/>
      <w:marLeft w:val="0"/>
      <w:marRight w:val="0"/>
      <w:marTop w:val="0"/>
      <w:marBottom w:val="0"/>
      <w:divBdr>
        <w:top w:val="none" w:sz="0" w:space="0" w:color="auto"/>
        <w:left w:val="none" w:sz="0" w:space="0" w:color="auto"/>
        <w:bottom w:val="none" w:sz="0" w:space="0" w:color="auto"/>
        <w:right w:val="none" w:sz="0" w:space="0" w:color="auto"/>
      </w:divBdr>
    </w:div>
    <w:div w:id="485896431">
      <w:bodyDiv w:val="1"/>
      <w:marLeft w:val="0"/>
      <w:marRight w:val="0"/>
      <w:marTop w:val="0"/>
      <w:marBottom w:val="0"/>
      <w:divBdr>
        <w:top w:val="none" w:sz="0" w:space="0" w:color="auto"/>
        <w:left w:val="none" w:sz="0" w:space="0" w:color="auto"/>
        <w:bottom w:val="none" w:sz="0" w:space="0" w:color="auto"/>
        <w:right w:val="none" w:sz="0" w:space="0" w:color="auto"/>
      </w:divBdr>
    </w:div>
    <w:div w:id="565914485">
      <w:bodyDiv w:val="1"/>
      <w:marLeft w:val="0"/>
      <w:marRight w:val="0"/>
      <w:marTop w:val="0"/>
      <w:marBottom w:val="0"/>
      <w:divBdr>
        <w:top w:val="none" w:sz="0" w:space="0" w:color="auto"/>
        <w:left w:val="none" w:sz="0" w:space="0" w:color="auto"/>
        <w:bottom w:val="none" w:sz="0" w:space="0" w:color="auto"/>
        <w:right w:val="none" w:sz="0" w:space="0" w:color="auto"/>
      </w:divBdr>
    </w:div>
    <w:div w:id="712970565">
      <w:bodyDiv w:val="1"/>
      <w:marLeft w:val="0"/>
      <w:marRight w:val="0"/>
      <w:marTop w:val="0"/>
      <w:marBottom w:val="0"/>
      <w:divBdr>
        <w:top w:val="none" w:sz="0" w:space="0" w:color="auto"/>
        <w:left w:val="none" w:sz="0" w:space="0" w:color="auto"/>
        <w:bottom w:val="none" w:sz="0" w:space="0" w:color="auto"/>
        <w:right w:val="none" w:sz="0" w:space="0" w:color="auto"/>
      </w:divBdr>
    </w:div>
    <w:div w:id="833911359">
      <w:bodyDiv w:val="1"/>
      <w:marLeft w:val="0"/>
      <w:marRight w:val="0"/>
      <w:marTop w:val="0"/>
      <w:marBottom w:val="0"/>
      <w:divBdr>
        <w:top w:val="none" w:sz="0" w:space="0" w:color="auto"/>
        <w:left w:val="none" w:sz="0" w:space="0" w:color="auto"/>
        <w:bottom w:val="none" w:sz="0" w:space="0" w:color="auto"/>
        <w:right w:val="none" w:sz="0" w:space="0" w:color="auto"/>
      </w:divBdr>
      <w:divsChild>
        <w:div w:id="806044438">
          <w:marLeft w:val="0"/>
          <w:marRight w:val="0"/>
          <w:marTop w:val="0"/>
          <w:marBottom w:val="0"/>
          <w:divBdr>
            <w:top w:val="none" w:sz="0" w:space="0" w:color="auto"/>
            <w:left w:val="none" w:sz="0" w:space="0" w:color="auto"/>
            <w:bottom w:val="none" w:sz="0" w:space="0" w:color="auto"/>
            <w:right w:val="none" w:sz="0" w:space="0" w:color="auto"/>
          </w:divBdr>
          <w:divsChild>
            <w:div w:id="1371148404">
              <w:marLeft w:val="0"/>
              <w:marRight w:val="0"/>
              <w:marTop w:val="0"/>
              <w:marBottom w:val="0"/>
              <w:divBdr>
                <w:top w:val="none" w:sz="0" w:space="0" w:color="auto"/>
                <w:left w:val="none" w:sz="0" w:space="0" w:color="auto"/>
                <w:bottom w:val="none" w:sz="0" w:space="0" w:color="auto"/>
                <w:right w:val="none" w:sz="0" w:space="0" w:color="auto"/>
              </w:divBdr>
              <w:divsChild>
                <w:div w:id="932930819">
                  <w:marLeft w:val="0"/>
                  <w:marRight w:val="0"/>
                  <w:marTop w:val="0"/>
                  <w:marBottom w:val="0"/>
                  <w:divBdr>
                    <w:top w:val="none" w:sz="0" w:space="0" w:color="auto"/>
                    <w:left w:val="none" w:sz="0" w:space="0" w:color="auto"/>
                    <w:bottom w:val="none" w:sz="0" w:space="0" w:color="auto"/>
                    <w:right w:val="none" w:sz="0" w:space="0" w:color="auto"/>
                  </w:divBdr>
                  <w:divsChild>
                    <w:div w:id="250088864">
                      <w:marLeft w:val="0"/>
                      <w:marRight w:val="0"/>
                      <w:marTop w:val="0"/>
                      <w:marBottom w:val="0"/>
                      <w:divBdr>
                        <w:top w:val="none" w:sz="0" w:space="0" w:color="auto"/>
                        <w:left w:val="none" w:sz="0" w:space="0" w:color="auto"/>
                        <w:bottom w:val="none" w:sz="0" w:space="0" w:color="auto"/>
                        <w:right w:val="none" w:sz="0" w:space="0" w:color="auto"/>
                      </w:divBdr>
                      <w:divsChild>
                        <w:div w:id="2089880647">
                          <w:marLeft w:val="0"/>
                          <w:marRight w:val="0"/>
                          <w:marTop w:val="0"/>
                          <w:marBottom w:val="0"/>
                          <w:divBdr>
                            <w:top w:val="none" w:sz="0" w:space="0" w:color="auto"/>
                            <w:left w:val="none" w:sz="0" w:space="0" w:color="auto"/>
                            <w:bottom w:val="none" w:sz="0" w:space="0" w:color="auto"/>
                            <w:right w:val="none" w:sz="0" w:space="0" w:color="auto"/>
                          </w:divBdr>
                          <w:divsChild>
                            <w:div w:id="271088675">
                              <w:marLeft w:val="0"/>
                              <w:marRight w:val="0"/>
                              <w:marTop w:val="0"/>
                              <w:marBottom w:val="0"/>
                              <w:divBdr>
                                <w:top w:val="none" w:sz="0" w:space="0" w:color="auto"/>
                                <w:left w:val="none" w:sz="0" w:space="0" w:color="auto"/>
                                <w:bottom w:val="none" w:sz="0" w:space="0" w:color="auto"/>
                                <w:right w:val="none" w:sz="0" w:space="0" w:color="auto"/>
                              </w:divBdr>
                              <w:divsChild>
                                <w:div w:id="1832479965">
                                  <w:marLeft w:val="0"/>
                                  <w:marRight w:val="0"/>
                                  <w:marTop w:val="0"/>
                                  <w:marBottom w:val="0"/>
                                  <w:divBdr>
                                    <w:top w:val="none" w:sz="0" w:space="0" w:color="auto"/>
                                    <w:left w:val="none" w:sz="0" w:space="0" w:color="auto"/>
                                    <w:bottom w:val="none" w:sz="0" w:space="0" w:color="auto"/>
                                    <w:right w:val="none" w:sz="0" w:space="0" w:color="auto"/>
                                  </w:divBdr>
                                  <w:divsChild>
                                    <w:div w:id="581718375">
                                      <w:marLeft w:val="0"/>
                                      <w:marRight w:val="0"/>
                                      <w:marTop w:val="0"/>
                                      <w:marBottom w:val="0"/>
                                      <w:divBdr>
                                        <w:top w:val="none" w:sz="0" w:space="0" w:color="auto"/>
                                        <w:left w:val="none" w:sz="0" w:space="0" w:color="auto"/>
                                        <w:bottom w:val="none" w:sz="0" w:space="0" w:color="auto"/>
                                        <w:right w:val="none" w:sz="0" w:space="0" w:color="auto"/>
                                      </w:divBdr>
                                      <w:divsChild>
                                        <w:div w:id="233586850">
                                          <w:marLeft w:val="0"/>
                                          <w:marRight w:val="0"/>
                                          <w:marTop w:val="0"/>
                                          <w:marBottom w:val="0"/>
                                          <w:divBdr>
                                            <w:top w:val="none" w:sz="0" w:space="0" w:color="auto"/>
                                            <w:left w:val="none" w:sz="0" w:space="0" w:color="auto"/>
                                            <w:bottom w:val="none" w:sz="0" w:space="0" w:color="auto"/>
                                            <w:right w:val="none" w:sz="0" w:space="0" w:color="auto"/>
                                          </w:divBdr>
                                          <w:divsChild>
                                            <w:div w:id="1637681119">
                                              <w:marLeft w:val="0"/>
                                              <w:marRight w:val="0"/>
                                              <w:marTop w:val="0"/>
                                              <w:marBottom w:val="0"/>
                                              <w:divBdr>
                                                <w:top w:val="none" w:sz="0" w:space="0" w:color="auto"/>
                                                <w:left w:val="none" w:sz="0" w:space="0" w:color="auto"/>
                                                <w:bottom w:val="none" w:sz="0" w:space="0" w:color="auto"/>
                                                <w:right w:val="none" w:sz="0" w:space="0" w:color="auto"/>
                                              </w:divBdr>
                                              <w:divsChild>
                                                <w:div w:id="2003270287">
                                                  <w:marLeft w:val="0"/>
                                                  <w:marRight w:val="0"/>
                                                  <w:marTop w:val="0"/>
                                                  <w:marBottom w:val="0"/>
                                                  <w:divBdr>
                                                    <w:top w:val="none" w:sz="0" w:space="0" w:color="auto"/>
                                                    <w:left w:val="none" w:sz="0" w:space="0" w:color="auto"/>
                                                    <w:bottom w:val="none" w:sz="0" w:space="0" w:color="auto"/>
                                                    <w:right w:val="none" w:sz="0" w:space="0" w:color="auto"/>
                                                  </w:divBdr>
                                                  <w:divsChild>
                                                    <w:div w:id="1139031698">
                                                      <w:marLeft w:val="0"/>
                                                      <w:marRight w:val="0"/>
                                                      <w:marTop w:val="0"/>
                                                      <w:marBottom w:val="0"/>
                                                      <w:divBdr>
                                                        <w:top w:val="none" w:sz="0" w:space="0" w:color="auto"/>
                                                        <w:left w:val="none" w:sz="0" w:space="0" w:color="auto"/>
                                                        <w:bottom w:val="none" w:sz="0" w:space="0" w:color="auto"/>
                                                        <w:right w:val="none" w:sz="0" w:space="0" w:color="auto"/>
                                                      </w:divBdr>
                                                      <w:divsChild>
                                                        <w:div w:id="1580017575">
                                                          <w:marLeft w:val="0"/>
                                                          <w:marRight w:val="0"/>
                                                          <w:marTop w:val="0"/>
                                                          <w:marBottom w:val="0"/>
                                                          <w:divBdr>
                                                            <w:top w:val="none" w:sz="0" w:space="0" w:color="auto"/>
                                                            <w:left w:val="none" w:sz="0" w:space="0" w:color="auto"/>
                                                            <w:bottom w:val="none" w:sz="0" w:space="0" w:color="auto"/>
                                                            <w:right w:val="none" w:sz="0" w:space="0" w:color="auto"/>
                                                          </w:divBdr>
                                                          <w:divsChild>
                                                            <w:div w:id="391007874">
                                                              <w:marLeft w:val="0"/>
                                                              <w:marRight w:val="0"/>
                                                              <w:marTop w:val="0"/>
                                                              <w:marBottom w:val="0"/>
                                                              <w:divBdr>
                                                                <w:top w:val="none" w:sz="0" w:space="0" w:color="auto"/>
                                                                <w:left w:val="none" w:sz="0" w:space="0" w:color="auto"/>
                                                                <w:bottom w:val="none" w:sz="0" w:space="0" w:color="auto"/>
                                                                <w:right w:val="none" w:sz="0" w:space="0" w:color="auto"/>
                                                              </w:divBdr>
                                                              <w:divsChild>
                                                                <w:div w:id="1737901475">
                                                                  <w:marLeft w:val="0"/>
                                                                  <w:marRight w:val="0"/>
                                                                  <w:marTop w:val="0"/>
                                                                  <w:marBottom w:val="0"/>
                                                                  <w:divBdr>
                                                                    <w:top w:val="none" w:sz="0" w:space="0" w:color="auto"/>
                                                                    <w:left w:val="none" w:sz="0" w:space="0" w:color="auto"/>
                                                                    <w:bottom w:val="none" w:sz="0" w:space="0" w:color="auto"/>
                                                                    <w:right w:val="none" w:sz="0" w:space="0" w:color="auto"/>
                                                                  </w:divBdr>
                                                                  <w:divsChild>
                                                                    <w:div w:id="472337246">
                                                                      <w:marLeft w:val="0"/>
                                                                      <w:marRight w:val="0"/>
                                                                      <w:marTop w:val="0"/>
                                                                      <w:marBottom w:val="0"/>
                                                                      <w:divBdr>
                                                                        <w:top w:val="none" w:sz="0" w:space="0" w:color="auto"/>
                                                                        <w:left w:val="none" w:sz="0" w:space="0" w:color="auto"/>
                                                                        <w:bottom w:val="none" w:sz="0" w:space="0" w:color="auto"/>
                                                                        <w:right w:val="none" w:sz="0" w:space="0" w:color="auto"/>
                                                                      </w:divBdr>
                                                                      <w:divsChild>
                                                                        <w:div w:id="1114904986">
                                                                          <w:marLeft w:val="0"/>
                                                                          <w:marRight w:val="0"/>
                                                                          <w:marTop w:val="0"/>
                                                                          <w:marBottom w:val="0"/>
                                                                          <w:divBdr>
                                                                            <w:top w:val="none" w:sz="0" w:space="0" w:color="auto"/>
                                                                            <w:left w:val="none" w:sz="0" w:space="0" w:color="auto"/>
                                                                            <w:bottom w:val="none" w:sz="0" w:space="0" w:color="auto"/>
                                                                            <w:right w:val="none" w:sz="0" w:space="0" w:color="auto"/>
                                                                          </w:divBdr>
                                                                          <w:divsChild>
                                                                            <w:div w:id="937568025">
                                                                              <w:marLeft w:val="0"/>
                                                                              <w:marRight w:val="0"/>
                                                                              <w:marTop w:val="0"/>
                                                                              <w:marBottom w:val="0"/>
                                                                              <w:divBdr>
                                                                                <w:top w:val="none" w:sz="0" w:space="0" w:color="auto"/>
                                                                                <w:left w:val="none" w:sz="0" w:space="0" w:color="auto"/>
                                                                                <w:bottom w:val="none" w:sz="0" w:space="0" w:color="auto"/>
                                                                                <w:right w:val="none" w:sz="0" w:space="0" w:color="auto"/>
                                                                              </w:divBdr>
                                                                            </w:div>
                                                                            <w:div w:id="2059209403">
                                                                              <w:marLeft w:val="0"/>
                                                                              <w:marRight w:val="0"/>
                                                                              <w:marTop w:val="0"/>
                                                                              <w:marBottom w:val="0"/>
                                                                              <w:divBdr>
                                                                                <w:top w:val="none" w:sz="0" w:space="0" w:color="auto"/>
                                                                                <w:left w:val="none" w:sz="0" w:space="0" w:color="auto"/>
                                                                                <w:bottom w:val="none" w:sz="0" w:space="0" w:color="auto"/>
                                                                                <w:right w:val="none" w:sz="0" w:space="0" w:color="auto"/>
                                                                              </w:divBdr>
                                                                            </w:div>
                                                                          </w:divsChild>
                                                                        </w:div>
                                                                        <w:div w:id="1711369745">
                                                                          <w:marLeft w:val="0"/>
                                                                          <w:marRight w:val="0"/>
                                                                          <w:marTop w:val="0"/>
                                                                          <w:marBottom w:val="0"/>
                                                                          <w:divBdr>
                                                                            <w:top w:val="none" w:sz="0" w:space="0" w:color="auto"/>
                                                                            <w:left w:val="none" w:sz="0" w:space="0" w:color="auto"/>
                                                                            <w:bottom w:val="none" w:sz="0" w:space="0" w:color="auto"/>
                                                                            <w:right w:val="none" w:sz="0" w:space="0" w:color="auto"/>
                                                                          </w:divBdr>
                                                                          <w:divsChild>
                                                                            <w:div w:id="690375399">
                                                                              <w:marLeft w:val="0"/>
                                                                              <w:marRight w:val="0"/>
                                                                              <w:marTop w:val="0"/>
                                                                              <w:marBottom w:val="0"/>
                                                                              <w:divBdr>
                                                                                <w:top w:val="none" w:sz="0" w:space="0" w:color="auto"/>
                                                                                <w:left w:val="none" w:sz="0" w:space="0" w:color="auto"/>
                                                                                <w:bottom w:val="none" w:sz="0" w:space="0" w:color="auto"/>
                                                                                <w:right w:val="none" w:sz="0" w:space="0" w:color="auto"/>
                                                                              </w:divBdr>
                                                                            </w:div>
                                                                            <w:div w:id="77536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3375603">
      <w:bodyDiv w:val="1"/>
      <w:marLeft w:val="0"/>
      <w:marRight w:val="0"/>
      <w:marTop w:val="0"/>
      <w:marBottom w:val="0"/>
      <w:divBdr>
        <w:top w:val="none" w:sz="0" w:space="0" w:color="auto"/>
        <w:left w:val="none" w:sz="0" w:space="0" w:color="auto"/>
        <w:bottom w:val="none" w:sz="0" w:space="0" w:color="auto"/>
        <w:right w:val="none" w:sz="0" w:space="0" w:color="auto"/>
      </w:divBdr>
    </w:div>
    <w:div w:id="928348205">
      <w:bodyDiv w:val="1"/>
      <w:marLeft w:val="0"/>
      <w:marRight w:val="0"/>
      <w:marTop w:val="0"/>
      <w:marBottom w:val="0"/>
      <w:divBdr>
        <w:top w:val="none" w:sz="0" w:space="0" w:color="auto"/>
        <w:left w:val="none" w:sz="0" w:space="0" w:color="auto"/>
        <w:bottom w:val="none" w:sz="0" w:space="0" w:color="auto"/>
        <w:right w:val="none" w:sz="0" w:space="0" w:color="auto"/>
      </w:divBdr>
    </w:div>
    <w:div w:id="1013725147">
      <w:bodyDiv w:val="1"/>
      <w:marLeft w:val="0"/>
      <w:marRight w:val="0"/>
      <w:marTop w:val="0"/>
      <w:marBottom w:val="0"/>
      <w:divBdr>
        <w:top w:val="none" w:sz="0" w:space="0" w:color="auto"/>
        <w:left w:val="none" w:sz="0" w:space="0" w:color="auto"/>
        <w:bottom w:val="none" w:sz="0" w:space="0" w:color="auto"/>
        <w:right w:val="none" w:sz="0" w:space="0" w:color="auto"/>
      </w:divBdr>
    </w:div>
    <w:div w:id="1190295841">
      <w:bodyDiv w:val="1"/>
      <w:marLeft w:val="0"/>
      <w:marRight w:val="0"/>
      <w:marTop w:val="0"/>
      <w:marBottom w:val="0"/>
      <w:divBdr>
        <w:top w:val="none" w:sz="0" w:space="0" w:color="auto"/>
        <w:left w:val="none" w:sz="0" w:space="0" w:color="auto"/>
        <w:bottom w:val="none" w:sz="0" w:space="0" w:color="auto"/>
        <w:right w:val="none" w:sz="0" w:space="0" w:color="auto"/>
      </w:divBdr>
    </w:div>
    <w:div w:id="1370449320">
      <w:bodyDiv w:val="1"/>
      <w:marLeft w:val="0"/>
      <w:marRight w:val="0"/>
      <w:marTop w:val="0"/>
      <w:marBottom w:val="0"/>
      <w:divBdr>
        <w:top w:val="none" w:sz="0" w:space="0" w:color="auto"/>
        <w:left w:val="none" w:sz="0" w:space="0" w:color="auto"/>
        <w:bottom w:val="none" w:sz="0" w:space="0" w:color="auto"/>
        <w:right w:val="none" w:sz="0" w:space="0" w:color="auto"/>
      </w:divBdr>
    </w:div>
    <w:div w:id="1712850353">
      <w:bodyDiv w:val="1"/>
      <w:marLeft w:val="0"/>
      <w:marRight w:val="0"/>
      <w:marTop w:val="0"/>
      <w:marBottom w:val="0"/>
      <w:divBdr>
        <w:top w:val="none" w:sz="0" w:space="0" w:color="auto"/>
        <w:left w:val="none" w:sz="0" w:space="0" w:color="auto"/>
        <w:bottom w:val="none" w:sz="0" w:space="0" w:color="auto"/>
        <w:right w:val="none" w:sz="0" w:space="0" w:color="auto"/>
      </w:divBdr>
    </w:div>
    <w:div w:id="2049722613">
      <w:bodyDiv w:val="1"/>
      <w:marLeft w:val="0"/>
      <w:marRight w:val="0"/>
      <w:marTop w:val="0"/>
      <w:marBottom w:val="0"/>
      <w:divBdr>
        <w:top w:val="none" w:sz="0" w:space="0" w:color="auto"/>
        <w:left w:val="none" w:sz="0" w:space="0" w:color="auto"/>
        <w:bottom w:val="none" w:sz="0" w:space="0" w:color="auto"/>
        <w:right w:val="none" w:sz="0" w:space="0" w:color="auto"/>
      </w:divBdr>
    </w:div>
    <w:div w:id="2089960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DCBEF7-DBD6-4AE2-8DD6-4F4F0BC1A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520</Words>
  <Characters>8361</Characters>
  <Application>Microsoft Office Word</Application>
  <DocSecurity>0</DocSecurity>
  <Lines>69</Lines>
  <Paragraphs>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eit Leiden</Company>
  <LinksUpToDate>false</LinksUpToDate>
  <CharactersWithSpaces>9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ekhof, E.</dc:creator>
  <cp:lastModifiedBy>Broekhof, E.</cp:lastModifiedBy>
  <cp:revision>12</cp:revision>
  <cp:lastPrinted>2018-06-07T03:06:00Z</cp:lastPrinted>
  <dcterms:created xsi:type="dcterms:W3CDTF">2020-12-23T17:12:00Z</dcterms:created>
  <dcterms:modified xsi:type="dcterms:W3CDTF">2021-01-08T12:59:00Z</dcterms:modified>
</cp:coreProperties>
</file>